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C7DCD8" w14:textId="6BCC924F" w:rsidR="00FA5024" w:rsidRPr="00B33F57" w:rsidRDefault="00FA5024" w:rsidP="00FA5024">
      <w:pPr>
        <w:pStyle w:val="papertitle"/>
        <w:spacing w:after="0"/>
        <w:rPr>
          <w:b/>
          <w:bCs/>
          <w:sz w:val="42"/>
          <w:szCs w:val="42"/>
        </w:rPr>
      </w:pPr>
      <w:r w:rsidRPr="00B33F57">
        <mc:AlternateContent>
          <mc:Choice Requires="wps">
            <w:drawing>
              <wp:anchor distT="0" distB="0" distL="114300" distR="114300" simplePos="0" relativeHeight="251658752" behindDoc="0" locked="0" layoutInCell="1" allowOverlap="1" wp14:anchorId="7FD37DEE" wp14:editId="6684168C">
                <wp:simplePos x="0" y="0"/>
                <wp:positionH relativeFrom="column">
                  <wp:posOffset>4276090</wp:posOffset>
                </wp:positionH>
                <wp:positionV relativeFrom="paragraph">
                  <wp:posOffset>60960</wp:posOffset>
                </wp:positionV>
                <wp:extent cx="1447800" cy="421005"/>
                <wp:effectExtent l="12700" t="7620" r="6350" b="952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2100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68BE7EA" w14:textId="77777777" w:rsidR="00FA5024" w:rsidRDefault="00FA5024" w:rsidP="00FA5024">
                            <w:pPr>
                              <w:rPr>
                                <w:b/>
                                <w:bCs/>
                                <w:sz w:val="22"/>
                                <w:szCs w:val="22"/>
                              </w:rPr>
                            </w:pPr>
                            <w:r w:rsidRPr="003126B7">
                              <w:rPr>
                                <w:b/>
                                <w:bCs/>
                                <w:sz w:val="22"/>
                                <w:szCs w:val="22"/>
                              </w:rPr>
                              <w:t>E-ISSN</w:t>
                            </w:r>
                            <w:r w:rsidRPr="003126B7">
                              <w:rPr>
                                <w:b/>
                                <w:bCs/>
                                <w:sz w:val="22"/>
                                <w:szCs w:val="22"/>
                              </w:rPr>
                              <w:tab/>
                              <w:t xml:space="preserve">: 2797-877X   </w:t>
                            </w:r>
                          </w:p>
                          <w:p w14:paraId="704CFF34" w14:textId="77777777" w:rsidR="00FA5024" w:rsidRDefault="00FA5024" w:rsidP="00FA5024">
                            <w:r w:rsidRPr="003126B7">
                              <w:rPr>
                                <w:b/>
                                <w:bCs/>
                                <w:sz w:val="22"/>
                                <w:szCs w:val="22"/>
                              </w:rPr>
                              <w:t xml:space="preserve">P-ISSN : 1978-4465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D37DEE" id="_x0000_t202" coordsize="21600,21600" o:spt="202" path="m,l,21600r21600,l21600,xe">
                <v:stroke joinstyle="miter"/>
                <v:path gradientshapeok="t" o:connecttype="rect"/>
              </v:shapetype>
              <v:shape id="Text Box 19" o:spid="_x0000_s1026" type="#_x0000_t202" style="position:absolute;left:0;text-align:left;margin-left:336.7pt;margin-top:4.8pt;width:114pt;height:3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" strokecolor="white">
                <v:textbox>
                  <w:txbxContent>
                    <w:p w14:paraId="768BE7EA" w14:textId="77777777" w:rsidR="00FA5024" w:rsidRDefault="00FA5024" w:rsidP="00FA5024">
                      <w:pPr>
                        <w:rPr>
                          <w:b/>
                          <w:bCs/>
                          <w:sz w:val="22"/>
                          <w:szCs w:val="22"/>
                        </w:rPr>
                      </w:pPr>
                      <w:r w:rsidRPr="003126B7">
                        <w:rPr>
                          <w:b/>
                          <w:bCs/>
                          <w:sz w:val="22"/>
                          <w:szCs w:val="22"/>
                        </w:rPr>
                        <w:t>E-ISSN</w:t>
                      </w:r>
                      <w:r w:rsidRPr="003126B7">
                        <w:rPr>
                          <w:b/>
                          <w:bCs/>
                          <w:sz w:val="22"/>
                          <w:szCs w:val="22"/>
                        </w:rPr>
                        <w:tab/>
                        <w:t xml:space="preserve">: 2797-877X   </w:t>
                      </w:r>
                    </w:p>
                    <w:p w14:paraId="704CFF34" w14:textId="77777777" w:rsidR="00FA5024" w:rsidRDefault="00FA5024" w:rsidP="00FA5024">
                      <w:r w:rsidRPr="003126B7">
                        <w:rPr>
                          <w:b/>
                          <w:bCs/>
                          <w:sz w:val="22"/>
                          <w:szCs w:val="22"/>
                        </w:rPr>
                        <w:t>P-</w:t>
                      </w:r>
                      <w:proofErr w:type="gramStart"/>
                      <w:r w:rsidRPr="003126B7">
                        <w:rPr>
                          <w:b/>
                          <w:bCs/>
                          <w:sz w:val="22"/>
                          <w:szCs w:val="22"/>
                        </w:rPr>
                        <w:t>ISSN :</w:t>
                      </w:r>
                      <w:proofErr w:type="gramEnd"/>
                      <w:r w:rsidRPr="003126B7">
                        <w:rPr>
                          <w:b/>
                          <w:bCs/>
                          <w:sz w:val="22"/>
                          <w:szCs w:val="22"/>
                        </w:rPr>
                        <w:t xml:space="preserve"> 1978-4465    </w:t>
                      </w:r>
                    </w:p>
                  </w:txbxContent>
                </v:textbox>
              </v:shape>
            </w:pict>
          </mc:Fallback>
        </mc:AlternateContent>
      </w:r>
      <w:r w:rsidRPr="00B33F57">
        <w:rPr>
          <w:b/>
          <w:bCs/>
          <w:sz w:val="42"/>
          <w:szCs w:val="42"/>
          <w:lang w:val="id-ID"/>
        </w:rPr>
        <w:t>@</w:t>
      </w:r>
      <w:r w:rsidR="00985099" w:rsidRPr="00B33F57">
        <w:rPr>
          <w:b/>
          <w:bCs/>
          <w:sz w:val="42"/>
          <w:szCs w:val="42"/>
        </w:rPr>
        <w:t>-</w:t>
      </w:r>
      <w:r w:rsidRPr="00B33F57">
        <w:rPr>
          <w:b/>
          <w:bCs/>
          <w:sz w:val="42"/>
          <w:szCs w:val="42"/>
          <w:lang w:val="id-ID"/>
        </w:rPr>
        <w:t>PUBLIK</w:t>
      </w:r>
    </w:p>
    <w:p w14:paraId="07702A88" w14:textId="77777777" w:rsidR="00FA5024" w:rsidRPr="00B33F57" w:rsidRDefault="00FA5024" w:rsidP="00FA5024">
      <w:pPr>
        <w:pStyle w:val="papertitle"/>
        <w:spacing w:after="0"/>
        <w:rPr>
          <w:b/>
          <w:bCs/>
          <w:sz w:val="28"/>
          <w:szCs w:val="28"/>
        </w:rPr>
      </w:pPr>
      <w:r w:rsidRPr="00B33F57">
        <w:rPr>
          <w:b/>
          <w:bCs/>
          <w:sz w:val="28"/>
          <w:szCs w:val="28"/>
        </w:rPr>
        <w:t>Jurnal Adminitrasi Publik</w:t>
      </w:r>
    </w:p>
    <w:p w14:paraId="751C51A2" w14:textId="7884BF12" w:rsidR="00FA5024" w:rsidRPr="00B33F57" w:rsidRDefault="00FA5024" w:rsidP="00FA5024">
      <w:pPr>
        <w:pStyle w:val="papertitle"/>
        <w:spacing w:after="0"/>
        <w:rPr>
          <w:b/>
          <w:bCs/>
          <w:sz w:val="22"/>
          <w:szCs w:val="22"/>
        </w:rPr>
      </w:pPr>
      <w:r w:rsidRPr="00B33F57">
        <w:rPr>
          <w:b/>
          <w:bCs/>
          <w:sz w:val="22"/>
          <w:szCs w:val="22"/>
        </w:rPr>
        <w:t xml:space="preserve">Volume </w:t>
      </w:r>
      <w:r w:rsidR="00C24B17">
        <w:rPr>
          <w:b/>
          <w:bCs/>
          <w:sz w:val="22"/>
          <w:szCs w:val="22"/>
        </w:rPr>
        <w:t>4</w:t>
      </w:r>
      <w:r w:rsidRPr="00B33F57">
        <w:rPr>
          <w:b/>
          <w:bCs/>
          <w:sz w:val="22"/>
          <w:szCs w:val="22"/>
        </w:rPr>
        <w:t xml:space="preserve">, Nomor </w:t>
      </w:r>
      <w:r w:rsidR="00C24B17">
        <w:rPr>
          <w:b/>
          <w:bCs/>
          <w:sz w:val="22"/>
          <w:szCs w:val="22"/>
        </w:rPr>
        <w:t>3</w:t>
      </w:r>
      <w:r w:rsidRPr="00B33F57">
        <w:rPr>
          <w:b/>
          <w:bCs/>
          <w:sz w:val="22"/>
          <w:szCs w:val="22"/>
        </w:rPr>
        <w:t xml:space="preserve"> </w:t>
      </w:r>
      <w:r w:rsidR="00C24B17">
        <w:rPr>
          <w:b/>
          <w:bCs/>
          <w:sz w:val="22"/>
          <w:szCs w:val="22"/>
        </w:rPr>
        <w:t>Bulan Desember</w:t>
      </w:r>
      <w:r w:rsidRPr="00B33F57">
        <w:rPr>
          <w:b/>
          <w:bCs/>
          <w:sz w:val="22"/>
          <w:szCs w:val="22"/>
        </w:rPr>
        <w:t>, Tahun 202</w:t>
      </w:r>
      <w:r w:rsidR="00C24B17">
        <w:rPr>
          <w:b/>
          <w:bCs/>
          <w:sz w:val="22"/>
          <w:szCs w:val="22"/>
        </w:rPr>
        <w:t>4</w:t>
      </w:r>
    </w:p>
    <w:p w14:paraId="5A74B6D3" w14:textId="77777777" w:rsidR="00FA5024" w:rsidRPr="00B33F57" w:rsidRDefault="00FA5024" w:rsidP="00C24B17">
      <w:pPr>
        <w:pStyle w:val="papertitle"/>
        <w:spacing w:after="0"/>
        <w:jc w:val="left"/>
        <w:rPr>
          <w:b/>
          <w:bCs/>
          <w:sz w:val="34"/>
          <w:szCs w:val="34"/>
        </w:rPr>
        <w:sectPr w:rsidR="00FA5024" w:rsidRPr="00B33F57" w:rsidSect="00C24B17">
          <w:headerReference w:type="even" r:id="rId8"/>
          <w:headerReference w:type="default" r:id="rId9"/>
          <w:footerReference w:type="default" r:id="rId10"/>
          <w:type w:val="continuous"/>
          <w:pgSz w:w="11906" w:h="16838" w:code="9"/>
          <w:pgMar w:top="1418" w:right="1418" w:bottom="1418" w:left="1701" w:header="709" w:footer="709" w:gutter="0"/>
          <w:pgNumType w:start="10"/>
          <w:cols w:space="708"/>
          <w:titlePg/>
          <w:docGrid w:linePitch="360"/>
        </w:sectPr>
      </w:pPr>
    </w:p>
    <w:p w14:paraId="4A96A9F9" w14:textId="77777777" w:rsidR="00FA5024" w:rsidRPr="00B33F57" w:rsidRDefault="00FA5024" w:rsidP="00FA5024">
      <w:pPr>
        <w:pStyle w:val="papertitle"/>
        <w:spacing w:after="0"/>
        <w:jc w:val="left"/>
        <w:rPr>
          <w:b/>
          <w:bCs/>
          <w:sz w:val="20"/>
          <w:szCs w:val="20"/>
        </w:rPr>
      </w:pPr>
    </w:p>
    <w:p w14:paraId="55D8146B" w14:textId="77777777" w:rsidR="00D4735D" w:rsidRPr="00B33F57" w:rsidRDefault="00D4735D" w:rsidP="00D4735D">
      <w:pPr>
        <w:jc w:val="center"/>
        <w:rPr>
          <w:b/>
          <w:sz w:val="28"/>
          <w:szCs w:val="28"/>
        </w:rPr>
      </w:pPr>
    </w:p>
    <w:p w14:paraId="0357F5D7" w14:textId="77777777" w:rsidR="00943F76" w:rsidRPr="00B33F57" w:rsidRDefault="00943F76" w:rsidP="00943F76">
      <w:pPr>
        <w:contextualSpacing/>
        <w:jc w:val="center"/>
        <w:rPr>
          <w:b/>
          <w:sz w:val="28"/>
          <w:lang w:val="id-ID"/>
        </w:rPr>
      </w:pPr>
      <w:r w:rsidRPr="00B33F57">
        <w:rPr>
          <w:b/>
          <w:sz w:val="28"/>
          <w:lang w:val="id-ID"/>
        </w:rPr>
        <w:t xml:space="preserve">Implementasi Kebijakan Asuransi Usaha Tani Padi (AUTP) Di Desa Upang Ceria Kecamatan Muara Telang </w:t>
      </w:r>
    </w:p>
    <w:p w14:paraId="607EE1CA" w14:textId="77777777" w:rsidR="00943F76" w:rsidRPr="00B33F57" w:rsidRDefault="00943F76" w:rsidP="00943F76">
      <w:pPr>
        <w:contextualSpacing/>
        <w:jc w:val="center"/>
        <w:rPr>
          <w:b/>
          <w:sz w:val="28"/>
          <w:szCs w:val="28"/>
        </w:rPr>
      </w:pPr>
      <w:proofErr w:type="spellStart"/>
      <w:r w:rsidRPr="00B33F57">
        <w:rPr>
          <w:b/>
          <w:sz w:val="28"/>
        </w:rPr>
        <w:t>Kabupaten</w:t>
      </w:r>
      <w:proofErr w:type="spellEnd"/>
      <w:r w:rsidRPr="00B33F57">
        <w:rPr>
          <w:b/>
          <w:sz w:val="28"/>
        </w:rPr>
        <w:t xml:space="preserve"> </w:t>
      </w:r>
      <w:proofErr w:type="spellStart"/>
      <w:r w:rsidRPr="00B33F57">
        <w:rPr>
          <w:b/>
          <w:sz w:val="28"/>
        </w:rPr>
        <w:t>Banyuasin</w:t>
      </w:r>
      <w:proofErr w:type="spellEnd"/>
    </w:p>
    <w:p w14:paraId="7EA8F46C" w14:textId="77777777" w:rsidR="00943F76" w:rsidRPr="00B33F57" w:rsidRDefault="00943F76" w:rsidP="00943F76">
      <w:pPr>
        <w:pStyle w:val="papertitle"/>
        <w:spacing w:after="0"/>
        <w:rPr>
          <w:b/>
          <w:bCs/>
          <w:i/>
          <w:iCs/>
          <w:sz w:val="24"/>
          <w:szCs w:val="24"/>
        </w:rPr>
      </w:pPr>
    </w:p>
    <w:p w14:paraId="32B5BE9C" w14:textId="77777777" w:rsidR="00943F76" w:rsidRPr="00B33F57" w:rsidRDefault="00943F76" w:rsidP="00943F76">
      <w:pPr>
        <w:jc w:val="center"/>
        <w:rPr>
          <w:b/>
          <w:i/>
          <w:sz w:val="28"/>
          <w:szCs w:val="28"/>
          <w:lang w:val="en"/>
        </w:rPr>
      </w:pPr>
      <w:r w:rsidRPr="00B33F57">
        <w:rPr>
          <w:b/>
          <w:i/>
          <w:sz w:val="28"/>
          <w:szCs w:val="28"/>
          <w:lang w:val="en"/>
        </w:rPr>
        <w:t>Implementation of the Rice Farming Business Insurance Policy (AUTP) in Upang Ceria Village, Muara Telang District</w:t>
      </w:r>
    </w:p>
    <w:p w14:paraId="015E2564" w14:textId="77777777" w:rsidR="00943F76" w:rsidRPr="00B33F57" w:rsidRDefault="00943F76" w:rsidP="00943F76">
      <w:pPr>
        <w:jc w:val="center"/>
        <w:rPr>
          <w:b/>
          <w:bCs/>
          <w:i/>
          <w:iCs/>
          <w:sz w:val="28"/>
          <w:szCs w:val="28"/>
        </w:rPr>
      </w:pPr>
      <w:proofErr w:type="spellStart"/>
      <w:r w:rsidRPr="00B33F57">
        <w:rPr>
          <w:b/>
          <w:i/>
          <w:sz w:val="28"/>
          <w:szCs w:val="28"/>
          <w:lang w:val="en"/>
        </w:rPr>
        <w:t>Banyuasin</w:t>
      </w:r>
      <w:proofErr w:type="spellEnd"/>
      <w:r w:rsidRPr="00B33F57">
        <w:rPr>
          <w:b/>
          <w:i/>
          <w:sz w:val="28"/>
          <w:szCs w:val="28"/>
          <w:lang w:val="en"/>
        </w:rPr>
        <w:t xml:space="preserve"> Regency</w:t>
      </w:r>
    </w:p>
    <w:p w14:paraId="13CD2215" w14:textId="77777777" w:rsidR="00943F76" w:rsidRPr="00B33F57" w:rsidRDefault="00943F76" w:rsidP="00943F76">
      <w:pPr>
        <w:jc w:val="center"/>
        <w:rPr>
          <w:b/>
          <w:lang w:val="fi-FI"/>
        </w:rPr>
      </w:pPr>
    </w:p>
    <w:p w14:paraId="3FA12E50" w14:textId="47A00195" w:rsidR="00943F76" w:rsidRPr="00B33F57" w:rsidRDefault="00943F76" w:rsidP="00943F76">
      <w:pPr>
        <w:jc w:val="center"/>
        <w:rPr>
          <w:b/>
          <w:sz w:val="22"/>
          <w:szCs w:val="22"/>
        </w:rPr>
      </w:pPr>
      <w:r w:rsidRPr="00B33F57">
        <w:rPr>
          <w:b/>
          <w:bCs/>
          <w:sz w:val="22"/>
          <w:szCs w:val="22"/>
        </w:rPr>
        <w:t xml:space="preserve">Andrian </w:t>
      </w:r>
      <w:proofErr w:type="spellStart"/>
      <w:r w:rsidRPr="00B33F57">
        <w:rPr>
          <w:b/>
          <w:bCs/>
          <w:sz w:val="22"/>
          <w:szCs w:val="22"/>
        </w:rPr>
        <w:t>Yuliansyah</w:t>
      </w:r>
      <w:proofErr w:type="spellEnd"/>
      <w:r w:rsidRPr="00B33F57">
        <w:rPr>
          <w:b/>
          <w:bCs/>
          <w:sz w:val="22"/>
          <w:szCs w:val="22"/>
          <w:vertAlign w:val="superscript"/>
          <w:lang w:val="en-GB"/>
        </w:rPr>
        <w:t>1</w:t>
      </w:r>
      <w:r w:rsidRPr="00B33F57">
        <w:rPr>
          <w:b/>
          <w:bCs/>
          <w:sz w:val="22"/>
          <w:szCs w:val="22"/>
          <w:lang w:val="id-ID"/>
        </w:rPr>
        <w:t>),</w:t>
      </w:r>
      <w:r w:rsidRPr="00B33F57">
        <w:rPr>
          <w:b/>
          <w:bCs/>
          <w:sz w:val="22"/>
          <w:szCs w:val="22"/>
        </w:rPr>
        <w:t xml:space="preserve"> </w:t>
      </w:r>
      <w:r w:rsidR="00CB3AD5">
        <w:rPr>
          <w:b/>
          <w:bCs/>
          <w:sz w:val="22"/>
          <w:szCs w:val="22"/>
          <w:lang w:val="id-ID"/>
        </w:rPr>
        <w:t>Saswita</w:t>
      </w:r>
      <w:r w:rsidRPr="00B33F57">
        <w:rPr>
          <w:b/>
          <w:sz w:val="22"/>
          <w:szCs w:val="22"/>
          <w:vertAlign w:val="superscript"/>
          <w:lang w:val="en-GB"/>
        </w:rPr>
        <w:t>2</w:t>
      </w:r>
      <w:r w:rsidRPr="00B33F57">
        <w:rPr>
          <w:b/>
          <w:sz w:val="22"/>
          <w:szCs w:val="22"/>
          <w:lang w:val="id-ID"/>
        </w:rPr>
        <w:t xml:space="preserve">), </w:t>
      </w:r>
      <w:r w:rsidRPr="00B33F57">
        <w:rPr>
          <w:b/>
          <w:sz w:val="22"/>
          <w:szCs w:val="22"/>
          <w:lang w:val="en-GB"/>
        </w:rPr>
        <w:t xml:space="preserve">Deby </w:t>
      </w:r>
      <w:proofErr w:type="spellStart"/>
      <w:r w:rsidRPr="00B33F57">
        <w:rPr>
          <w:b/>
          <w:sz w:val="22"/>
          <w:szCs w:val="22"/>
          <w:lang w:val="en-GB"/>
        </w:rPr>
        <w:t>Chintia</w:t>
      </w:r>
      <w:proofErr w:type="spellEnd"/>
      <w:r w:rsidRPr="00B33F57">
        <w:rPr>
          <w:b/>
          <w:sz w:val="22"/>
          <w:szCs w:val="22"/>
          <w:lang w:val="en-GB"/>
        </w:rPr>
        <w:t xml:space="preserve"> </w:t>
      </w:r>
      <w:proofErr w:type="spellStart"/>
      <w:r w:rsidRPr="00B33F57">
        <w:rPr>
          <w:b/>
          <w:sz w:val="22"/>
          <w:szCs w:val="22"/>
          <w:lang w:val="en-GB"/>
        </w:rPr>
        <w:t>Hestiriniah</w:t>
      </w:r>
      <w:proofErr w:type="spellEnd"/>
      <w:r w:rsidRPr="00B33F57">
        <w:rPr>
          <w:b/>
          <w:sz w:val="22"/>
          <w:szCs w:val="22"/>
          <w:vertAlign w:val="superscript"/>
          <w:lang w:val="id-ID"/>
        </w:rPr>
        <w:t>3</w:t>
      </w:r>
      <w:r w:rsidRPr="00B33F57">
        <w:rPr>
          <w:b/>
          <w:sz w:val="22"/>
          <w:szCs w:val="22"/>
          <w:lang w:val="id-ID"/>
        </w:rPr>
        <w:t xml:space="preserve">) </w:t>
      </w:r>
    </w:p>
    <w:p w14:paraId="257A7843" w14:textId="77777777" w:rsidR="00943F76" w:rsidRPr="00B33F57" w:rsidRDefault="00943F76" w:rsidP="00943F76">
      <w:pPr>
        <w:spacing w:line="276" w:lineRule="auto"/>
        <w:jc w:val="center"/>
        <w:rPr>
          <w:sz w:val="22"/>
          <w:szCs w:val="22"/>
          <w:lang w:eastAsia="en-GB"/>
        </w:rPr>
      </w:pPr>
      <w:r w:rsidRPr="00B33F57">
        <w:rPr>
          <w:sz w:val="22"/>
          <w:szCs w:val="22"/>
          <w:vertAlign w:val="superscript"/>
        </w:rPr>
        <w:t>1</w:t>
      </w:r>
      <w:r w:rsidRPr="00B33F57">
        <w:rPr>
          <w:sz w:val="22"/>
          <w:szCs w:val="22"/>
          <w:lang w:val="id-ID"/>
        </w:rPr>
        <w:t xml:space="preserve"> </w:t>
      </w:r>
      <w:r w:rsidRPr="00B33F57">
        <w:rPr>
          <w:sz w:val="20"/>
          <w:szCs w:val="22"/>
        </w:rPr>
        <w:t xml:space="preserve">Magister </w:t>
      </w:r>
      <w:proofErr w:type="spellStart"/>
      <w:r w:rsidRPr="00B33F57">
        <w:rPr>
          <w:sz w:val="20"/>
          <w:szCs w:val="22"/>
        </w:rPr>
        <w:t>Ilmu</w:t>
      </w:r>
      <w:proofErr w:type="spellEnd"/>
      <w:r w:rsidRPr="00B33F57">
        <w:rPr>
          <w:sz w:val="20"/>
          <w:szCs w:val="22"/>
        </w:rPr>
        <w:t xml:space="preserve"> </w:t>
      </w:r>
      <w:proofErr w:type="spellStart"/>
      <w:r w:rsidRPr="00B33F57">
        <w:rPr>
          <w:sz w:val="20"/>
          <w:szCs w:val="22"/>
        </w:rPr>
        <w:t>Administrasi</w:t>
      </w:r>
      <w:proofErr w:type="spellEnd"/>
      <w:r w:rsidRPr="00B33F57">
        <w:rPr>
          <w:sz w:val="20"/>
          <w:szCs w:val="22"/>
        </w:rPr>
        <w:t xml:space="preserve"> </w:t>
      </w:r>
      <w:proofErr w:type="spellStart"/>
      <w:r w:rsidRPr="00B33F57">
        <w:rPr>
          <w:sz w:val="20"/>
          <w:szCs w:val="22"/>
        </w:rPr>
        <w:t>Publik</w:t>
      </w:r>
      <w:proofErr w:type="spellEnd"/>
      <w:r w:rsidRPr="00B33F57">
        <w:rPr>
          <w:b/>
          <w:sz w:val="20"/>
          <w:szCs w:val="22"/>
          <w:lang w:val="sv-SE"/>
        </w:rPr>
        <w:t xml:space="preserve"> </w:t>
      </w:r>
      <w:r w:rsidRPr="00B33F57">
        <w:rPr>
          <w:sz w:val="20"/>
          <w:szCs w:val="22"/>
        </w:rPr>
        <w:t xml:space="preserve">STISIPOL </w:t>
      </w:r>
      <w:proofErr w:type="spellStart"/>
      <w:r w:rsidRPr="00B33F57">
        <w:rPr>
          <w:sz w:val="20"/>
          <w:szCs w:val="22"/>
        </w:rPr>
        <w:t>Candradimuka</w:t>
      </w:r>
      <w:proofErr w:type="spellEnd"/>
      <w:r w:rsidRPr="00B33F57">
        <w:rPr>
          <w:sz w:val="20"/>
          <w:szCs w:val="22"/>
          <w:lang w:eastAsia="en-GB"/>
        </w:rPr>
        <w:t xml:space="preserve">  Indonesia</w:t>
      </w:r>
    </w:p>
    <w:p w14:paraId="66645F2E" w14:textId="77777777" w:rsidR="00943F76" w:rsidRPr="00B33F57" w:rsidRDefault="00943F76" w:rsidP="00943F76">
      <w:pPr>
        <w:spacing w:line="276" w:lineRule="auto"/>
        <w:jc w:val="center"/>
        <w:rPr>
          <w:sz w:val="22"/>
          <w:szCs w:val="22"/>
          <w:lang w:eastAsia="en-GB"/>
        </w:rPr>
      </w:pPr>
      <w:r w:rsidRPr="00B33F57">
        <w:rPr>
          <w:sz w:val="22"/>
          <w:szCs w:val="22"/>
          <w:vertAlign w:val="superscript"/>
        </w:rPr>
        <w:t>2</w:t>
      </w:r>
      <w:r w:rsidRPr="00B33F57">
        <w:rPr>
          <w:sz w:val="20"/>
          <w:szCs w:val="22"/>
        </w:rPr>
        <w:t xml:space="preserve">Dosen STISIPOL </w:t>
      </w:r>
      <w:proofErr w:type="spellStart"/>
      <w:r w:rsidRPr="00B33F57">
        <w:rPr>
          <w:sz w:val="20"/>
          <w:szCs w:val="22"/>
        </w:rPr>
        <w:t>Candradimuka</w:t>
      </w:r>
      <w:proofErr w:type="spellEnd"/>
      <w:r w:rsidRPr="00B33F57">
        <w:rPr>
          <w:sz w:val="20"/>
          <w:szCs w:val="22"/>
        </w:rPr>
        <w:t xml:space="preserve">, Indonesia </w:t>
      </w:r>
    </w:p>
    <w:p w14:paraId="33A4546F" w14:textId="77777777" w:rsidR="00943F76" w:rsidRPr="00B33F57" w:rsidRDefault="00943F76" w:rsidP="00943F76">
      <w:pPr>
        <w:spacing w:line="276" w:lineRule="auto"/>
        <w:jc w:val="center"/>
        <w:rPr>
          <w:sz w:val="22"/>
          <w:szCs w:val="22"/>
          <w:lang w:eastAsia="en-GB"/>
        </w:rPr>
      </w:pPr>
      <w:bookmarkStart w:id="0" w:name="_Hlk166329738"/>
      <w:r w:rsidRPr="00B33F57">
        <w:rPr>
          <w:sz w:val="20"/>
          <w:szCs w:val="22"/>
          <w:vertAlign w:val="superscript"/>
          <w:lang w:eastAsia="en-GB"/>
        </w:rPr>
        <w:t>3</w:t>
      </w:r>
      <w:r w:rsidRPr="00B33F57">
        <w:rPr>
          <w:sz w:val="20"/>
          <w:szCs w:val="22"/>
        </w:rPr>
        <w:t xml:space="preserve">Dosen STISIPOL </w:t>
      </w:r>
      <w:proofErr w:type="spellStart"/>
      <w:r w:rsidRPr="00B33F57">
        <w:rPr>
          <w:sz w:val="20"/>
          <w:szCs w:val="22"/>
        </w:rPr>
        <w:t>Candradimuka</w:t>
      </w:r>
      <w:proofErr w:type="spellEnd"/>
      <w:r w:rsidRPr="00B33F57">
        <w:rPr>
          <w:sz w:val="20"/>
          <w:szCs w:val="22"/>
        </w:rPr>
        <w:t xml:space="preserve">, Indonesia </w:t>
      </w:r>
    </w:p>
    <w:bookmarkEnd w:id="0"/>
    <w:p w14:paraId="6CBDEBA4" w14:textId="4247EF4E" w:rsidR="009F3AF1" w:rsidRPr="00B33F57" w:rsidRDefault="00943F76" w:rsidP="00943F76">
      <w:pPr>
        <w:jc w:val="center"/>
        <w:rPr>
          <w:rFonts w:ascii="Arial" w:hAnsi="Arial" w:cs="Arial"/>
          <w:sz w:val="20"/>
          <w:szCs w:val="20"/>
          <w:lang w:val="en-ID" w:eastAsia="en-ID"/>
        </w:rPr>
      </w:pPr>
      <w:r w:rsidRPr="00B33F57">
        <w:rPr>
          <w:sz w:val="22"/>
          <w:szCs w:val="22"/>
        </w:rPr>
        <w:t xml:space="preserve"> </w:t>
      </w:r>
      <w:r w:rsidRPr="00B33F57">
        <w:rPr>
          <w:sz w:val="22"/>
          <w:szCs w:val="22"/>
          <w:vertAlign w:val="superscript"/>
          <w:lang w:val="id-ID"/>
        </w:rPr>
        <w:t>*</w:t>
      </w:r>
      <w:r w:rsidRPr="00B33F57">
        <w:rPr>
          <w:sz w:val="22"/>
          <w:szCs w:val="22"/>
          <w:vertAlign w:val="superscript"/>
        </w:rPr>
        <w:t>)</w:t>
      </w:r>
      <w:r w:rsidRPr="00B33F57">
        <w:rPr>
          <w:bCs/>
          <w:sz w:val="20"/>
          <w:szCs w:val="22"/>
        </w:rPr>
        <w:t>Email :</w:t>
      </w:r>
      <w:r w:rsidRPr="00B33F57">
        <w:t xml:space="preserve"> </w:t>
      </w:r>
      <w:r w:rsidRPr="00B33F57">
        <w:rPr>
          <w:sz w:val="20"/>
          <w:szCs w:val="20"/>
        </w:rPr>
        <w:t>Andrian_015@candradimukamap.ac.id</w:t>
      </w:r>
    </w:p>
    <w:p w14:paraId="55D23BA3" w14:textId="77777777" w:rsidR="00FA5024" w:rsidRDefault="00FA5024" w:rsidP="00FA5024">
      <w:pPr>
        <w:jc w:val="center"/>
        <w:rPr>
          <w:b/>
          <w:bCs/>
          <w:sz w:val="22"/>
          <w:szCs w:val="22"/>
          <w:lang w:val="id-ID"/>
        </w:rPr>
      </w:pPr>
    </w:p>
    <w:p w14:paraId="3D1B11C3" w14:textId="77777777" w:rsidR="00C24B17" w:rsidRPr="00B33F57" w:rsidRDefault="00C24B17" w:rsidP="00FA5024">
      <w:pPr>
        <w:jc w:val="center"/>
        <w:rPr>
          <w:b/>
          <w:bCs/>
          <w:sz w:val="22"/>
          <w:szCs w:val="22"/>
          <w:lang w:val="id-ID"/>
        </w:rPr>
      </w:pPr>
    </w:p>
    <w:p w14:paraId="75FD814F" w14:textId="77777777" w:rsidR="00943F76" w:rsidRDefault="00943F76" w:rsidP="00943F76">
      <w:pPr>
        <w:jc w:val="center"/>
        <w:rPr>
          <w:b/>
          <w:sz w:val="22"/>
          <w:szCs w:val="22"/>
          <w:lang w:val="id-ID"/>
        </w:rPr>
      </w:pPr>
      <w:r w:rsidRPr="00D74117">
        <w:rPr>
          <w:b/>
          <w:sz w:val="22"/>
          <w:szCs w:val="22"/>
          <w:lang w:val="id-ID"/>
        </w:rPr>
        <w:t>ABSTRAK</w:t>
      </w:r>
    </w:p>
    <w:p w14:paraId="70AA40D1" w14:textId="4134CFFE" w:rsidR="00675233" w:rsidRPr="00675233" w:rsidRDefault="00675233" w:rsidP="00675233">
      <w:pPr>
        <w:tabs>
          <w:tab w:val="num" w:pos="567"/>
        </w:tabs>
        <w:spacing w:before="100" w:beforeAutospacing="1" w:after="100" w:afterAutospacing="1"/>
        <w:jc w:val="both"/>
        <w:rPr>
          <w:lang w:val="id-ID" w:eastAsia="id-ID"/>
        </w:rPr>
      </w:pPr>
      <w:r>
        <w:rPr>
          <w:lang w:val="id-ID" w:eastAsia="id-ID"/>
        </w:rPr>
        <w:tab/>
      </w:r>
      <w:r w:rsidRPr="00675233">
        <w:rPr>
          <w:sz w:val="22"/>
          <w:szCs w:val="22"/>
          <w:lang w:val="id-ID" w:eastAsia="id-ID"/>
        </w:rPr>
        <w:t>Penelitian ini berjudul “Implementasi Kebijakan Asuransi Usaha Tani Padi (AUTP) di Desa Upang Ceria Kecamatan Muara Telang Kabupaten Banyuasin”. Tujuan penelitian ini adalah: 1)Untuk mengetahui dan menganalisis implementasi kebijakan Asuransi Usaha Tani Padi (AUTP) di Desa Upang Ceria Kecamatan Muara Telang Kabupaten Banyuasin. 2)Untuk mengetahui dan menganalisis faktor pendukung dan faktor penghambat implementasi kebijakan Asuransi Usaha Tani Padi (AUTP) di Desa Upang Ceria Kecamatan Muara Telang Kabupaten Banyuasin. Metode yang digunakan dalam penelitian ini adalah pendekatan kualitatif dengan desain penelitian studi kasus. Data yang digunakan meliputi data primer dan data sekunder. Instrumen pengumpulan data yang digunakan adalah observasi, wawancara, dan dokumentasi. Wawancara dilakukan dengan Pegawai Dinas Tanaman Pangan dan Hortikultura Kabupaten Banyuasin yang menangani pelaksanaan program AUTP, Petugas Penyuluh Lapangan (PPL) Desa Upang Ceria, serta beberapa petani. Hasil penelitian menunjukkan bahwa faktor pendukung yang sangat berkontribusi dalam pencapaian tujuan adalah program fasilitasi pembayaran premi untuk usaha tani padi, dukungan eksekutif dan legislatif dalam mengembangkan asuransi pertanian, serta penggunaan teknologi informasi (SIAP). Namun, terdapat beberapa faktor penghambat, yaitu rendahnya partisipasi petani dalam mengikuti program AUTP, jarak lokasi Jasindo yang cukup jauh dari Kabupaten Banyuasin, terbatasnya anggaran operasional di tingkat kabupaten, komunikasi yang kurang optimal oleh pelaksana kebijakan, serta jumlah karyawan yang masih terbatas dalam bidang ini</w:t>
      </w:r>
      <w:r w:rsidRPr="00675233">
        <w:rPr>
          <w:lang w:val="id-ID" w:eastAsia="id-ID"/>
        </w:rPr>
        <w:t>.</w:t>
      </w:r>
    </w:p>
    <w:p w14:paraId="172A18E5" w14:textId="77777777" w:rsidR="00943F76" w:rsidRPr="00B33F57" w:rsidRDefault="00943F76" w:rsidP="001B26EA">
      <w:pPr>
        <w:pStyle w:val="Default"/>
        <w:jc w:val="both"/>
        <w:rPr>
          <w:rFonts w:asciiTheme="majorBidi" w:hAnsiTheme="majorBidi" w:cstheme="majorBidi"/>
          <w:color w:val="auto"/>
          <w:sz w:val="22"/>
          <w:szCs w:val="22"/>
        </w:rPr>
      </w:pPr>
      <w:r w:rsidRPr="00B33F57">
        <w:rPr>
          <w:rFonts w:asciiTheme="majorBidi" w:hAnsiTheme="majorBidi" w:cstheme="majorBidi"/>
          <w:b/>
          <w:bCs/>
          <w:color w:val="auto"/>
          <w:sz w:val="22"/>
          <w:szCs w:val="22"/>
        </w:rPr>
        <w:t>Kata Kunci</w:t>
      </w:r>
      <w:r w:rsidRPr="00B33F57">
        <w:rPr>
          <w:rFonts w:asciiTheme="majorBidi" w:hAnsiTheme="majorBidi" w:cstheme="majorBidi"/>
          <w:color w:val="auto"/>
          <w:sz w:val="22"/>
          <w:szCs w:val="22"/>
        </w:rPr>
        <w:t xml:space="preserve"> : Kebijakan, Implementasi, Program, Asuransi Usaha Tani Padi</w:t>
      </w:r>
    </w:p>
    <w:p w14:paraId="4509C8BB" w14:textId="77777777" w:rsidR="00943F76" w:rsidRPr="00B33F57" w:rsidRDefault="00943F76" w:rsidP="001B26EA">
      <w:pPr>
        <w:jc w:val="both"/>
        <w:rPr>
          <w:rFonts w:eastAsia="Calibri"/>
          <w:sz w:val="22"/>
          <w:szCs w:val="22"/>
          <w:lang w:val="id-ID"/>
        </w:rPr>
      </w:pPr>
    </w:p>
    <w:p w14:paraId="236688F9" w14:textId="77777777" w:rsidR="00943F76" w:rsidRPr="00B33F57" w:rsidRDefault="00943F76" w:rsidP="00943F76">
      <w:pPr>
        <w:ind w:left="-567"/>
        <w:jc w:val="both"/>
        <w:rPr>
          <w:rFonts w:eastAsia="Calibri"/>
          <w:sz w:val="22"/>
          <w:szCs w:val="22"/>
          <w:lang w:val="id-ID"/>
        </w:rPr>
      </w:pPr>
    </w:p>
    <w:p w14:paraId="2FA18689" w14:textId="77777777" w:rsidR="00943F76" w:rsidRPr="00B33F57" w:rsidRDefault="00943F76" w:rsidP="00943F76">
      <w:pPr>
        <w:ind w:left="-567"/>
        <w:jc w:val="both"/>
        <w:rPr>
          <w:rFonts w:eastAsia="Calibri"/>
          <w:sz w:val="22"/>
          <w:szCs w:val="22"/>
          <w:lang w:val="id-ID"/>
        </w:rPr>
        <w:sectPr w:rsidR="00943F76" w:rsidRPr="00B33F57" w:rsidSect="00C24B17">
          <w:headerReference w:type="default" r:id="rId11"/>
          <w:footerReference w:type="default" r:id="rId12"/>
          <w:type w:val="continuous"/>
          <w:pgSz w:w="11906" w:h="16838" w:code="9"/>
          <w:pgMar w:top="1418" w:right="1418" w:bottom="1418" w:left="1701" w:header="709" w:footer="709" w:gutter="0"/>
          <w:cols w:space="708"/>
          <w:titlePg/>
          <w:docGrid w:linePitch="360"/>
        </w:sectPr>
      </w:pPr>
    </w:p>
    <w:p w14:paraId="62B2F395" w14:textId="77777777" w:rsidR="00943F76" w:rsidRPr="001E1BB5" w:rsidRDefault="00943F76" w:rsidP="00943F76">
      <w:pPr>
        <w:ind w:left="-567"/>
        <w:jc w:val="center"/>
        <w:rPr>
          <w:b/>
          <w:i/>
          <w:sz w:val="22"/>
          <w:szCs w:val="22"/>
          <w:lang w:val="en"/>
        </w:rPr>
      </w:pPr>
      <w:r w:rsidRPr="001E1BB5">
        <w:rPr>
          <w:b/>
          <w:i/>
          <w:sz w:val="22"/>
          <w:szCs w:val="22"/>
          <w:lang w:val="en"/>
        </w:rPr>
        <w:t>ABSTRACT</w:t>
      </w:r>
    </w:p>
    <w:p w14:paraId="2E47315A" w14:textId="6E06803D" w:rsidR="007D38D8" w:rsidRPr="007D38D8" w:rsidRDefault="007D38D8" w:rsidP="001E1BB5">
      <w:pPr>
        <w:spacing w:before="100" w:beforeAutospacing="1" w:after="100" w:afterAutospacing="1"/>
        <w:ind w:firstLine="567"/>
        <w:jc w:val="both"/>
        <w:rPr>
          <w:sz w:val="22"/>
          <w:szCs w:val="22"/>
          <w:lang w:val="id-ID" w:eastAsia="id-ID"/>
        </w:rPr>
      </w:pPr>
      <w:r w:rsidRPr="007D38D8">
        <w:rPr>
          <w:sz w:val="22"/>
          <w:szCs w:val="22"/>
          <w:lang w:val="id-ID" w:eastAsia="id-ID"/>
        </w:rPr>
        <w:t>This research is titled “Implementation of the Rice Farming Business Insurance Policy (AUTP) in Upang Ceria Village, Muara Telang Sub-district, Banyuasin Regency.”The objectives of this study are:</w:t>
      </w:r>
      <w:r w:rsidR="001E1BB5">
        <w:rPr>
          <w:sz w:val="22"/>
          <w:szCs w:val="22"/>
          <w:lang w:val="id-ID" w:eastAsia="id-ID"/>
        </w:rPr>
        <w:t>1)</w:t>
      </w:r>
      <w:r w:rsidRPr="007D38D8">
        <w:rPr>
          <w:sz w:val="22"/>
          <w:szCs w:val="22"/>
          <w:lang w:val="id-ID" w:eastAsia="id-ID"/>
        </w:rPr>
        <w:t>To identify and analyze the implementation of the Rice Farming Business Insurance Policy (AUTP) in Upang Ceria Village, Muara Telang Sub-district, Banyuasin Regency.</w:t>
      </w:r>
      <w:r w:rsidR="001E1BB5">
        <w:rPr>
          <w:sz w:val="22"/>
          <w:szCs w:val="22"/>
          <w:lang w:val="id-ID" w:eastAsia="id-ID"/>
        </w:rPr>
        <w:t xml:space="preserve"> 2)</w:t>
      </w:r>
      <w:r w:rsidRPr="001E1BB5">
        <w:rPr>
          <w:sz w:val="22"/>
          <w:szCs w:val="22"/>
          <w:lang w:val="id-ID" w:eastAsia="id-ID"/>
        </w:rPr>
        <w:t xml:space="preserve">To identify and analyze the supporting and inhibiting factors in the implementation of the Rice Farming </w:t>
      </w:r>
      <w:r w:rsidRPr="001E1BB5">
        <w:rPr>
          <w:sz w:val="22"/>
          <w:szCs w:val="22"/>
          <w:lang w:val="id-ID" w:eastAsia="id-ID"/>
        </w:rPr>
        <w:lastRenderedPageBreak/>
        <w:t>Business Insurance Policy (AUTP) in Upang Ceria Village, Muara Telang Sub-district, Banyuasin Regency.</w:t>
      </w:r>
      <w:r w:rsidR="001E1BB5">
        <w:rPr>
          <w:sz w:val="22"/>
          <w:szCs w:val="22"/>
          <w:lang w:val="id-ID" w:eastAsia="id-ID"/>
        </w:rPr>
        <w:t xml:space="preserve"> </w:t>
      </w:r>
      <w:r w:rsidRPr="007D38D8">
        <w:rPr>
          <w:sz w:val="22"/>
          <w:szCs w:val="22"/>
          <w:lang w:val="id-ID" w:eastAsia="id-ID"/>
        </w:rPr>
        <w:t>The research method employed is a qualitative approach with a case study design. The data used consists of primary and secondary data. The data collection instruments include observation, interviews, and documentation. Interviews were conducted with officials from the Banyuasin Regency Office of Food Crops and Horticulture responsible for the implementation of the AUTP program, Field Agricultural Extension Officers (PPL) from Upang Ceria Village, and several farmers.</w:t>
      </w:r>
      <w:r w:rsidR="001E1BB5">
        <w:rPr>
          <w:sz w:val="22"/>
          <w:szCs w:val="22"/>
          <w:lang w:val="id-ID" w:eastAsia="id-ID"/>
        </w:rPr>
        <w:t xml:space="preserve"> </w:t>
      </w:r>
      <w:r w:rsidRPr="007D38D8">
        <w:rPr>
          <w:sz w:val="22"/>
          <w:szCs w:val="22"/>
          <w:lang w:val="id-ID" w:eastAsia="id-ID"/>
        </w:rPr>
        <w:t>The results of the study show that significant supporting factors contributing to achieving the program's goals include the premium payment facilitation program for rice farming businesses, executive and legislative support for agricultural insurance development, and the use of information technology (SIAP). However, several inhibiting factors were identified, such as the low participation rate of farmers in the AUTP program, the considerable distance of Jasindo's location from Banyuasin Regency, limited operational budgets at the regency level, suboptimal communication by policy implementers, and the insufficient number of personnel handling this sector.</w:t>
      </w:r>
    </w:p>
    <w:p w14:paraId="72512D0D" w14:textId="5EF43C21" w:rsidR="00943F76" w:rsidRPr="001E1BB5" w:rsidRDefault="001E1BB5" w:rsidP="001E1BB5">
      <w:pPr>
        <w:ind w:left="142" w:hanging="142"/>
        <w:jc w:val="both"/>
        <w:rPr>
          <w:i/>
          <w:sz w:val="22"/>
          <w:szCs w:val="22"/>
          <w:lang w:eastAsia="id-ID"/>
        </w:rPr>
      </w:pPr>
      <w:r w:rsidRPr="001E1BB5">
        <w:rPr>
          <w:sz w:val="22"/>
          <w:szCs w:val="22"/>
          <w:lang w:val="id-ID" w:eastAsia="id-ID"/>
        </w:rPr>
        <w:t xml:space="preserve"> </w:t>
      </w:r>
      <w:r w:rsidR="00943F76" w:rsidRPr="001E1BB5">
        <w:rPr>
          <w:b/>
          <w:bCs/>
          <w:i/>
          <w:sz w:val="22"/>
          <w:szCs w:val="22"/>
          <w:lang w:eastAsia="id-ID"/>
        </w:rPr>
        <w:t>Keywords</w:t>
      </w:r>
      <w:r w:rsidR="00943F76" w:rsidRPr="001E1BB5">
        <w:rPr>
          <w:i/>
          <w:sz w:val="22"/>
          <w:szCs w:val="22"/>
          <w:lang w:eastAsia="id-ID"/>
        </w:rPr>
        <w:t xml:space="preserve">: </w:t>
      </w:r>
      <w:r w:rsidR="00943F76" w:rsidRPr="001E1BB5">
        <w:rPr>
          <w:i/>
          <w:sz w:val="22"/>
          <w:szCs w:val="22"/>
          <w:lang w:val="en"/>
        </w:rPr>
        <w:t>Policy, Implementation, Program, Rice Farming Business Insurance</w:t>
      </w:r>
    </w:p>
    <w:p w14:paraId="6ABE4EB6" w14:textId="7382122D" w:rsidR="00EB2C37" w:rsidRPr="001E1BB5" w:rsidRDefault="00EB2C37" w:rsidP="008E2FE5">
      <w:pPr>
        <w:pStyle w:val="HTMLPreformatted"/>
        <w:jc w:val="both"/>
        <w:rPr>
          <w:rFonts w:ascii="Times New Roman" w:hAnsi="Times New Roman" w:cs="Times New Roman"/>
          <w:sz w:val="22"/>
          <w:szCs w:val="22"/>
          <w:lang w:val="en-US"/>
        </w:rPr>
      </w:pPr>
    </w:p>
    <w:p w14:paraId="5318F641" w14:textId="7D13A660" w:rsidR="009B11B0" w:rsidRPr="00B33F57" w:rsidRDefault="009B11B0" w:rsidP="00EB2C37">
      <w:pPr>
        <w:jc w:val="both"/>
        <w:rPr>
          <w:sz w:val="22"/>
          <w:szCs w:val="22"/>
          <w:lang w:val="id-ID"/>
        </w:rPr>
      </w:pPr>
    </w:p>
    <w:p w14:paraId="7FABFD04" w14:textId="77777777" w:rsidR="009B11B0" w:rsidRPr="00B33F57" w:rsidRDefault="009B11B0" w:rsidP="009B11B0">
      <w:pPr>
        <w:jc w:val="both"/>
        <w:rPr>
          <w:sz w:val="20"/>
          <w:lang w:val="id-ID"/>
        </w:rPr>
      </w:pPr>
    </w:p>
    <w:p w14:paraId="041687C1" w14:textId="77777777" w:rsidR="009B11B0" w:rsidRPr="00B33F57" w:rsidRDefault="009B11B0" w:rsidP="00915DA3">
      <w:pPr>
        <w:numPr>
          <w:ilvl w:val="0"/>
          <w:numId w:val="2"/>
        </w:numPr>
        <w:spacing w:after="120"/>
        <w:jc w:val="center"/>
        <w:rPr>
          <w:b/>
          <w:sz w:val="22"/>
          <w:szCs w:val="20"/>
          <w:lang w:val="id-ID"/>
        </w:rPr>
        <w:sectPr w:rsidR="009B11B0" w:rsidRPr="00B33F57" w:rsidSect="00C24B17">
          <w:headerReference w:type="even" r:id="rId13"/>
          <w:headerReference w:type="default" r:id="rId14"/>
          <w:footerReference w:type="default" r:id="rId15"/>
          <w:type w:val="continuous"/>
          <w:pgSz w:w="11906" w:h="16838" w:code="9"/>
          <w:pgMar w:top="1418" w:right="1418" w:bottom="1418" w:left="1701" w:header="709" w:footer="709" w:gutter="0"/>
          <w:pgNumType w:start="93"/>
          <w:cols w:space="708"/>
          <w:titlePg/>
          <w:docGrid w:linePitch="360"/>
        </w:sectPr>
      </w:pPr>
    </w:p>
    <w:p w14:paraId="6F62AFFB" w14:textId="77777777" w:rsidR="009B11B0" w:rsidRPr="00B33F57" w:rsidRDefault="009B11B0" w:rsidP="00B068BD">
      <w:pPr>
        <w:spacing w:line="276" w:lineRule="auto"/>
        <w:rPr>
          <w:b/>
          <w:lang w:val="id-ID"/>
        </w:rPr>
      </w:pPr>
      <w:r w:rsidRPr="00B33F57">
        <w:rPr>
          <w:b/>
          <w:lang w:val="id-ID"/>
        </w:rPr>
        <w:t>PENDAHULUAN</w:t>
      </w:r>
    </w:p>
    <w:p w14:paraId="750A031A" w14:textId="77777777" w:rsidR="00943F76" w:rsidRPr="00B33F57" w:rsidRDefault="00DA5DE6" w:rsidP="00943F76">
      <w:pPr>
        <w:ind w:firstLine="426"/>
        <w:jc w:val="both"/>
        <w:rPr>
          <w:lang w:val="id-ID"/>
        </w:rPr>
      </w:pPr>
      <w:r w:rsidRPr="00B33F57">
        <w:tab/>
      </w:r>
    </w:p>
    <w:p w14:paraId="1C25E067" w14:textId="77777777" w:rsidR="00943F76" w:rsidRPr="00B33F57" w:rsidRDefault="00943F76" w:rsidP="00943F76">
      <w:pPr>
        <w:spacing w:line="276" w:lineRule="auto"/>
        <w:ind w:firstLine="426"/>
        <w:jc w:val="both"/>
      </w:pPr>
      <w:proofErr w:type="spellStart"/>
      <w:r w:rsidRPr="00B33F57">
        <w:t>Sektor</w:t>
      </w:r>
      <w:proofErr w:type="spellEnd"/>
      <w:r w:rsidRPr="00B33F57">
        <w:t xml:space="preserve"> </w:t>
      </w:r>
      <w:proofErr w:type="spellStart"/>
      <w:r w:rsidRPr="00B33F57">
        <w:t>pertanian</w:t>
      </w:r>
      <w:proofErr w:type="spellEnd"/>
      <w:r w:rsidRPr="00B33F57">
        <w:t xml:space="preserve"> </w:t>
      </w:r>
      <w:proofErr w:type="spellStart"/>
      <w:r w:rsidRPr="00B33F57">
        <w:t>sangat</w:t>
      </w:r>
      <w:proofErr w:type="spellEnd"/>
      <w:r w:rsidRPr="00B33F57">
        <w:t xml:space="preserve"> </w:t>
      </w:r>
      <w:proofErr w:type="spellStart"/>
      <w:r w:rsidRPr="00B33F57">
        <w:t>penting</w:t>
      </w:r>
      <w:proofErr w:type="spellEnd"/>
      <w:r w:rsidRPr="00B33F57">
        <w:t xml:space="preserve"> </w:t>
      </w:r>
      <w:proofErr w:type="spellStart"/>
      <w:r w:rsidRPr="00B33F57">
        <w:t>bagi</w:t>
      </w:r>
      <w:proofErr w:type="spellEnd"/>
      <w:r w:rsidRPr="00B33F57">
        <w:t xml:space="preserve"> </w:t>
      </w:r>
      <w:proofErr w:type="spellStart"/>
      <w:r w:rsidRPr="00B33F57">
        <w:t>ekonomi</w:t>
      </w:r>
      <w:proofErr w:type="spellEnd"/>
      <w:r w:rsidRPr="00B33F57">
        <w:t xml:space="preserve"> </w:t>
      </w:r>
      <w:proofErr w:type="spellStart"/>
      <w:r w:rsidRPr="00B33F57">
        <w:t>nasional</w:t>
      </w:r>
      <w:proofErr w:type="spellEnd"/>
      <w:r w:rsidRPr="00B33F57">
        <w:t xml:space="preserve">. Selain </w:t>
      </w:r>
      <w:proofErr w:type="spellStart"/>
      <w:r w:rsidRPr="00B33F57">
        <w:t>menjadi</w:t>
      </w:r>
      <w:proofErr w:type="spellEnd"/>
      <w:r w:rsidRPr="00B33F57">
        <w:t xml:space="preserve"> </w:t>
      </w:r>
      <w:proofErr w:type="spellStart"/>
      <w:r w:rsidRPr="00B33F57">
        <w:t>penyedia</w:t>
      </w:r>
      <w:proofErr w:type="spellEnd"/>
      <w:r w:rsidRPr="00B33F57">
        <w:t xml:space="preserve"> </w:t>
      </w:r>
      <w:proofErr w:type="spellStart"/>
      <w:r w:rsidRPr="00B33F57">
        <w:t>lapangan</w:t>
      </w:r>
      <w:proofErr w:type="spellEnd"/>
      <w:r w:rsidRPr="00B33F57">
        <w:t xml:space="preserve"> </w:t>
      </w:r>
      <w:proofErr w:type="spellStart"/>
      <w:r w:rsidRPr="00B33F57">
        <w:t>kerja</w:t>
      </w:r>
      <w:proofErr w:type="spellEnd"/>
      <w:r w:rsidRPr="00B33F57">
        <w:t xml:space="preserve">, </w:t>
      </w:r>
      <w:proofErr w:type="spellStart"/>
      <w:r w:rsidRPr="00B33F57">
        <w:t>sektor</w:t>
      </w:r>
      <w:proofErr w:type="spellEnd"/>
      <w:r w:rsidRPr="00B33F57">
        <w:t xml:space="preserve"> </w:t>
      </w:r>
      <w:proofErr w:type="spellStart"/>
      <w:r w:rsidRPr="00B33F57">
        <w:t>pertanian</w:t>
      </w:r>
      <w:proofErr w:type="spellEnd"/>
      <w:r w:rsidRPr="00B33F57">
        <w:t xml:space="preserve"> </w:t>
      </w:r>
      <w:proofErr w:type="spellStart"/>
      <w:r w:rsidRPr="00B33F57">
        <w:t>memberikan</w:t>
      </w:r>
      <w:proofErr w:type="spellEnd"/>
      <w:r w:rsidRPr="00B33F57">
        <w:t xml:space="preserve"> </w:t>
      </w:r>
      <w:proofErr w:type="spellStart"/>
      <w:r w:rsidRPr="00B33F57">
        <w:t>pangan</w:t>
      </w:r>
      <w:proofErr w:type="spellEnd"/>
      <w:r w:rsidRPr="00B33F57">
        <w:t xml:space="preserve"> </w:t>
      </w:r>
      <w:proofErr w:type="spellStart"/>
      <w:r w:rsidRPr="00B33F57">
        <w:t>kepada</w:t>
      </w:r>
      <w:proofErr w:type="spellEnd"/>
      <w:r w:rsidRPr="00B33F57">
        <w:t xml:space="preserve"> </w:t>
      </w:r>
      <w:proofErr w:type="spellStart"/>
      <w:r w:rsidRPr="00B33F57">
        <w:t>masyarakat</w:t>
      </w:r>
      <w:proofErr w:type="spellEnd"/>
      <w:r w:rsidRPr="00B33F57">
        <w:t xml:space="preserve">, </w:t>
      </w:r>
      <w:proofErr w:type="spellStart"/>
      <w:r w:rsidRPr="00B33F57">
        <w:t>menjadi</w:t>
      </w:r>
      <w:proofErr w:type="spellEnd"/>
      <w:r w:rsidRPr="00B33F57">
        <w:t xml:space="preserve"> </w:t>
      </w:r>
      <w:proofErr w:type="spellStart"/>
      <w:r w:rsidRPr="00B33F57">
        <w:t>sumber</w:t>
      </w:r>
      <w:proofErr w:type="spellEnd"/>
      <w:r w:rsidRPr="00B33F57">
        <w:t xml:space="preserve"> </w:t>
      </w:r>
      <w:proofErr w:type="spellStart"/>
      <w:r w:rsidRPr="00B33F57">
        <w:t>bahan</w:t>
      </w:r>
      <w:proofErr w:type="spellEnd"/>
      <w:r w:rsidRPr="00B33F57">
        <w:t xml:space="preserve"> </w:t>
      </w:r>
      <w:proofErr w:type="spellStart"/>
      <w:r w:rsidRPr="00B33F57">
        <w:t>baku</w:t>
      </w:r>
      <w:proofErr w:type="spellEnd"/>
      <w:r w:rsidRPr="00B33F57">
        <w:t xml:space="preserve"> </w:t>
      </w:r>
      <w:proofErr w:type="spellStart"/>
      <w:r w:rsidRPr="00B33F57">
        <w:t>industri</w:t>
      </w:r>
      <w:proofErr w:type="spellEnd"/>
      <w:r w:rsidRPr="00B33F57">
        <w:t xml:space="preserve">, dan </w:t>
      </w:r>
      <w:proofErr w:type="spellStart"/>
      <w:r w:rsidRPr="00B33F57">
        <w:t>berkontribusi</w:t>
      </w:r>
      <w:proofErr w:type="spellEnd"/>
      <w:r w:rsidRPr="00B33F57">
        <w:t xml:space="preserve"> </w:t>
      </w:r>
      <w:proofErr w:type="spellStart"/>
      <w:r w:rsidRPr="00B33F57">
        <w:t>besar</w:t>
      </w:r>
      <w:proofErr w:type="spellEnd"/>
      <w:r w:rsidRPr="00B33F57">
        <w:t xml:space="preserve"> pada </w:t>
      </w:r>
      <w:proofErr w:type="spellStart"/>
      <w:r w:rsidRPr="00B33F57">
        <w:t>pendapatan</w:t>
      </w:r>
      <w:proofErr w:type="spellEnd"/>
      <w:r w:rsidRPr="00B33F57">
        <w:t xml:space="preserve"> </w:t>
      </w:r>
      <w:proofErr w:type="spellStart"/>
      <w:r w:rsidRPr="00B33F57">
        <w:t>nasional</w:t>
      </w:r>
      <w:proofErr w:type="spellEnd"/>
      <w:r w:rsidRPr="00B33F57">
        <w:t xml:space="preserve">, </w:t>
      </w:r>
      <w:proofErr w:type="spellStart"/>
      <w:r w:rsidRPr="00B33F57">
        <w:t>investasi</w:t>
      </w:r>
      <w:proofErr w:type="spellEnd"/>
      <w:r w:rsidRPr="00B33F57">
        <w:t xml:space="preserve">, dan </w:t>
      </w:r>
      <w:proofErr w:type="spellStart"/>
      <w:r w:rsidRPr="00B33F57">
        <w:t>penerimaan</w:t>
      </w:r>
      <w:proofErr w:type="spellEnd"/>
      <w:r w:rsidRPr="00B33F57">
        <w:t xml:space="preserve"> </w:t>
      </w:r>
      <w:proofErr w:type="spellStart"/>
      <w:r w:rsidRPr="00B33F57">
        <w:t>devisa</w:t>
      </w:r>
      <w:proofErr w:type="spellEnd"/>
      <w:r w:rsidRPr="00B33F57">
        <w:t xml:space="preserve"> negara. </w:t>
      </w:r>
      <w:proofErr w:type="spellStart"/>
      <w:r w:rsidRPr="00B33F57">
        <w:t>Kegiatan</w:t>
      </w:r>
      <w:proofErr w:type="spellEnd"/>
      <w:r w:rsidRPr="00B33F57">
        <w:t xml:space="preserve"> </w:t>
      </w:r>
      <w:proofErr w:type="spellStart"/>
      <w:r w:rsidRPr="00B33F57">
        <w:t>usaha</w:t>
      </w:r>
      <w:proofErr w:type="spellEnd"/>
      <w:r w:rsidRPr="00B33F57">
        <w:t xml:space="preserve"> di </w:t>
      </w:r>
      <w:proofErr w:type="spellStart"/>
      <w:r w:rsidRPr="00B33F57">
        <w:t>sektor</w:t>
      </w:r>
      <w:proofErr w:type="spellEnd"/>
      <w:r w:rsidRPr="00B33F57">
        <w:t xml:space="preserve"> </w:t>
      </w:r>
      <w:proofErr w:type="spellStart"/>
      <w:r w:rsidRPr="00B33F57">
        <w:t>pertanian</w:t>
      </w:r>
      <w:proofErr w:type="spellEnd"/>
      <w:r w:rsidRPr="00B33F57">
        <w:t xml:space="preserve">, </w:t>
      </w:r>
      <w:proofErr w:type="spellStart"/>
      <w:r w:rsidRPr="00B33F57">
        <w:t>atau</w:t>
      </w:r>
      <w:proofErr w:type="spellEnd"/>
      <w:r w:rsidRPr="00B33F57">
        <w:t xml:space="preserve"> </w:t>
      </w:r>
      <w:proofErr w:type="spellStart"/>
      <w:r w:rsidRPr="00B33F57">
        <w:t>biasa</w:t>
      </w:r>
      <w:proofErr w:type="spellEnd"/>
      <w:r w:rsidRPr="00B33F57">
        <w:t xml:space="preserve"> </w:t>
      </w:r>
      <w:proofErr w:type="spellStart"/>
      <w:r w:rsidRPr="00B33F57">
        <w:t>disebut</w:t>
      </w:r>
      <w:proofErr w:type="spellEnd"/>
      <w:r w:rsidRPr="00B33F57">
        <w:t xml:space="preserve"> </w:t>
      </w:r>
      <w:proofErr w:type="spellStart"/>
      <w:r w:rsidRPr="00B33F57">
        <w:t>usahatani</w:t>
      </w:r>
      <w:proofErr w:type="spellEnd"/>
      <w:r w:rsidRPr="00B33F57">
        <w:t xml:space="preserve">, </w:t>
      </w:r>
      <w:proofErr w:type="spellStart"/>
      <w:r w:rsidRPr="00B33F57">
        <w:t>seringkali</w:t>
      </w:r>
      <w:proofErr w:type="spellEnd"/>
      <w:r w:rsidRPr="00B33F57">
        <w:t xml:space="preserve"> </w:t>
      </w:r>
      <w:proofErr w:type="spellStart"/>
      <w:r w:rsidRPr="00B33F57">
        <w:t>dihadapkan</w:t>
      </w:r>
      <w:proofErr w:type="spellEnd"/>
      <w:r w:rsidRPr="00B33F57">
        <w:t xml:space="preserve"> pada </w:t>
      </w:r>
      <w:proofErr w:type="spellStart"/>
      <w:r w:rsidRPr="00B33F57">
        <w:t>sejumlah</w:t>
      </w:r>
      <w:proofErr w:type="spellEnd"/>
      <w:r w:rsidRPr="00B33F57">
        <w:t xml:space="preserve"> </w:t>
      </w:r>
      <w:proofErr w:type="spellStart"/>
      <w:r w:rsidRPr="00B33F57">
        <w:t>besar</w:t>
      </w:r>
      <w:proofErr w:type="spellEnd"/>
      <w:r w:rsidRPr="00B33F57">
        <w:t xml:space="preserve"> </w:t>
      </w:r>
      <w:proofErr w:type="spellStart"/>
      <w:r w:rsidRPr="00B33F57">
        <w:t>potensi</w:t>
      </w:r>
      <w:proofErr w:type="spellEnd"/>
      <w:r w:rsidRPr="00B33F57">
        <w:t xml:space="preserve"> </w:t>
      </w:r>
      <w:proofErr w:type="spellStart"/>
      <w:r w:rsidRPr="00B33F57">
        <w:t>risiko</w:t>
      </w:r>
      <w:proofErr w:type="spellEnd"/>
      <w:r w:rsidRPr="00B33F57">
        <w:t xml:space="preserve">. </w:t>
      </w:r>
      <w:proofErr w:type="spellStart"/>
      <w:r w:rsidRPr="00B33F57">
        <w:t>Risiko-risiko</w:t>
      </w:r>
      <w:proofErr w:type="spellEnd"/>
      <w:r w:rsidRPr="00B33F57">
        <w:t xml:space="preserve"> </w:t>
      </w:r>
      <w:proofErr w:type="spellStart"/>
      <w:r w:rsidRPr="00B33F57">
        <w:t>ini</w:t>
      </w:r>
      <w:proofErr w:type="spellEnd"/>
      <w:r w:rsidRPr="00B33F57">
        <w:t xml:space="preserve"> </w:t>
      </w:r>
      <w:proofErr w:type="spellStart"/>
      <w:r w:rsidRPr="00B33F57">
        <w:t>termasuk</w:t>
      </w:r>
      <w:proofErr w:type="spellEnd"/>
      <w:r w:rsidRPr="00B33F57">
        <w:t xml:space="preserve"> </w:t>
      </w:r>
      <w:proofErr w:type="spellStart"/>
      <w:r w:rsidRPr="00B33F57">
        <w:t>fluktuasi</w:t>
      </w:r>
      <w:proofErr w:type="spellEnd"/>
      <w:r w:rsidRPr="00B33F57">
        <w:t xml:space="preserve"> </w:t>
      </w:r>
      <w:proofErr w:type="spellStart"/>
      <w:r w:rsidRPr="00B33F57">
        <w:t>iklim</w:t>
      </w:r>
      <w:proofErr w:type="spellEnd"/>
      <w:r w:rsidRPr="00B33F57">
        <w:t xml:space="preserve">, </w:t>
      </w:r>
      <w:proofErr w:type="spellStart"/>
      <w:r w:rsidRPr="00B33F57">
        <w:t>banjir</w:t>
      </w:r>
      <w:proofErr w:type="spellEnd"/>
      <w:r w:rsidRPr="00B33F57">
        <w:t xml:space="preserve">, </w:t>
      </w:r>
      <w:proofErr w:type="spellStart"/>
      <w:r w:rsidRPr="00B33F57">
        <w:t>kekeringan</w:t>
      </w:r>
      <w:proofErr w:type="spellEnd"/>
      <w:r w:rsidRPr="00B33F57">
        <w:t xml:space="preserve">, </w:t>
      </w:r>
      <w:proofErr w:type="spellStart"/>
      <w:r w:rsidRPr="00B33F57">
        <w:t>serangan</w:t>
      </w:r>
      <w:proofErr w:type="spellEnd"/>
      <w:r w:rsidRPr="00B33F57">
        <w:t xml:space="preserve"> </w:t>
      </w:r>
      <w:proofErr w:type="spellStart"/>
      <w:r w:rsidRPr="00B33F57">
        <w:t>hama</w:t>
      </w:r>
      <w:proofErr w:type="spellEnd"/>
      <w:r w:rsidRPr="00B33F57">
        <w:t xml:space="preserve"> dan </w:t>
      </w:r>
      <w:proofErr w:type="spellStart"/>
      <w:r w:rsidRPr="00B33F57">
        <w:t>penyakit</w:t>
      </w:r>
      <w:proofErr w:type="spellEnd"/>
      <w:r w:rsidRPr="00B33F57">
        <w:t xml:space="preserve"> </w:t>
      </w:r>
      <w:proofErr w:type="spellStart"/>
      <w:r w:rsidRPr="00B33F57">
        <w:t>tanaman</w:t>
      </w:r>
      <w:proofErr w:type="spellEnd"/>
      <w:r w:rsidRPr="00B33F57">
        <w:t xml:space="preserve">, dan </w:t>
      </w:r>
      <w:proofErr w:type="spellStart"/>
      <w:r w:rsidRPr="00B33F57">
        <w:t>ketidakpastian</w:t>
      </w:r>
      <w:proofErr w:type="spellEnd"/>
      <w:r w:rsidRPr="00B33F57">
        <w:t xml:space="preserve"> </w:t>
      </w:r>
      <w:proofErr w:type="spellStart"/>
      <w:r w:rsidRPr="00B33F57">
        <w:t>harga</w:t>
      </w:r>
      <w:proofErr w:type="spellEnd"/>
      <w:r w:rsidRPr="00B33F57">
        <w:t xml:space="preserve"> pasar, yang </w:t>
      </w:r>
      <w:proofErr w:type="spellStart"/>
      <w:r w:rsidRPr="00B33F57">
        <w:t>hampir</w:t>
      </w:r>
      <w:proofErr w:type="spellEnd"/>
      <w:r w:rsidRPr="00B33F57">
        <w:t xml:space="preserve"> </w:t>
      </w:r>
      <w:proofErr w:type="spellStart"/>
      <w:r w:rsidRPr="00B33F57">
        <w:t>selalu</w:t>
      </w:r>
      <w:proofErr w:type="spellEnd"/>
      <w:r w:rsidRPr="00B33F57">
        <w:t xml:space="preserve"> </w:t>
      </w:r>
      <w:proofErr w:type="spellStart"/>
      <w:r w:rsidRPr="00B33F57">
        <w:t>merugikan</w:t>
      </w:r>
      <w:proofErr w:type="spellEnd"/>
      <w:r w:rsidRPr="00B33F57">
        <w:t xml:space="preserve"> para </w:t>
      </w:r>
      <w:proofErr w:type="spellStart"/>
      <w:r w:rsidRPr="00B33F57">
        <w:t>petani</w:t>
      </w:r>
      <w:proofErr w:type="spellEnd"/>
      <w:r w:rsidRPr="00B33F57">
        <w:t xml:space="preserve">. </w:t>
      </w:r>
      <w:proofErr w:type="spellStart"/>
      <w:r w:rsidRPr="00B33F57">
        <w:t>Situasi</w:t>
      </w:r>
      <w:proofErr w:type="spellEnd"/>
      <w:r w:rsidRPr="00B33F57">
        <w:t xml:space="preserve"> </w:t>
      </w:r>
      <w:proofErr w:type="spellStart"/>
      <w:r w:rsidRPr="00B33F57">
        <w:t>ini</w:t>
      </w:r>
      <w:proofErr w:type="spellEnd"/>
      <w:r w:rsidRPr="00B33F57">
        <w:t xml:space="preserve"> </w:t>
      </w:r>
      <w:proofErr w:type="spellStart"/>
      <w:r w:rsidRPr="00B33F57">
        <w:t>menghambat</w:t>
      </w:r>
      <w:proofErr w:type="spellEnd"/>
      <w:r w:rsidRPr="00B33F57">
        <w:t xml:space="preserve"> </w:t>
      </w:r>
      <w:proofErr w:type="spellStart"/>
      <w:r w:rsidRPr="00B33F57">
        <w:t>upaya</w:t>
      </w:r>
      <w:proofErr w:type="spellEnd"/>
      <w:r w:rsidRPr="00B33F57">
        <w:t xml:space="preserve"> Indonesia </w:t>
      </w:r>
      <w:proofErr w:type="spellStart"/>
      <w:r w:rsidRPr="00B33F57">
        <w:t>untuk</w:t>
      </w:r>
      <w:proofErr w:type="spellEnd"/>
      <w:r w:rsidRPr="00B33F57">
        <w:t xml:space="preserve"> </w:t>
      </w:r>
      <w:proofErr w:type="spellStart"/>
      <w:r w:rsidRPr="00B33F57">
        <w:t>mencapai</w:t>
      </w:r>
      <w:proofErr w:type="spellEnd"/>
      <w:r w:rsidRPr="00B33F57">
        <w:t xml:space="preserve"> </w:t>
      </w:r>
      <w:proofErr w:type="spellStart"/>
      <w:r w:rsidRPr="00B33F57">
        <w:t>swasembada</w:t>
      </w:r>
      <w:proofErr w:type="spellEnd"/>
      <w:r w:rsidRPr="00B33F57">
        <w:t xml:space="preserve"> </w:t>
      </w:r>
      <w:proofErr w:type="spellStart"/>
      <w:r w:rsidRPr="00B33F57">
        <w:t>pangan</w:t>
      </w:r>
      <w:proofErr w:type="spellEnd"/>
      <w:r w:rsidRPr="00B33F57">
        <w:t xml:space="preserve"> dan </w:t>
      </w:r>
      <w:proofErr w:type="spellStart"/>
      <w:r w:rsidRPr="00B33F57">
        <w:t>ketahanan</w:t>
      </w:r>
      <w:proofErr w:type="spellEnd"/>
      <w:r w:rsidRPr="00B33F57">
        <w:t xml:space="preserve"> </w:t>
      </w:r>
      <w:proofErr w:type="spellStart"/>
      <w:r w:rsidRPr="00B33F57">
        <w:t>pangan</w:t>
      </w:r>
      <w:proofErr w:type="spellEnd"/>
      <w:r w:rsidRPr="00B33F57">
        <w:t xml:space="preserve"> yang </w:t>
      </w:r>
      <w:proofErr w:type="spellStart"/>
      <w:r w:rsidRPr="00B33F57">
        <w:t>kuat</w:t>
      </w:r>
      <w:proofErr w:type="spellEnd"/>
      <w:r w:rsidRPr="00B33F57">
        <w:rPr>
          <w:lang w:val="id-ID"/>
        </w:rPr>
        <w:t xml:space="preserve"> </w:t>
      </w:r>
      <w:r w:rsidRPr="00B33F57">
        <w:rPr>
          <w:shd w:val="clear" w:color="auto" w:fill="FFFFFF"/>
          <w:lang w:val="id-ID"/>
        </w:rPr>
        <w:fldChar w:fldCharType="begin" w:fldLock="1"/>
      </w:r>
      <w:r w:rsidRPr="00B33F57">
        <w:rPr>
          <w:shd w:val="clear" w:color="auto" w:fill="FFFFFF"/>
          <w:lang w:val="id-ID"/>
        </w:rPr>
        <w:instrText>ADDIN CSL_CITATION {"citationItems":[{"id":"ITEM-1","itemData":{"author":[{"dropping-particle":"","family":"Priyadi","given":"E","non-dropping-particle":"","parse-names":false,"suffix":""}],"container-title":"Universitas Muhammadiyah Sumatera Utara. Medan","id":"ITEM-1","issued":{"date-parts":[["2018"]]},"title":"Efektifitas Asuransi Usahatani Padi (Studi Kasus: Desa Kota Rantang, Kecamatan Hamparan Perak, Kabupaten Deli Serdang)","type":"article-journal"},"uris":["http://www.mendeley.com/documents/?uuid=a105fee3-18a0-4c10-acc0-9cf1f951323c"]}],"mendeley":{"formattedCitation":"(Priyadi, 2018)","plainTextFormattedCitation":"(Priyadi, 2018)","previouslyFormattedCitation":"(Priyadi, 2018)"},"properties":{"noteIndex":0},"schema":"https://github.com/citation-style-language/schema/raw/master/csl-citation.json"}</w:instrText>
      </w:r>
      <w:r w:rsidRPr="00B33F57">
        <w:rPr>
          <w:shd w:val="clear" w:color="auto" w:fill="FFFFFF"/>
          <w:lang w:val="id-ID"/>
        </w:rPr>
        <w:fldChar w:fldCharType="separate"/>
      </w:r>
      <w:r w:rsidRPr="00B33F57">
        <w:rPr>
          <w:noProof/>
          <w:shd w:val="clear" w:color="auto" w:fill="FFFFFF"/>
          <w:lang w:val="id-ID"/>
        </w:rPr>
        <w:t>(Priyadi, 2018)</w:t>
      </w:r>
      <w:r w:rsidRPr="00B33F57">
        <w:rPr>
          <w:shd w:val="clear" w:color="auto" w:fill="FFFFFF"/>
          <w:lang w:val="id-ID"/>
        </w:rPr>
        <w:fldChar w:fldCharType="end"/>
      </w:r>
      <w:r w:rsidRPr="00B33F57">
        <w:rPr>
          <w:shd w:val="clear" w:color="auto" w:fill="FFFFFF"/>
          <w:lang w:val="id-ID"/>
        </w:rPr>
        <w:t>.</w:t>
      </w:r>
      <w:r w:rsidRPr="00B33F57">
        <w:t xml:space="preserve"> </w:t>
      </w:r>
    </w:p>
    <w:p w14:paraId="741E8EE1" w14:textId="77777777" w:rsidR="00943F76" w:rsidRPr="00B33F57" w:rsidRDefault="00943F76" w:rsidP="00943F76">
      <w:pPr>
        <w:spacing w:line="276" w:lineRule="auto"/>
        <w:ind w:firstLine="426"/>
        <w:jc w:val="both"/>
      </w:pPr>
      <w:proofErr w:type="spellStart"/>
      <w:r w:rsidRPr="00B33F57">
        <w:t>Sementara</w:t>
      </w:r>
      <w:proofErr w:type="spellEnd"/>
      <w:r w:rsidRPr="00B33F57">
        <w:t xml:space="preserve"> </w:t>
      </w:r>
      <w:proofErr w:type="spellStart"/>
      <w:r w:rsidRPr="00B33F57">
        <w:t>itu</w:t>
      </w:r>
      <w:proofErr w:type="spellEnd"/>
      <w:r w:rsidRPr="00B33F57">
        <w:t xml:space="preserve">, Kementerian </w:t>
      </w:r>
      <w:proofErr w:type="spellStart"/>
      <w:r w:rsidRPr="00B33F57">
        <w:t>Pertanian</w:t>
      </w:r>
      <w:proofErr w:type="spellEnd"/>
      <w:r w:rsidRPr="00B33F57">
        <w:t xml:space="preserve"> </w:t>
      </w:r>
      <w:proofErr w:type="spellStart"/>
      <w:r w:rsidRPr="00B33F57">
        <w:t>berusaha</w:t>
      </w:r>
      <w:proofErr w:type="spellEnd"/>
      <w:r w:rsidRPr="00B33F57">
        <w:t xml:space="preserve"> </w:t>
      </w:r>
      <w:proofErr w:type="spellStart"/>
      <w:r w:rsidRPr="00B33F57">
        <w:t>keras</w:t>
      </w:r>
      <w:proofErr w:type="spellEnd"/>
      <w:r w:rsidRPr="00B33F57">
        <w:t xml:space="preserve"> </w:t>
      </w:r>
      <w:proofErr w:type="spellStart"/>
      <w:r w:rsidRPr="00B33F57">
        <w:t>untuk</w:t>
      </w:r>
      <w:proofErr w:type="spellEnd"/>
      <w:r w:rsidRPr="00B33F57">
        <w:t xml:space="preserve"> </w:t>
      </w:r>
      <w:proofErr w:type="spellStart"/>
      <w:r w:rsidRPr="00B33F57">
        <w:t>mencapai</w:t>
      </w:r>
      <w:proofErr w:type="spellEnd"/>
      <w:r w:rsidRPr="00B33F57">
        <w:t xml:space="preserve"> </w:t>
      </w:r>
      <w:proofErr w:type="spellStart"/>
      <w:r w:rsidRPr="00B33F57">
        <w:t>komitmen</w:t>
      </w:r>
      <w:proofErr w:type="spellEnd"/>
      <w:r w:rsidRPr="00B33F57">
        <w:t xml:space="preserve"> </w:t>
      </w:r>
      <w:proofErr w:type="spellStart"/>
      <w:r w:rsidRPr="00B33F57">
        <w:t>swasembada</w:t>
      </w:r>
      <w:proofErr w:type="spellEnd"/>
      <w:r w:rsidRPr="00B33F57">
        <w:t xml:space="preserve"> </w:t>
      </w:r>
      <w:proofErr w:type="spellStart"/>
      <w:r w:rsidRPr="00B33F57">
        <w:t>pangan</w:t>
      </w:r>
      <w:proofErr w:type="spellEnd"/>
      <w:r w:rsidRPr="00B33F57">
        <w:t xml:space="preserve">. </w:t>
      </w:r>
      <w:proofErr w:type="spellStart"/>
      <w:r w:rsidRPr="00B33F57">
        <w:t>Sehubungan</w:t>
      </w:r>
      <w:proofErr w:type="spellEnd"/>
      <w:r w:rsidRPr="00B33F57">
        <w:t xml:space="preserve"> </w:t>
      </w:r>
      <w:proofErr w:type="spellStart"/>
      <w:r w:rsidRPr="00B33F57">
        <w:t>dengan</w:t>
      </w:r>
      <w:proofErr w:type="spellEnd"/>
      <w:r w:rsidRPr="00B33F57">
        <w:t xml:space="preserve"> </w:t>
      </w:r>
      <w:proofErr w:type="spellStart"/>
      <w:r w:rsidRPr="00B33F57">
        <w:t>hal</w:t>
      </w:r>
      <w:proofErr w:type="spellEnd"/>
      <w:r w:rsidRPr="00B33F57">
        <w:t xml:space="preserve"> </w:t>
      </w:r>
      <w:proofErr w:type="spellStart"/>
      <w:r w:rsidRPr="00B33F57">
        <w:t>ini</w:t>
      </w:r>
      <w:proofErr w:type="spellEnd"/>
      <w:r w:rsidRPr="00B33F57">
        <w:t xml:space="preserve">, </w:t>
      </w:r>
      <w:proofErr w:type="spellStart"/>
      <w:r w:rsidRPr="00B33F57">
        <w:t>dampak</w:t>
      </w:r>
      <w:proofErr w:type="spellEnd"/>
      <w:r w:rsidRPr="00B33F57">
        <w:t xml:space="preserve"> </w:t>
      </w:r>
      <w:proofErr w:type="spellStart"/>
      <w:r w:rsidRPr="00B33F57">
        <w:t>negatif</w:t>
      </w:r>
      <w:proofErr w:type="spellEnd"/>
      <w:r w:rsidRPr="00B33F57">
        <w:t xml:space="preserve"> </w:t>
      </w:r>
      <w:proofErr w:type="spellStart"/>
      <w:r w:rsidRPr="00B33F57">
        <w:t>perubahan</w:t>
      </w:r>
      <w:proofErr w:type="spellEnd"/>
      <w:r w:rsidRPr="00B33F57">
        <w:t xml:space="preserve"> </w:t>
      </w:r>
      <w:proofErr w:type="spellStart"/>
      <w:r w:rsidRPr="00B33F57">
        <w:t>iklim</w:t>
      </w:r>
      <w:proofErr w:type="spellEnd"/>
      <w:r w:rsidRPr="00B33F57">
        <w:t xml:space="preserve"> yang </w:t>
      </w:r>
      <w:proofErr w:type="spellStart"/>
      <w:r w:rsidRPr="00B33F57">
        <w:t>merugikan</w:t>
      </w:r>
      <w:proofErr w:type="spellEnd"/>
      <w:r w:rsidRPr="00B33F57">
        <w:t xml:space="preserve"> para </w:t>
      </w:r>
      <w:proofErr w:type="spellStart"/>
      <w:r w:rsidRPr="00B33F57">
        <w:t>petani</w:t>
      </w:r>
      <w:proofErr w:type="spellEnd"/>
      <w:r w:rsidRPr="00B33F57">
        <w:t xml:space="preserve"> </w:t>
      </w:r>
      <w:proofErr w:type="spellStart"/>
      <w:r w:rsidRPr="00B33F57">
        <w:t>membuat</w:t>
      </w:r>
      <w:proofErr w:type="spellEnd"/>
      <w:r w:rsidRPr="00B33F57">
        <w:t xml:space="preserve"> </w:t>
      </w:r>
      <w:proofErr w:type="spellStart"/>
      <w:r w:rsidRPr="00B33F57">
        <w:t>upaya</w:t>
      </w:r>
      <w:proofErr w:type="spellEnd"/>
      <w:r w:rsidRPr="00B33F57">
        <w:t xml:space="preserve"> di </w:t>
      </w:r>
      <w:proofErr w:type="spellStart"/>
      <w:r w:rsidRPr="00B33F57">
        <w:t>sektor</w:t>
      </w:r>
      <w:proofErr w:type="spellEnd"/>
      <w:r w:rsidRPr="00B33F57">
        <w:t xml:space="preserve"> </w:t>
      </w:r>
      <w:proofErr w:type="spellStart"/>
      <w:r w:rsidRPr="00B33F57">
        <w:t>pertanian</w:t>
      </w:r>
      <w:proofErr w:type="spellEnd"/>
      <w:r w:rsidRPr="00B33F57">
        <w:t xml:space="preserve">, </w:t>
      </w:r>
      <w:proofErr w:type="spellStart"/>
      <w:r w:rsidRPr="00B33F57">
        <w:t>terutama</w:t>
      </w:r>
      <w:proofErr w:type="spellEnd"/>
      <w:r w:rsidRPr="00B33F57">
        <w:t xml:space="preserve"> </w:t>
      </w:r>
      <w:proofErr w:type="spellStart"/>
      <w:r w:rsidRPr="00B33F57">
        <w:t>usahatani</w:t>
      </w:r>
      <w:proofErr w:type="spellEnd"/>
      <w:r w:rsidRPr="00B33F57">
        <w:t xml:space="preserve"> </w:t>
      </w:r>
      <w:proofErr w:type="spellStart"/>
      <w:r w:rsidRPr="00B33F57">
        <w:t>padi</w:t>
      </w:r>
      <w:proofErr w:type="spellEnd"/>
      <w:r w:rsidRPr="00B33F57">
        <w:t xml:space="preserve">, </w:t>
      </w:r>
      <w:proofErr w:type="spellStart"/>
      <w:r w:rsidRPr="00B33F57">
        <w:t>dihadapkan</w:t>
      </w:r>
      <w:proofErr w:type="spellEnd"/>
      <w:r w:rsidRPr="00B33F57">
        <w:t xml:space="preserve"> pada </w:t>
      </w:r>
      <w:proofErr w:type="spellStart"/>
      <w:r w:rsidRPr="00B33F57">
        <w:t>risiko</w:t>
      </w:r>
      <w:proofErr w:type="spellEnd"/>
      <w:r w:rsidRPr="00B33F57">
        <w:t xml:space="preserve"> </w:t>
      </w:r>
      <w:proofErr w:type="spellStart"/>
      <w:r w:rsidRPr="00B33F57">
        <w:t>ketidakpastian</w:t>
      </w:r>
      <w:proofErr w:type="spellEnd"/>
      <w:r w:rsidRPr="00B33F57">
        <w:t xml:space="preserve">. </w:t>
      </w:r>
      <w:proofErr w:type="spellStart"/>
      <w:r w:rsidRPr="00B33F57">
        <w:t>Sejauh</w:t>
      </w:r>
      <w:proofErr w:type="spellEnd"/>
      <w:r w:rsidRPr="00B33F57">
        <w:t xml:space="preserve"> </w:t>
      </w:r>
      <w:proofErr w:type="spellStart"/>
      <w:r w:rsidRPr="00B33F57">
        <w:t>ini</w:t>
      </w:r>
      <w:proofErr w:type="spellEnd"/>
      <w:r w:rsidRPr="00B33F57">
        <w:t xml:space="preserve">, </w:t>
      </w:r>
      <w:proofErr w:type="spellStart"/>
      <w:r w:rsidRPr="00B33F57">
        <w:t>pemerintah</w:t>
      </w:r>
      <w:proofErr w:type="spellEnd"/>
      <w:r w:rsidRPr="00B33F57">
        <w:t xml:space="preserve"> </w:t>
      </w:r>
      <w:proofErr w:type="spellStart"/>
      <w:r w:rsidRPr="00B33F57">
        <w:t>telah</w:t>
      </w:r>
      <w:proofErr w:type="spellEnd"/>
      <w:r w:rsidRPr="00B33F57">
        <w:t xml:space="preserve"> </w:t>
      </w:r>
      <w:proofErr w:type="spellStart"/>
      <w:r w:rsidRPr="00B33F57">
        <w:t>menerapkan</w:t>
      </w:r>
      <w:proofErr w:type="spellEnd"/>
      <w:r w:rsidRPr="00B33F57">
        <w:t xml:space="preserve"> </w:t>
      </w:r>
      <w:proofErr w:type="spellStart"/>
      <w:r w:rsidRPr="00B33F57">
        <w:t>berbagai</w:t>
      </w:r>
      <w:proofErr w:type="spellEnd"/>
      <w:r w:rsidRPr="00B33F57">
        <w:t xml:space="preserve"> </w:t>
      </w:r>
      <w:proofErr w:type="spellStart"/>
      <w:r w:rsidRPr="00B33F57">
        <w:t>kebijakan</w:t>
      </w:r>
      <w:proofErr w:type="spellEnd"/>
      <w:r w:rsidRPr="00B33F57">
        <w:t xml:space="preserve"> dan program </w:t>
      </w:r>
      <w:proofErr w:type="spellStart"/>
      <w:r w:rsidRPr="00B33F57">
        <w:t>untuk</w:t>
      </w:r>
      <w:proofErr w:type="spellEnd"/>
      <w:r w:rsidRPr="00B33F57">
        <w:t xml:space="preserve"> </w:t>
      </w:r>
      <w:proofErr w:type="spellStart"/>
      <w:r w:rsidRPr="00B33F57">
        <w:t>menangani</w:t>
      </w:r>
      <w:proofErr w:type="spellEnd"/>
      <w:r w:rsidRPr="00B33F57">
        <w:t xml:space="preserve"> </w:t>
      </w:r>
      <w:proofErr w:type="spellStart"/>
      <w:r w:rsidRPr="00B33F57">
        <w:t>masalah</w:t>
      </w:r>
      <w:proofErr w:type="spellEnd"/>
      <w:r w:rsidRPr="00B33F57">
        <w:t xml:space="preserve"> di </w:t>
      </w:r>
      <w:proofErr w:type="spellStart"/>
      <w:r w:rsidRPr="00B33F57">
        <w:t>sektor</w:t>
      </w:r>
      <w:proofErr w:type="spellEnd"/>
      <w:r w:rsidRPr="00B33F57">
        <w:t xml:space="preserve"> </w:t>
      </w:r>
      <w:proofErr w:type="spellStart"/>
      <w:r w:rsidRPr="00B33F57">
        <w:t>pertanian</w:t>
      </w:r>
      <w:proofErr w:type="spellEnd"/>
      <w:r w:rsidRPr="00B33F57">
        <w:t xml:space="preserve">, </w:t>
      </w:r>
      <w:proofErr w:type="spellStart"/>
      <w:r w:rsidRPr="00B33F57">
        <w:t>terutama</w:t>
      </w:r>
      <w:proofErr w:type="spellEnd"/>
      <w:r w:rsidRPr="00B33F57">
        <w:t xml:space="preserve"> </w:t>
      </w:r>
      <w:proofErr w:type="spellStart"/>
      <w:r w:rsidRPr="00B33F57">
        <w:t>tanaman</w:t>
      </w:r>
      <w:proofErr w:type="spellEnd"/>
      <w:r w:rsidRPr="00B33F57">
        <w:t xml:space="preserve"> </w:t>
      </w:r>
      <w:proofErr w:type="spellStart"/>
      <w:r w:rsidRPr="00B33F57">
        <w:t>pangan</w:t>
      </w:r>
      <w:proofErr w:type="spellEnd"/>
      <w:r w:rsidRPr="00B33F57">
        <w:t xml:space="preserve">. </w:t>
      </w:r>
      <w:proofErr w:type="spellStart"/>
      <w:r w:rsidRPr="00B33F57">
        <w:t>Pemerintah</w:t>
      </w:r>
      <w:proofErr w:type="spellEnd"/>
      <w:r w:rsidRPr="00B33F57">
        <w:t xml:space="preserve"> </w:t>
      </w:r>
      <w:proofErr w:type="spellStart"/>
      <w:r w:rsidRPr="00B33F57">
        <w:t>telah</w:t>
      </w:r>
      <w:proofErr w:type="spellEnd"/>
      <w:r w:rsidRPr="00B33F57">
        <w:t xml:space="preserve"> </w:t>
      </w:r>
      <w:proofErr w:type="spellStart"/>
      <w:r w:rsidRPr="00B33F57">
        <w:t>melakukan</w:t>
      </w:r>
      <w:proofErr w:type="spellEnd"/>
      <w:r w:rsidRPr="00B33F57">
        <w:t xml:space="preserve"> </w:t>
      </w:r>
      <w:proofErr w:type="spellStart"/>
      <w:r w:rsidRPr="00B33F57">
        <w:t>beberapa</w:t>
      </w:r>
      <w:proofErr w:type="spellEnd"/>
      <w:r w:rsidRPr="00B33F57">
        <w:t xml:space="preserve"> program </w:t>
      </w:r>
      <w:proofErr w:type="spellStart"/>
      <w:r w:rsidRPr="00B33F57">
        <w:t>untuk</w:t>
      </w:r>
      <w:proofErr w:type="spellEnd"/>
      <w:r w:rsidRPr="00B33F57">
        <w:t xml:space="preserve"> </w:t>
      </w:r>
      <w:proofErr w:type="spellStart"/>
      <w:r w:rsidRPr="00B33F57">
        <w:t>memastikan</w:t>
      </w:r>
      <w:proofErr w:type="spellEnd"/>
      <w:r w:rsidRPr="00B33F57">
        <w:t xml:space="preserve"> </w:t>
      </w:r>
      <w:proofErr w:type="spellStart"/>
      <w:r w:rsidRPr="00B33F57">
        <w:t>harga</w:t>
      </w:r>
      <w:proofErr w:type="spellEnd"/>
      <w:r w:rsidRPr="00B33F57">
        <w:t xml:space="preserve"> </w:t>
      </w:r>
      <w:proofErr w:type="spellStart"/>
      <w:r w:rsidRPr="00B33F57">
        <w:t>hasil</w:t>
      </w:r>
      <w:proofErr w:type="spellEnd"/>
      <w:r w:rsidRPr="00B33F57">
        <w:t xml:space="preserve"> </w:t>
      </w:r>
      <w:proofErr w:type="spellStart"/>
      <w:r w:rsidRPr="00B33F57">
        <w:t>pertanian</w:t>
      </w:r>
      <w:proofErr w:type="spellEnd"/>
      <w:r w:rsidRPr="00B33F57">
        <w:t xml:space="preserve"> </w:t>
      </w:r>
      <w:proofErr w:type="spellStart"/>
      <w:r w:rsidRPr="00B33F57">
        <w:t>stabil</w:t>
      </w:r>
      <w:proofErr w:type="spellEnd"/>
      <w:r w:rsidRPr="00B33F57">
        <w:t xml:space="preserve"> </w:t>
      </w:r>
      <w:proofErr w:type="spellStart"/>
      <w:r w:rsidRPr="00B33F57">
        <w:t>melalui</w:t>
      </w:r>
      <w:proofErr w:type="spellEnd"/>
      <w:r w:rsidRPr="00B33F57">
        <w:t xml:space="preserve"> </w:t>
      </w:r>
      <w:proofErr w:type="spellStart"/>
      <w:r w:rsidRPr="00B33F57">
        <w:t>pembelian</w:t>
      </w:r>
      <w:proofErr w:type="spellEnd"/>
      <w:r w:rsidRPr="00B33F57">
        <w:t xml:space="preserve"> </w:t>
      </w:r>
      <w:proofErr w:type="spellStart"/>
      <w:r w:rsidRPr="00B33F57">
        <w:t>langsung</w:t>
      </w:r>
      <w:proofErr w:type="spellEnd"/>
      <w:r w:rsidRPr="00B33F57">
        <w:t xml:space="preserve"> </w:t>
      </w:r>
      <w:proofErr w:type="spellStart"/>
      <w:r w:rsidRPr="00B33F57">
        <w:t>dari</w:t>
      </w:r>
      <w:proofErr w:type="spellEnd"/>
      <w:r w:rsidRPr="00B33F57">
        <w:t xml:space="preserve"> </w:t>
      </w:r>
      <w:proofErr w:type="spellStart"/>
      <w:r w:rsidRPr="00B33F57">
        <w:t>petani</w:t>
      </w:r>
      <w:proofErr w:type="spellEnd"/>
      <w:r w:rsidRPr="00B33F57">
        <w:t xml:space="preserve">, </w:t>
      </w:r>
      <w:proofErr w:type="spellStart"/>
      <w:r w:rsidRPr="00B33F57">
        <w:t>optimalisasi</w:t>
      </w:r>
      <w:proofErr w:type="spellEnd"/>
      <w:r w:rsidRPr="00B33F57">
        <w:t xml:space="preserve"> </w:t>
      </w:r>
      <w:proofErr w:type="spellStart"/>
      <w:r w:rsidRPr="00B33F57">
        <w:t>lahan</w:t>
      </w:r>
      <w:proofErr w:type="spellEnd"/>
      <w:r w:rsidRPr="00B33F57">
        <w:t xml:space="preserve"> </w:t>
      </w:r>
      <w:proofErr w:type="spellStart"/>
      <w:r w:rsidRPr="00B33F57">
        <w:t>terlantar</w:t>
      </w:r>
      <w:proofErr w:type="spellEnd"/>
      <w:r w:rsidRPr="00B33F57">
        <w:t xml:space="preserve"> </w:t>
      </w:r>
      <w:proofErr w:type="spellStart"/>
      <w:r w:rsidRPr="00B33F57">
        <w:t>melalui</w:t>
      </w:r>
      <w:proofErr w:type="spellEnd"/>
      <w:r w:rsidRPr="00B33F57">
        <w:t xml:space="preserve"> </w:t>
      </w:r>
      <w:proofErr w:type="spellStart"/>
      <w:r w:rsidRPr="00B33F57">
        <w:t>Sistem</w:t>
      </w:r>
      <w:proofErr w:type="spellEnd"/>
      <w:r w:rsidRPr="00B33F57">
        <w:t xml:space="preserve"> </w:t>
      </w:r>
      <w:proofErr w:type="spellStart"/>
      <w:r w:rsidRPr="00B33F57">
        <w:t>Intensifikasi</w:t>
      </w:r>
      <w:proofErr w:type="spellEnd"/>
      <w:r w:rsidRPr="00B33F57">
        <w:t xml:space="preserve"> </w:t>
      </w:r>
      <w:proofErr w:type="spellStart"/>
      <w:r w:rsidRPr="00B33F57">
        <w:t>Padi</w:t>
      </w:r>
      <w:proofErr w:type="spellEnd"/>
      <w:r w:rsidRPr="00B33F57">
        <w:t xml:space="preserve"> (SRI), </w:t>
      </w:r>
      <w:proofErr w:type="spellStart"/>
      <w:r w:rsidRPr="00B33F57">
        <w:t>subsidi</w:t>
      </w:r>
      <w:proofErr w:type="spellEnd"/>
      <w:r w:rsidRPr="00B33F57">
        <w:t xml:space="preserve"> </w:t>
      </w:r>
      <w:proofErr w:type="spellStart"/>
      <w:r w:rsidRPr="00B33F57">
        <w:t>untuk</w:t>
      </w:r>
      <w:proofErr w:type="spellEnd"/>
      <w:r w:rsidRPr="00B33F57">
        <w:t xml:space="preserve"> </w:t>
      </w:r>
      <w:proofErr w:type="spellStart"/>
      <w:r w:rsidRPr="00B33F57">
        <w:t>benih</w:t>
      </w:r>
      <w:proofErr w:type="spellEnd"/>
      <w:r w:rsidRPr="00B33F57">
        <w:t xml:space="preserve"> dan </w:t>
      </w:r>
      <w:proofErr w:type="spellStart"/>
      <w:r w:rsidRPr="00B33F57">
        <w:t>pupuk</w:t>
      </w:r>
      <w:proofErr w:type="spellEnd"/>
      <w:r w:rsidRPr="00B33F57">
        <w:t xml:space="preserve">, dan </w:t>
      </w:r>
      <w:proofErr w:type="spellStart"/>
      <w:r w:rsidRPr="00B33F57">
        <w:t>bantuan</w:t>
      </w:r>
      <w:proofErr w:type="spellEnd"/>
      <w:r w:rsidRPr="00B33F57">
        <w:t xml:space="preserve"> </w:t>
      </w:r>
      <w:proofErr w:type="spellStart"/>
      <w:r w:rsidRPr="00B33F57">
        <w:t>dengan</w:t>
      </w:r>
      <w:proofErr w:type="spellEnd"/>
      <w:r w:rsidRPr="00B33F57">
        <w:t xml:space="preserve"> </w:t>
      </w:r>
      <w:proofErr w:type="spellStart"/>
      <w:r w:rsidRPr="00B33F57">
        <w:t>alat</w:t>
      </w:r>
      <w:proofErr w:type="spellEnd"/>
      <w:r w:rsidRPr="00B33F57">
        <w:t xml:space="preserve"> </w:t>
      </w:r>
      <w:proofErr w:type="spellStart"/>
      <w:r w:rsidRPr="00B33F57">
        <w:t>pertanian</w:t>
      </w:r>
      <w:proofErr w:type="spellEnd"/>
      <w:r w:rsidRPr="00B33F57">
        <w:t xml:space="preserve"> (</w:t>
      </w:r>
      <w:proofErr w:type="spellStart"/>
      <w:r w:rsidRPr="00B33F57">
        <w:t>alsintan</w:t>
      </w:r>
      <w:proofErr w:type="spellEnd"/>
      <w:r w:rsidRPr="00B33F57">
        <w:t xml:space="preserve">) dan </w:t>
      </w:r>
      <w:proofErr w:type="spellStart"/>
      <w:r w:rsidRPr="00B33F57">
        <w:t>sarana</w:t>
      </w:r>
      <w:proofErr w:type="spellEnd"/>
      <w:r w:rsidRPr="00B33F57">
        <w:t xml:space="preserve"> </w:t>
      </w:r>
      <w:proofErr w:type="spellStart"/>
      <w:r w:rsidRPr="00B33F57">
        <w:t>produksi</w:t>
      </w:r>
      <w:proofErr w:type="spellEnd"/>
      <w:r w:rsidRPr="00B33F57">
        <w:t xml:space="preserve"> (</w:t>
      </w:r>
      <w:proofErr w:type="spellStart"/>
      <w:r w:rsidRPr="00B33F57">
        <w:t>saprodi</w:t>
      </w:r>
      <w:proofErr w:type="spellEnd"/>
      <w:r w:rsidRPr="00B33F57">
        <w:t xml:space="preserve">). Selain </w:t>
      </w:r>
      <w:proofErr w:type="spellStart"/>
      <w:r w:rsidRPr="00B33F57">
        <w:t>itu</w:t>
      </w:r>
      <w:proofErr w:type="spellEnd"/>
      <w:r w:rsidRPr="00B33F57">
        <w:t xml:space="preserve">, program lain </w:t>
      </w:r>
      <w:proofErr w:type="spellStart"/>
      <w:r w:rsidRPr="00B33F57">
        <w:t>seperti</w:t>
      </w:r>
      <w:proofErr w:type="spellEnd"/>
      <w:r w:rsidRPr="00B33F57">
        <w:t xml:space="preserve"> </w:t>
      </w:r>
      <w:proofErr w:type="spellStart"/>
      <w:r w:rsidRPr="00B33F57">
        <w:t>Kredit</w:t>
      </w:r>
      <w:proofErr w:type="spellEnd"/>
      <w:r w:rsidRPr="00B33F57">
        <w:t xml:space="preserve"> </w:t>
      </w:r>
      <w:proofErr w:type="spellStart"/>
      <w:r w:rsidRPr="00B33F57">
        <w:t>Ketahanan</w:t>
      </w:r>
      <w:proofErr w:type="spellEnd"/>
      <w:r w:rsidRPr="00B33F57">
        <w:t xml:space="preserve"> Pangan dan </w:t>
      </w:r>
      <w:proofErr w:type="spellStart"/>
      <w:r w:rsidRPr="00B33F57">
        <w:t>Energi</w:t>
      </w:r>
      <w:proofErr w:type="spellEnd"/>
      <w:r w:rsidRPr="00B33F57">
        <w:t xml:space="preserve"> (KKPE), </w:t>
      </w:r>
      <w:proofErr w:type="spellStart"/>
      <w:r w:rsidRPr="00B33F57">
        <w:t>Kredit</w:t>
      </w:r>
      <w:proofErr w:type="spellEnd"/>
      <w:r w:rsidRPr="00B33F57">
        <w:t xml:space="preserve"> Pembangunan </w:t>
      </w:r>
      <w:proofErr w:type="spellStart"/>
      <w:r w:rsidRPr="00B33F57">
        <w:t>Energi</w:t>
      </w:r>
      <w:proofErr w:type="spellEnd"/>
      <w:r w:rsidRPr="00B33F57">
        <w:t xml:space="preserve"> Nabati dan </w:t>
      </w:r>
      <w:proofErr w:type="spellStart"/>
      <w:r w:rsidRPr="00B33F57">
        <w:t>Revitalisasi</w:t>
      </w:r>
      <w:proofErr w:type="spellEnd"/>
      <w:r w:rsidRPr="00B33F57">
        <w:t xml:space="preserve"> Perkebunan (KPEN-RP), </w:t>
      </w:r>
      <w:proofErr w:type="spellStart"/>
      <w:r w:rsidRPr="00B33F57">
        <w:t>Kredit</w:t>
      </w:r>
      <w:proofErr w:type="spellEnd"/>
      <w:r w:rsidRPr="00B33F57">
        <w:t xml:space="preserve"> </w:t>
      </w:r>
      <w:proofErr w:type="spellStart"/>
      <w:r w:rsidRPr="00B33F57">
        <w:t>Usahatani</w:t>
      </w:r>
      <w:proofErr w:type="spellEnd"/>
      <w:r w:rsidRPr="00B33F57">
        <w:t xml:space="preserve"> Rakyat (KUR), dan </w:t>
      </w:r>
      <w:proofErr w:type="spellStart"/>
      <w:r w:rsidRPr="00B33F57">
        <w:t>pembangunan</w:t>
      </w:r>
      <w:proofErr w:type="spellEnd"/>
      <w:r w:rsidRPr="00B33F57">
        <w:t xml:space="preserve"> </w:t>
      </w:r>
      <w:proofErr w:type="spellStart"/>
      <w:r w:rsidRPr="00B33F57">
        <w:t>jejaring</w:t>
      </w:r>
      <w:proofErr w:type="spellEnd"/>
      <w:r w:rsidRPr="00B33F57">
        <w:t xml:space="preserve"> pasar </w:t>
      </w:r>
      <w:proofErr w:type="spellStart"/>
      <w:r w:rsidRPr="00B33F57">
        <w:t>produk</w:t>
      </w:r>
      <w:proofErr w:type="spellEnd"/>
      <w:r w:rsidRPr="00B33F57">
        <w:t xml:space="preserve"> </w:t>
      </w:r>
      <w:proofErr w:type="spellStart"/>
      <w:r w:rsidRPr="00B33F57">
        <w:t>pertanian</w:t>
      </w:r>
      <w:proofErr w:type="spellEnd"/>
      <w:r w:rsidRPr="00B33F57">
        <w:t xml:space="preserve"> </w:t>
      </w:r>
      <w:proofErr w:type="spellStart"/>
      <w:r w:rsidRPr="00B33F57">
        <w:t>melalui</w:t>
      </w:r>
      <w:proofErr w:type="spellEnd"/>
      <w:r w:rsidRPr="00B33F57">
        <w:t xml:space="preserve"> </w:t>
      </w:r>
      <w:proofErr w:type="spellStart"/>
      <w:r w:rsidRPr="00B33F57">
        <w:t>infrastruktur</w:t>
      </w:r>
      <w:proofErr w:type="spellEnd"/>
      <w:r w:rsidRPr="00B33F57">
        <w:t xml:space="preserve"> </w:t>
      </w:r>
      <w:proofErr w:type="spellStart"/>
      <w:r w:rsidRPr="00B33F57">
        <w:t>seperti</w:t>
      </w:r>
      <w:proofErr w:type="spellEnd"/>
      <w:r w:rsidRPr="00B33F57">
        <w:t xml:space="preserve"> subterminal </w:t>
      </w:r>
      <w:proofErr w:type="spellStart"/>
      <w:r w:rsidRPr="00B33F57">
        <w:t>agribisnis</w:t>
      </w:r>
      <w:proofErr w:type="spellEnd"/>
      <w:r w:rsidRPr="00B33F57">
        <w:t xml:space="preserve"> juga </w:t>
      </w:r>
      <w:proofErr w:type="spellStart"/>
      <w:r w:rsidRPr="00B33F57">
        <w:t>telah</w:t>
      </w:r>
      <w:proofErr w:type="spellEnd"/>
      <w:r w:rsidRPr="00B33F57">
        <w:t xml:space="preserve"> </w:t>
      </w:r>
      <w:proofErr w:type="spellStart"/>
      <w:r w:rsidRPr="00B33F57">
        <w:t>dilaksanakan</w:t>
      </w:r>
      <w:proofErr w:type="spellEnd"/>
      <w:r w:rsidRPr="00B33F57">
        <w:t xml:space="preserve">. </w:t>
      </w:r>
      <w:proofErr w:type="spellStart"/>
      <w:r w:rsidRPr="00B33F57">
        <w:t>Meskipun</w:t>
      </w:r>
      <w:proofErr w:type="spellEnd"/>
      <w:r w:rsidRPr="00B33F57">
        <w:t xml:space="preserve"> </w:t>
      </w:r>
      <w:proofErr w:type="spellStart"/>
      <w:r w:rsidRPr="00B33F57">
        <w:t>demikian</w:t>
      </w:r>
      <w:proofErr w:type="spellEnd"/>
      <w:r w:rsidRPr="00B33F57">
        <w:t xml:space="preserve">, </w:t>
      </w:r>
      <w:proofErr w:type="spellStart"/>
      <w:r w:rsidRPr="00B33F57">
        <w:t>bantuan</w:t>
      </w:r>
      <w:proofErr w:type="spellEnd"/>
      <w:r w:rsidRPr="00B33F57">
        <w:t xml:space="preserve"> </w:t>
      </w:r>
      <w:proofErr w:type="spellStart"/>
      <w:r w:rsidRPr="00B33F57">
        <w:t>tersebut</w:t>
      </w:r>
      <w:proofErr w:type="spellEnd"/>
      <w:r w:rsidRPr="00B33F57">
        <w:t xml:space="preserve"> </w:t>
      </w:r>
      <w:proofErr w:type="spellStart"/>
      <w:r w:rsidRPr="00B33F57">
        <w:t>dianggap</w:t>
      </w:r>
      <w:proofErr w:type="spellEnd"/>
      <w:r w:rsidRPr="00B33F57">
        <w:t xml:space="preserve"> </w:t>
      </w:r>
      <w:proofErr w:type="spellStart"/>
      <w:r w:rsidRPr="00B33F57">
        <w:t>belum</w:t>
      </w:r>
      <w:proofErr w:type="spellEnd"/>
      <w:r w:rsidRPr="00B33F57">
        <w:t xml:space="preserve"> </w:t>
      </w:r>
      <w:proofErr w:type="spellStart"/>
      <w:r w:rsidRPr="00B33F57">
        <w:t>mampu</w:t>
      </w:r>
      <w:proofErr w:type="spellEnd"/>
      <w:r w:rsidRPr="00B33F57">
        <w:t xml:space="preserve"> </w:t>
      </w:r>
      <w:proofErr w:type="spellStart"/>
      <w:r w:rsidRPr="00B33F57">
        <w:t>menyelesaikan</w:t>
      </w:r>
      <w:proofErr w:type="spellEnd"/>
      <w:r w:rsidRPr="00B33F57">
        <w:t xml:space="preserve"> </w:t>
      </w:r>
      <w:proofErr w:type="spellStart"/>
      <w:r w:rsidRPr="00B33F57">
        <w:t>masalah</w:t>
      </w:r>
      <w:proofErr w:type="spellEnd"/>
      <w:r w:rsidRPr="00B33F57">
        <w:t xml:space="preserve"> </w:t>
      </w:r>
      <w:proofErr w:type="spellStart"/>
      <w:r w:rsidRPr="00B33F57">
        <w:t>pertanian</w:t>
      </w:r>
      <w:proofErr w:type="spellEnd"/>
      <w:r w:rsidRPr="00B33F57">
        <w:t xml:space="preserve"> </w:t>
      </w:r>
      <w:proofErr w:type="spellStart"/>
      <w:r w:rsidRPr="00B33F57">
        <w:t>saat</w:t>
      </w:r>
      <w:proofErr w:type="spellEnd"/>
      <w:r w:rsidRPr="00B33F57">
        <w:t xml:space="preserve"> </w:t>
      </w:r>
      <w:proofErr w:type="spellStart"/>
      <w:r w:rsidRPr="00B33F57">
        <w:t>ini</w:t>
      </w:r>
      <w:proofErr w:type="spellEnd"/>
      <w:r w:rsidRPr="00B33F57">
        <w:t xml:space="preserve"> </w:t>
      </w:r>
      <w:r w:rsidRPr="00B33F57">
        <w:fldChar w:fldCharType="begin" w:fldLock="1"/>
      </w:r>
      <w:r w:rsidRPr="00B33F57">
        <w:instrText>ADDIN CSL_CITATION {"citationItems":[{"id":"ITEM-1","itemData":{"author":[{"dropping-particle":"","family":"Insyafiah, Wardhani","given":"I.","non-dropping-particle":"","parse-names":false,"suffix":""}],"container-title":"Kementerian Keuangan Badan Kebijakan Fiskal Pusat Pengelolaan Risiko Fiskal","id":"ITEM-1","issued":{"date-parts":[["2014"]]},"title":"Kajian Persiapan Implementasi Asuransi Pertanian Secara Nasional","type":"article-journal"},"uris":["http://www.mendeley.com/documents/?uuid=6bd048a5-957c-4e47-a2b6-7272a5daf0bb"]}],"mendeley":{"formattedCitation":"(Insyafiah, Wardhani, 2014)","manualFormatting":"(dalam Insyafiah &amp; Wardhani, 2014)","plainTextFormattedCitation":"(Insyafiah, Wardhani, 2014)","previouslyFormattedCitation":"(Insyafiah, Wardhani, 2014)"},"properties":{"noteIndex":0},"schema":"https://github.com/citation-style-language/schema/raw/master/csl-citation.json"}</w:instrText>
      </w:r>
      <w:r w:rsidRPr="00B33F57">
        <w:fldChar w:fldCharType="separate"/>
      </w:r>
      <w:r w:rsidRPr="00B33F57">
        <w:rPr>
          <w:noProof/>
        </w:rPr>
        <w:t>(</w:t>
      </w:r>
      <w:r w:rsidRPr="00B33F57">
        <w:rPr>
          <w:noProof/>
          <w:lang w:val="id-ID"/>
        </w:rPr>
        <w:t xml:space="preserve">dalam </w:t>
      </w:r>
      <w:r w:rsidRPr="00B33F57">
        <w:rPr>
          <w:noProof/>
        </w:rPr>
        <w:t>Insyafiah</w:t>
      </w:r>
      <w:r w:rsidRPr="00B33F57">
        <w:rPr>
          <w:noProof/>
          <w:lang w:val="id-ID"/>
        </w:rPr>
        <w:t xml:space="preserve"> </w:t>
      </w:r>
      <w:r w:rsidRPr="00B33F57">
        <w:rPr>
          <w:noProof/>
        </w:rPr>
        <w:t>&amp;</w:t>
      </w:r>
      <w:r w:rsidRPr="00B33F57">
        <w:rPr>
          <w:noProof/>
          <w:lang w:val="id-ID"/>
        </w:rPr>
        <w:t xml:space="preserve"> </w:t>
      </w:r>
      <w:r w:rsidRPr="00B33F57">
        <w:rPr>
          <w:noProof/>
        </w:rPr>
        <w:t>Wardhani, 2014)</w:t>
      </w:r>
      <w:r w:rsidRPr="00B33F57">
        <w:fldChar w:fldCharType="end"/>
      </w:r>
      <w:r w:rsidRPr="00B33F57">
        <w:rPr>
          <w:lang w:val="id-ID"/>
        </w:rPr>
        <w:t>.</w:t>
      </w:r>
      <w:r w:rsidRPr="00B33F57">
        <w:t xml:space="preserve"> </w:t>
      </w:r>
    </w:p>
    <w:p w14:paraId="535C482C" w14:textId="77777777" w:rsidR="00943F76" w:rsidRPr="00B33F57" w:rsidRDefault="00943F76" w:rsidP="00943F76">
      <w:pPr>
        <w:spacing w:line="276" w:lineRule="auto"/>
        <w:ind w:firstLine="426"/>
        <w:jc w:val="both"/>
        <w:rPr>
          <w:lang w:val="id-ID"/>
        </w:rPr>
      </w:pPr>
      <w:r w:rsidRPr="00B33F57">
        <w:t xml:space="preserve">Oleh </w:t>
      </w:r>
      <w:proofErr w:type="spellStart"/>
      <w:r w:rsidRPr="00B33F57">
        <w:t>karena</w:t>
      </w:r>
      <w:proofErr w:type="spellEnd"/>
      <w:r w:rsidRPr="00B33F57">
        <w:t xml:space="preserve"> </w:t>
      </w:r>
      <w:proofErr w:type="spellStart"/>
      <w:r w:rsidRPr="00B33F57">
        <w:t>itu</w:t>
      </w:r>
      <w:proofErr w:type="spellEnd"/>
      <w:r w:rsidRPr="00B33F57">
        <w:t xml:space="preserve">, </w:t>
      </w:r>
      <w:proofErr w:type="spellStart"/>
      <w:r w:rsidRPr="00B33F57">
        <w:t>Undang-Undang</w:t>
      </w:r>
      <w:proofErr w:type="spellEnd"/>
      <w:r w:rsidRPr="00B33F57">
        <w:t xml:space="preserve"> Nomor 19 </w:t>
      </w:r>
      <w:proofErr w:type="spellStart"/>
      <w:r w:rsidRPr="00B33F57">
        <w:t>Tahun</w:t>
      </w:r>
      <w:proofErr w:type="spellEnd"/>
      <w:r w:rsidRPr="00B33F57">
        <w:t xml:space="preserve"> 2013 </w:t>
      </w:r>
      <w:proofErr w:type="spellStart"/>
      <w:r w:rsidRPr="00B33F57">
        <w:t>tentang</w:t>
      </w:r>
      <w:proofErr w:type="spellEnd"/>
      <w:r w:rsidRPr="00B33F57">
        <w:t xml:space="preserve"> </w:t>
      </w:r>
      <w:proofErr w:type="spellStart"/>
      <w:r w:rsidRPr="00B33F57">
        <w:t>Perlindungan</w:t>
      </w:r>
      <w:proofErr w:type="spellEnd"/>
      <w:r w:rsidRPr="00B33F57">
        <w:t xml:space="preserve"> dan </w:t>
      </w:r>
      <w:proofErr w:type="spellStart"/>
      <w:r w:rsidRPr="00B33F57">
        <w:t>Pemberdayaan</w:t>
      </w:r>
      <w:proofErr w:type="spellEnd"/>
      <w:r w:rsidRPr="00B33F57">
        <w:t xml:space="preserve"> </w:t>
      </w:r>
      <w:proofErr w:type="spellStart"/>
      <w:r w:rsidRPr="00B33F57">
        <w:t>Petani</w:t>
      </w:r>
      <w:proofErr w:type="spellEnd"/>
      <w:r w:rsidRPr="00B33F57">
        <w:t xml:space="preserve">, yang </w:t>
      </w:r>
      <w:proofErr w:type="spellStart"/>
      <w:r w:rsidRPr="00B33F57">
        <w:t>kemudian</w:t>
      </w:r>
      <w:proofErr w:type="spellEnd"/>
      <w:r w:rsidRPr="00B33F57">
        <w:t xml:space="preserve"> </w:t>
      </w:r>
      <w:proofErr w:type="spellStart"/>
      <w:r w:rsidRPr="00B33F57">
        <w:t>diterapkan</w:t>
      </w:r>
      <w:proofErr w:type="spellEnd"/>
      <w:r w:rsidRPr="00B33F57">
        <w:t xml:space="preserve"> </w:t>
      </w:r>
      <w:proofErr w:type="spellStart"/>
      <w:r w:rsidRPr="00B33F57">
        <w:t>melalui</w:t>
      </w:r>
      <w:proofErr w:type="spellEnd"/>
      <w:r w:rsidRPr="00B33F57">
        <w:t xml:space="preserve"> </w:t>
      </w:r>
      <w:proofErr w:type="spellStart"/>
      <w:r w:rsidRPr="00B33F57">
        <w:lastRenderedPageBreak/>
        <w:t>Peraturan</w:t>
      </w:r>
      <w:proofErr w:type="spellEnd"/>
      <w:r w:rsidRPr="00B33F57">
        <w:t xml:space="preserve"> Menteri </w:t>
      </w:r>
      <w:proofErr w:type="spellStart"/>
      <w:r w:rsidRPr="00B33F57">
        <w:t>Pertanian</w:t>
      </w:r>
      <w:proofErr w:type="spellEnd"/>
      <w:r w:rsidRPr="00B33F57">
        <w:t xml:space="preserve"> Nomor 40 </w:t>
      </w:r>
      <w:proofErr w:type="spellStart"/>
      <w:r w:rsidRPr="00B33F57">
        <w:t>Tahun</w:t>
      </w:r>
      <w:proofErr w:type="spellEnd"/>
      <w:r w:rsidRPr="00B33F57">
        <w:t xml:space="preserve"> 2015 </w:t>
      </w:r>
      <w:proofErr w:type="spellStart"/>
      <w:r w:rsidRPr="00B33F57">
        <w:t>tentang</w:t>
      </w:r>
      <w:proofErr w:type="spellEnd"/>
      <w:r w:rsidRPr="00B33F57">
        <w:t xml:space="preserve"> </w:t>
      </w:r>
      <w:proofErr w:type="spellStart"/>
      <w:r w:rsidRPr="00B33F57">
        <w:t>Fasilitas</w:t>
      </w:r>
      <w:proofErr w:type="spellEnd"/>
      <w:r w:rsidRPr="00B33F57">
        <w:t xml:space="preserve"> </w:t>
      </w:r>
      <w:proofErr w:type="spellStart"/>
      <w:r w:rsidRPr="00B33F57">
        <w:t>Asuransi</w:t>
      </w:r>
      <w:proofErr w:type="spellEnd"/>
      <w:r w:rsidRPr="00B33F57">
        <w:t xml:space="preserve"> </w:t>
      </w:r>
      <w:proofErr w:type="spellStart"/>
      <w:r w:rsidRPr="00B33F57">
        <w:t>Pertanian</w:t>
      </w:r>
      <w:proofErr w:type="spellEnd"/>
      <w:r w:rsidRPr="00B33F57">
        <w:t xml:space="preserve">, </w:t>
      </w:r>
      <w:proofErr w:type="spellStart"/>
      <w:r w:rsidRPr="00B33F57">
        <w:t>memberikan</w:t>
      </w:r>
      <w:proofErr w:type="spellEnd"/>
      <w:r w:rsidRPr="00B33F57">
        <w:t xml:space="preserve"> </w:t>
      </w:r>
      <w:proofErr w:type="spellStart"/>
      <w:r w:rsidRPr="00B33F57">
        <w:t>bantuan</w:t>
      </w:r>
      <w:proofErr w:type="spellEnd"/>
      <w:r w:rsidRPr="00B33F57">
        <w:t xml:space="preserve"> dan </w:t>
      </w:r>
      <w:proofErr w:type="spellStart"/>
      <w:r w:rsidRPr="00B33F57">
        <w:t>perlindungan</w:t>
      </w:r>
      <w:proofErr w:type="spellEnd"/>
      <w:r w:rsidRPr="00B33F57">
        <w:t xml:space="preserve"> </w:t>
      </w:r>
      <w:proofErr w:type="spellStart"/>
      <w:r w:rsidRPr="00B33F57">
        <w:t>bagi</w:t>
      </w:r>
      <w:proofErr w:type="spellEnd"/>
      <w:r w:rsidRPr="00B33F57">
        <w:t xml:space="preserve"> </w:t>
      </w:r>
      <w:proofErr w:type="spellStart"/>
      <w:r w:rsidRPr="00B33F57">
        <w:t>usahatani</w:t>
      </w:r>
      <w:proofErr w:type="spellEnd"/>
      <w:r w:rsidRPr="00B33F57">
        <w:t xml:space="preserve"> </w:t>
      </w:r>
      <w:proofErr w:type="spellStart"/>
      <w:r w:rsidRPr="00B33F57">
        <w:t>melalui</w:t>
      </w:r>
      <w:proofErr w:type="spellEnd"/>
      <w:r w:rsidRPr="00B33F57">
        <w:t xml:space="preserve"> </w:t>
      </w:r>
      <w:proofErr w:type="spellStart"/>
      <w:r w:rsidRPr="00B33F57">
        <w:t>asuransi</w:t>
      </w:r>
      <w:proofErr w:type="spellEnd"/>
      <w:r w:rsidRPr="00B33F57">
        <w:t xml:space="preserve"> </w:t>
      </w:r>
      <w:proofErr w:type="spellStart"/>
      <w:r w:rsidRPr="00B33F57">
        <w:t>pertanian</w:t>
      </w:r>
      <w:proofErr w:type="spellEnd"/>
      <w:r w:rsidRPr="00B33F57">
        <w:t xml:space="preserve"> </w:t>
      </w:r>
      <w:proofErr w:type="spellStart"/>
      <w:r w:rsidRPr="00B33F57">
        <w:t>untuk</w:t>
      </w:r>
      <w:proofErr w:type="spellEnd"/>
      <w:r w:rsidRPr="00B33F57">
        <w:t xml:space="preserve"> </w:t>
      </w:r>
      <w:proofErr w:type="spellStart"/>
      <w:r w:rsidRPr="00B33F57">
        <w:t>mengurangi</w:t>
      </w:r>
      <w:proofErr w:type="spellEnd"/>
      <w:r w:rsidRPr="00B33F57">
        <w:t xml:space="preserve"> </w:t>
      </w:r>
      <w:proofErr w:type="spellStart"/>
      <w:r w:rsidRPr="00B33F57">
        <w:t>kerugian</w:t>
      </w:r>
      <w:proofErr w:type="spellEnd"/>
      <w:r w:rsidRPr="00B33F57">
        <w:t xml:space="preserve"> yang </w:t>
      </w:r>
      <w:proofErr w:type="spellStart"/>
      <w:r w:rsidRPr="00B33F57">
        <w:t>dialami</w:t>
      </w:r>
      <w:proofErr w:type="spellEnd"/>
      <w:r w:rsidRPr="00B33F57">
        <w:t xml:space="preserve"> </w:t>
      </w:r>
      <w:proofErr w:type="spellStart"/>
      <w:r w:rsidRPr="00B33F57">
        <w:t>petani</w:t>
      </w:r>
      <w:proofErr w:type="spellEnd"/>
      <w:r w:rsidRPr="00B33F57">
        <w:t xml:space="preserve">. </w:t>
      </w:r>
      <w:proofErr w:type="spellStart"/>
      <w:r w:rsidRPr="00B33F57">
        <w:t>Asuransi</w:t>
      </w:r>
      <w:proofErr w:type="spellEnd"/>
      <w:r w:rsidRPr="00B33F57">
        <w:t xml:space="preserve"> </w:t>
      </w:r>
      <w:proofErr w:type="spellStart"/>
      <w:r w:rsidRPr="00B33F57">
        <w:t>pertanian</w:t>
      </w:r>
      <w:proofErr w:type="spellEnd"/>
      <w:r w:rsidRPr="00B33F57">
        <w:t xml:space="preserve"> </w:t>
      </w:r>
      <w:proofErr w:type="spellStart"/>
      <w:r w:rsidRPr="00B33F57">
        <w:t>adalah</w:t>
      </w:r>
      <w:proofErr w:type="spellEnd"/>
      <w:r w:rsidRPr="00B33F57">
        <w:t xml:space="preserve"> </w:t>
      </w:r>
      <w:proofErr w:type="spellStart"/>
      <w:r w:rsidRPr="00B33F57">
        <w:t>kesepakatan</w:t>
      </w:r>
      <w:proofErr w:type="spellEnd"/>
      <w:r w:rsidRPr="00B33F57">
        <w:t xml:space="preserve"> </w:t>
      </w:r>
      <w:proofErr w:type="spellStart"/>
      <w:r w:rsidRPr="00B33F57">
        <w:t>antara</w:t>
      </w:r>
      <w:proofErr w:type="spellEnd"/>
      <w:r w:rsidRPr="00B33F57">
        <w:t xml:space="preserve"> </w:t>
      </w:r>
      <w:proofErr w:type="spellStart"/>
      <w:r w:rsidRPr="00B33F57">
        <w:t>perusahaan</w:t>
      </w:r>
      <w:proofErr w:type="spellEnd"/>
      <w:r w:rsidRPr="00B33F57">
        <w:t xml:space="preserve"> </w:t>
      </w:r>
      <w:proofErr w:type="spellStart"/>
      <w:r w:rsidRPr="00B33F57">
        <w:t>asuransi</w:t>
      </w:r>
      <w:proofErr w:type="spellEnd"/>
      <w:r w:rsidRPr="00B33F57">
        <w:t xml:space="preserve"> dan </w:t>
      </w:r>
      <w:proofErr w:type="spellStart"/>
      <w:r w:rsidRPr="00B33F57">
        <w:t>petani</w:t>
      </w:r>
      <w:proofErr w:type="spellEnd"/>
      <w:r w:rsidRPr="00B33F57">
        <w:t xml:space="preserve"> </w:t>
      </w:r>
      <w:proofErr w:type="spellStart"/>
      <w:r w:rsidRPr="00B33F57">
        <w:t>untuk</w:t>
      </w:r>
      <w:proofErr w:type="spellEnd"/>
      <w:r w:rsidRPr="00B33F57">
        <w:t xml:space="preserve"> </w:t>
      </w:r>
      <w:proofErr w:type="spellStart"/>
      <w:r w:rsidRPr="00B33F57">
        <w:t>menanggung</w:t>
      </w:r>
      <w:proofErr w:type="spellEnd"/>
      <w:r w:rsidRPr="00B33F57">
        <w:t xml:space="preserve"> </w:t>
      </w:r>
      <w:proofErr w:type="spellStart"/>
      <w:r w:rsidRPr="00B33F57">
        <w:t>risiko</w:t>
      </w:r>
      <w:proofErr w:type="spellEnd"/>
      <w:r w:rsidRPr="00B33F57">
        <w:t xml:space="preserve"> </w:t>
      </w:r>
      <w:proofErr w:type="spellStart"/>
      <w:r w:rsidRPr="00B33F57">
        <w:t>ketidakpastian</w:t>
      </w:r>
      <w:proofErr w:type="spellEnd"/>
      <w:r w:rsidRPr="00B33F57">
        <w:t xml:space="preserve"> </w:t>
      </w:r>
      <w:proofErr w:type="spellStart"/>
      <w:r w:rsidRPr="00B33F57">
        <w:t>dalam</w:t>
      </w:r>
      <w:proofErr w:type="spellEnd"/>
      <w:r w:rsidRPr="00B33F57">
        <w:t xml:space="preserve"> </w:t>
      </w:r>
      <w:proofErr w:type="spellStart"/>
      <w:r w:rsidRPr="00B33F57">
        <w:t>bisnis</w:t>
      </w:r>
      <w:proofErr w:type="spellEnd"/>
      <w:r w:rsidRPr="00B33F57">
        <w:t xml:space="preserve"> </w:t>
      </w:r>
      <w:proofErr w:type="spellStart"/>
      <w:r w:rsidRPr="00B33F57">
        <w:t>pertanian</w:t>
      </w:r>
      <w:proofErr w:type="spellEnd"/>
      <w:r w:rsidRPr="00B33F57">
        <w:t xml:space="preserve"> </w:t>
      </w:r>
      <w:proofErr w:type="spellStart"/>
      <w:r w:rsidRPr="00B33F57">
        <w:t>padi</w:t>
      </w:r>
      <w:proofErr w:type="spellEnd"/>
      <w:r w:rsidRPr="00B33F57">
        <w:t xml:space="preserve">. </w:t>
      </w:r>
      <w:r w:rsidRPr="00B33F57">
        <w:rPr>
          <w:lang w:val="id-ID"/>
        </w:rPr>
        <w:t>Maka dari</w:t>
      </w:r>
      <w:r w:rsidRPr="00B33F57">
        <w:t xml:space="preserve"> </w:t>
      </w:r>
      <w:proofErr w:type="spellStart"/>
      <w:r w:rsidRPr="00B33F57">
        <w:t>itu</w:t>
      </w:r>
      <w:proofErr w:type="spellEnd"/>
      <w:r w:rsidRPr="00B33F57">
        <w:t xml:space="preserve">, </w:t>
      </w:r>
      <w:proofErr w:type="spellStart"/>
      <w:r w:rsidRPr="00B33F57">
        <w:t>asuransi</w:t>
      </w:r>
      <w:proofErr w:type="spellEnd"/>
      <w:r w:rsidRPr="00B33F57">
        <w:t xml:space="preserve"> </w:t>
      </w:r>
      <w:proofErr w:type="spellStart"/>
      <w:r w:rsidRPr="00B33F57">
        <w:t>pertanian</w:t>
      </w:r>
      <w:proofErr w:type="spellEnd"/>
      <w:r w:rsidRPr="00B33F57">
        <w:t xml:space="preserve"> </w:t>
      </w:r>
      <w:proofErr w:type="spellStart"/>
      <w:r w:rsidRPr="00B33F57">
        <w:t>menjadi</w:t>
      </w:r>
      <w:proofErr w:type="spellEnd"/>
      <w:r w:rsidRPr="00B33F57">
        <w:t xml:space="preserve"> salah </w:t>
      </w:r>
      <w:proofErr w:type="spellStart"/>
      <w:r w:rsidRPr="00B33F57">
        <w:t>satu</w:t>
      </w:r>
      <w:proofErr w:type="spellEnd"/>
      <w:r w:rsidRPr="00B33F57">
        <w:t xml:space="preserve"> </w:t>
      </w:r>
      <w:proofErr w:type="spellStart"/>
      <w:r w:rsidRPr="00B33F57">
        <w:t>jenis</w:t>
      </w:r>
      <w:proofErr w:type="spellEnd"/>
      <w:r w:rsidRPr="00B33F57">
        <w:t xml:space="preserve"> </w:t>
      </w:r>
      <w:proofErr w:type="spellStart"/>
      <w:r w:rsidRPr="00B33F57">
        <w:t>manajemen</w:t>
      </w:r>
      <w:proofErr w:type="spellEnd"/>
      <w:r w:rsidRPr="00B33F57">
        <w:t xml:space="preserve"> </w:t>
      </w:r>
      <w:proofErr w:type="spellStart"/>
      <w:r w:rsidRPr="00B33F57">
        <w:t>risiko</w:t>
      </w:r>
      <w:proofErr w:type="spellEnd"/>
      <w:r w:rsidRPr="00B33F57">
        <w:t xml:space="preserve"> di mana </w:t>
      </w:r>
      <w:proofErr w:type="spellStart"/>
      <w:r w:rsidRPr="00B33F57">
        <w:t>banyak</w:t>
      </w:r>
      <w:proofErr w:type="spellEnd"/>
      <w:r w:rsidRPr="00B33F57">
        <w:t xml:space="preserve"> </w:t>
      </w:r>
      <w:proofErr w:type="spellStart"/>
      <w:r w:rsidRPr="00B33F57">
        <w:t>petani</w:t>
      </w:r>
      <w:proofErr w:type="spellEnd"/>
      <w:r w:rsidRPr="00B33F57">
        <w:t xml:space="preserve"> </w:t>
      </w:r>
      <w:proofErr w:type="spellStart"/>
      <w:r w:rsidRPr="00B33F57">
        <w:t>berpartisipasi</w:t>
      </w:r>
      <w:proofErr w:type="spellEnd"/>
      <w:r w:rsidRPr="00B33F57">
        <w:t xml:space="preserve"> dan </w:t>
      </w:r>
      <w:proofErr w:type="spellStart"/>
      <w:r w:rsidRPr="00B33F57">
        <w:t>menghasilkan</w:t>
      </w:r>
      <w:proofErr w:type="spellEnd"/>
      <w:r w:rsidRPr="00B33F57">
        <w:t xml:space="preserve"> dana yang </w:t>
      </w:r>
      <w:proofErr w:type="spellStart"/>
      <w:r w:rsidRPr="00B33F57">
        <w:t>cukup</w:t>
      </w:r>
      <w:proofErr w:type="spellEnd"/>
      <w:r w:rsidRPr="00B33F57">
        <w:t xml:space="preserve"> </w:t>
      </w:r>
      <w:proofErr w:type="spellStart"/>
      <w:r w:rsidRPr="00B33F57">
        <w:t>untuk</w:t>
      </w:r>
      <w:proofErr w:type="spellEnd"/>
      <w:r w:rsidRPr="00B33F57">
        <w:t xml:space="preserve"> </w:t>
      </w:r>
      <w:proofErr w:type="spellStart"/>
      <w:r w:rsidRPr="00B33F57">
        <w:t>mengganti</w:t>
      </w:r>
      <w:proofErr w:type="spellEnd"/>
      <w:r w:rsidRPr="00B33F57">
        <w:t xml:space="preserve"> </w:t>
      </w:r>
      <w:proofErr w:type="spellStart"/>
      <w:r w:rsidRPr="00B33F57">
        <w:t>kerugian</w:t>
      </w:r>
      <w:proofErr w:type="spellEnd"/>
      <w:r w:rsidRPr="00B33F57">
        <w:t xml:space="preserve"> yang </w:t>
      </w:r>
      <w:proofErr w:type="spellStart"/>
      <w:r w:rsidRPr="00B33F57">
        <w:t>disebabkan</w:t>
      </w:r>
      <w:proofErr w:type="spellEnd"/>
      <w:r w:rsidRPr="00B33F57">
        <w:t xml:space="preserve"> oleh </w:t>
      </w:r>
      <w:proofErr w:type="spellStart"/>
      <w:r w:rsidRPr="00B33F57">
        <w:t>bencana</w:t>
      </w:r>
      <w:proofErr w:type="spellEnd"/>
      <w:r w:rsidRPr="00B33F57">
        <w:rPr>
          <w:lang w:val="id-ID"/>
        </w:rPr>
        <w:t xml:space="preserve"> </w:t>
      </w:r>
      <w:r w:rsidRPr="00B33F57">
        <w:rPr>
          <w:lang w:val="id-ID"/>
        </w:rPr>
        <w:fldChar w:fldCharType="begin" w:fldLock="1"/>
      </w:r>
      <w:r w:rsidRPr="00B33F57">
        <w:rPr>
          <w:lang w:val="id-ID"/>
        </w:rPr>
        <w:instrText>ADDIN CSL_CITATION {"citationItems":[{"id":"ITEM-1","itemData":{"author":[{"dropping-particle":"","family":"Kepmentan","given":"","non-dropping-particle":"","parse-names":false,"suffix":""}],"id":"ITEM-1","issued":{"date-parts":[["2022"]]},"title":"Keputusan Menteri Pertanian Republik Indonesia Nomor: No.01/Kpts/SR.210/B/01/2022 tentang Pedoman Bantuan Premi Asuransi Usahatani Padi.","type":"article-journal"},"uris":["http://www.mendeley.com/documents/?uuid=bd1c458e-8e62-4cb4-a994-a62c1bb7daeb"]}],"mendeley":{"formattedCitation":"(Kepmentan, 2022)","plainTextFormattedCitation":"(Kepmentan, 2022)","previouslyFormattedCitation":"(Kepmentan, 2022)"},"properties":{"noteIndex":0},"schema":"https://github.com/citation-style-language/schema/raw/master/csl-citation.json"}</w:instrText>
      </w:r>
      <w:r w:rsidRPr="00B33F57">
        <w:rPr>
          <w:lang w:val="id-ID"/>
        </w:rPr>
        <w:fldChar w:fldCharType="separate"/>
      </w:r>
      <w:r w:rsidRPr="00B33F57">
        <w:rPr>
          <w:noProof/>
          <w:lang w:val="id-ID"/>
        </w:rPr>
        <w:t>(Kepmentan, 2022)</w:t>
      </w:r>
      <w:r w:rsidRPr="00B33F57">
        <w:rPr>
          <w:lang w:val="id-ID"/>
        </w:rPr>
        <w:fldChar w:fldCharType="end"/>
      </w:r>
      <w:r w:rsidRPr="00B33F57">
        <w:rPr>
          <w:lang w:val="id-ID"/>
        </w:rPr>
        <w:t>.</w:t>
      </w:r>
    </w:p>
    <w:p w14:paraId="16499255" w14:textId="52F1C0FF" w:rsidR="00943F76" w:rsidRPr="00B33F57" w:rsidRDefault="00BE16FB" w:rsidP="00943F76">
      <w:pPr>
        <w:spacing w:line="276" w:lineRule="auto"/>
        <w:ind w:firstLine="426"/>
        <w:jc w:val="both"/>
        <w:rPr>
          <w:lang w:val="id-ID"/>
        </w:rPr>
      </w:pPr>
      <w:r w:rsidRPr="00BE16FB">
        <w:rPr>
          <w:lang w:val="id-ID"/>
        </w:rPr>
        <w:t>Program Asuransi Usaha Tani Padi (AUTP) bertujuan untuk memberikan jaminan perlindungan bagi petani terhadap kerugian akibat kerusakan tanaman padi yang diakibatkan oleh faktor-faktor eksternal, seperti banjir, kekeringan, serangan hama, penyakit tanaman, serta organisme pengganggu tumbuhan (OPT).</w:t>
      </w:r>
      <w:r>
        <w:rPr>
          <w:lang w:val="id-ID"/>
        </w:rPr>
        <w:t xml:space="preserve"> </w:t>
      </w:r>
      <w:r w:rsidR="00943F76" w:rsidRPr="00B33F57">
        <w:rPr>
          <w:lang w:val="id-ID"/>
        </w:rPr>
        <w:t xml:space="preserve">Dengan mengajukan klaim dan menerima ganti rugi, petani dapat melanjutkan atau memulai usaha pertanian dengan modal kerja yang diperoleh dari klaim tersebut, sebagai kompensasi atas risiko yang mereka alami dalam usahatani </w:t>
      </w:r>
      <w:r w:rsidR="00943F76" w:rsidRPr="00B33F57">
        <w:rPr>
          <w:rFonts w:eastAsia="Arial"/>
          <w:lang w:val="id-ID"/>
        </w:rPr>
        <w:fldChar w:fldCharType="begin" w:fldLock="1"/>
      </w:r>
      <w:r w:rsidR="00943F76" w:rsidRPr="00B33F57">
        <w:rPr>
          <w:rFonts w:eastAsia="Arial"/>
          <w:lang w:val="id-ID"/>
        </w:rPr>
        <w:instrText>ADDIN CSL_CITATION {"citationItems":[{"id":"ITEM-1","itemData":{"author":[{"dropping-particle":"","family":"Kementerian Pertanian","given":"","non-dropping-particle":"","parse-names":false,"suffix":""}],"id":"ITEM-1","issued":{"date-parts":[["2022"]]},"title":"Keputusan Menteri Pertanian Republik Indonesia Nomor: No.01/Kpts/SR.210/B/01/2022 tentang Pedoman Bantuan Premi Asuransi Usahatani Padi","type":"legislation"},"uris":["http://www.mendeley.com/documents/?uuid=f8fba238-51b2-4438-8a6a-355b5ec333fe"]}],"mendeley":{"formattedCitation":"(Kementerian Pertanian, 2022)","plainTextFormattedCitation":"(Kementerian Pertanian, 2022)","previouslyFormattedCitation":"(Kementerian Pertanian, 2022)"},"properties":{"noteIndex":0},"schema":"https://github.com/citation-style-language/schema/raw/master/csl-citation.json"}</w:instrText>
      </w:r>
      <w:r w:rsidR="00943F76" w:rsidRPr="00B33F57">
        <w:rPr>
          <w:rFonts w:eastAsia="Arial"/>
          <w:lang w:val="id-ID"/>
        </w:rPr>
        <w:fldChar w:fldCharType="separate"/>
      </w:r>
      <w:r w:rsidR="00943F76" w:rsidRPr="00B33F57">
        <w:rPr>
          <w:rFonts w:eastAsia="Arial"/>
          <w:noProof/>
          <w:lang w:val="id-ID"/>
        </w:rPr>
        <w:t>(Kementerian Pertanian, 2022)</w:t>
      </w:r>
      <w:r w:rsidR="00943F76" w:rsidRPr="00B33F57">
        <w:rPr>
          <w:rFonts w:eastAsia="Arial"/>
          <w:lang w:val="id-ID"/>
        </w:rPr>
        <w:fldChar w:fldCharType="end"/>
      </w:r>
      <w:r w:rsidR="00943F76" w:rsidRPr="00B33F57">
        <w:rPr>
          <w:rFonts w:eastAsia="Arial"/>
          <w:lang w:val="id-ID"/>
        </w:rPr>
        <w:t>.</w:t>
      </w:r>
    </w:p>
    <w:p w14:paraId="1F7F9242" w14:textId="77777777" w:rsidR="00943F76" w:rsidRPr="00B33F57" w:rsidRDefault="00943F76" w:rsidP="00943F76">
      <w:pPr>
        <w:spacing w:line="276" w:lineRule="auto"/>
        <w:ind w:firstLine="426"/>
        <w:jc w:val="both"/>
        <w:rPr>
          <w:lang w:val="de-CH"/>
        </w:rPr>
      </w:pPr>
      <w:r w:rsidRPr="00B33F57">
        <w:rPr>
          <w:lang w:val="id-ID"/>
        </w:rPr>
        <w:t xml:space="preserve">Menurut </w:t>
      </w:r>
      <w:r w:rsidRPr="00B33F57">
        <w:rPr>
          <w:lang w:val="id-ID"/>
        </w:rPr>
        <w:fldChar w:fldCharType="begin" w:fldLock="1"/>
      </w:r>
      <w:r w:rsidRPr="00B33F57">
        <w:rPr>
          <w:lang w:val="id-ID"/>
        </w:rPr>
        <w:instrText>ADDIN CSL_CITATION {"citationItems":[{"id":"ITEM-1","itemData":{"DOI":"https://doi.org/10.24258/jba.v12i1.209","author":[{"dropping-particle":"","family":"Djunedi","given":"P.","non-dropping-particle":"","parse-names":false,"suffix":""}],"container-title":"Jurnal Borneo Administrator","id":"ITEM-1","issue":"1","issued":{"date-parts":[["2016"]]},"title":"Analisis Asuransi Pertanian Di Indonesia: Konsep, Tantangan dan Prospek","type":"article-journal","volume":"12"},"uris":["http://www.mendeley.com/documents/?uuid=f0bbc60b-6d2d-47fb-a288-d6cfa9c4dadc"]}],"mendeley":{"formattedCitation":"(Djunedi, 2016)","plainTextFormattedCitation":"(Djunedi, 2016)","previouslyFormattedCitation":"(Djunedi, 2016)"},"properties":{"noteIndex":0},"schema":"https://github.com/citation-style-language/schema/raw/master/csl-citation.json"}</w:instrText>
      </w:r>
      <w:r w:rsidRPr="00B33F57">
        <w:rPr>
          <w:lang w:val="id-ID"/>
        </w:rPr>
        <w:fldChar w:fldCharType="separate"/>
      </w:r>
      <w:r w:rsidRPr="00B33F57">
        <w:rPr>
          <w:noProof/>
          <w:lang w:val="id-ID"/>
        </w:rPr>
        <w:t>(Djunedi, 2016)</w:t>
      </w:r>
      <w:r w:rsidRPr="00B33F57">
        <w:rPr>
          <w:lang w:val="id-ID"/>
        </w:rPr>
        <w:fldChar w:fldCharType="end"/>
      </w:r>
      <w:r w:rsidRPr="00B33F57">
        <w:rPr>
          <w:lang w:val="id-ID"/>
        </w:rPr>
        <w:t xml:space="preserve">, Pusat Sosial Ekonomi dan Kebijakan Pertanian, sebuah lembaga penelitian dan pengembangan pertanian, telah melakukan penelitian mendalam tentang asuransi pertanian sejak tahun 2008. Namun, Program Asuransi Usaha Tani Padi (AUTP) masih dianggap sebagai program baru karena baru dimulai di Indonesia pada tahun 2015. </w:t>
      </w:r>
      <w:r w:rsidRPr="00B33F57">
        <w:rPr>
          <w:lang w:val="de-CH"/>
        </w:rPr>
        <w:t xml:space="preserve">Dana untuk </w:t>
      </w:r>
      <w:r w:rsidRPr="00B33F57">
        <w:rPr>
          <w:lang w:val="de-CH"/>
        </w:rPr>
        <w:t>program ini berasal dari Anggaran Pendapatan dan Belanja Negara (APBN).</w:t>
      </w:r>
    </w:p>
    <w:p w14:paraId="7C1ABD79" w14:textId="2BED94E9" w:rsidR="00943F76" w:rsidRPr="00B33F57" w:rsidRDefault="00BE16FB" w:rsidP="00943F76">
      <w:pPr>
        <w:spacing w:line="276" w:lineRule="auto"/>
        <w:ind w:firstLine="426"/>
        <w:jc w:val="both"/>
        <w:rPr>
          <w:lang w:val="id-ID"/>
        </w:rPr>
      </w:pPr>
      <w:r w:rsidRPr="00BE16FB">
        <w:rPr>
          <w:lang w:val="de-CH"/>
        </w:rPr>
        <w:t xml:space="preserve">Pedoman Bantuan Premi Asuransi Usaha Tani Padi (AUTP) ditujukan bagi petani yang mengelola lahan padi dengan luas maksimal dua hektar, di mana mereka diwajibkan membayar premi sebesar Rp. 180.000 per hektar per musim tanam. </w:t>
      </w:r>
      <w:proofErr w:type="spellStart"/>
      <w:r w:rsidRPr="00BE16FB">
        <w:rPr>
          <w:lang w:val="en-ID"/>
        </w:rPr>
        <w:t>Pemerintah</w:t>
      </w:r>
      <w:proofErr w:type="spellEnd"/>
      <w:r w:rsidRPr="00BE16FB">
        <w:rPr>
          <w:lang w:val="en-ID"/>
        </w:rPr>
        <w:t xml:space="preserve"> </w:t>
      </w:r>
      <w:proofErr w:type="spellStart"/>
      <w:r w:rsidRPr="00BE16FB">
        <w:rPr>
          <w:lang w:val="en-ID"/>
        </w:rPr>
        <w:t>menunjuk</w:t>
      </w:r>
      <w:proofErr w:type="spellEnd"/>
      <w:r w:rsidRPr="00BE16FB">
        <w:rPr>
          <w:lang w:val="en-ID"/>
        </w:rPr>
        <w:t xml:space="preserve"> PT. Jasa </w:t>
      </w:r>
      <w:proofErr w:type="spellStart"/>
      <w:r w:rsidRPr="00BE16FB">
        <w:rPr>
          <w:lang w:val="en-ID"/>
        </w:rPr>
        <w:t>Asuransi</w:t>
      </w:r>
      <w:proofErr w:type="spellEnd"/>
      <w:r w:rsidRPr="00BE16FB">
        <w:rPr>
          <w:lang w:val="en-ID"/>
        </w:rPr>
        <w:t xml:space="preserve"> Indonesia (</w:t>
      </w:r>
      <w:proofErr w:type="spellStart"/>
      <w:r w:rsidRPr="00BE16FB">
        <w:rPr>
          <w:lang w:val="en-ID"/>
        </w:rPr>
        <w:t>Jasindo</w:t>
      </w:r>
      <w:proofErr w:type="spellEnd"/>
      <w:r w:rsidRPr="00BE16FB">
        <w:rPr>
          <w:lang w:val="en-ID"/>
        </w:rPr>
        <w:t xml:space="preserve">) </w:t>
      </w:r>
      <w:proofErr w:type="spellStart"/>
      <w:r w:rsidRPr="00BE16FB">
        <w:rPr>
          <w:lang w:val="en-ID"/>
        </w:rPr>
        <w:t>sebagai</w:t>
      </w:r>
      <w:proofErr w:type="spellEnd"/>
      <w:r w:rsidRPr="00BE16FB">
        <w:rPr>
          <w:lang w:val="en-ID"/>
        </w:rPr>
        <w:t xml:space="preserve"> </w:t>
      </w:r>
      <w:proofErr w:type="spellStart"/>
      <w:r w:rsidRPr="00BE16FB">
        <w:rPr>
          <w:lang w:val="en-ID"/>
        </w:rPr>
        <w:t>penyedia</w:t>
      </w:r>
      <w:proofErr w:type="spellEnd"/>
      <w:r w:rsidRPr="00BE16FB">
        <w:rPr>
          <w:lang w:val="en-ID"/>
        </w:rPr>
        <w:t xml:space="preserve"> </w:t>
      </w:r>
      <w:proofErr w:type="spellStart"/>
      <w:r w:rsidRPr="00BE16FB">
        <w:rPr>
          <w:lang w:val="en-ID"/>
        </w:rPr>
        <w:t>layanan</w:t>
      </w:r>
      <w:proofErr w:type="spellEnd"/>
      <w:r w:rsidRPr="00BE16FB">
        <w:rPr>
          <w:lang w:val="en-ID"/>
        </w:rPr>
        <w:t xml:space="preserve"> </w:t>
      </w:r>
      <w:proofErr w:type="spellStart"/>
      <w:r w:rsidRPr="00BE16FB">
        <w:rPr>
          <w:lang w:val="en-ID"/>
        </w:rPr>
        <w:t>asuransi</w:t>
      </w:r>
      <w:proofErr w:type="spellEnd"/>
      <w:r w:rsidRPr="00BE16FB">
        <w:rPr>
          <w:lang w:val="en-ID"/>
        </w:rPr>
        <w:t xml:space="preserve"> </w:t>
      </w:r>
      <w:proofErr w:type="spellStart"/>
      <w:r w:rsidRPr="00BE16FB">
        <w:rPr>
          <w:lang w:val="en-ID"/>
        </w:rPr>
        <w:t>pertanian</w:t>
      </w:r>
      <w:proofErr w:type="spellEnd"/>
      <w:r w:rsidRPr="00BE16FB">
        <w:rPr>
          <w:lang w:val="en-ID"/>
        </w:rPr>
        <w:t xml:space="preserve">. Dasar </w:t>
      </w:r>
      <w:proofErr w:type="spellStart"/>
      <w:r w:rsidRPr="00BE16FB">
        <w:rPr>
          <w:lang w:val="en-ID"/>
        </w:rPr>
        <w:t>hukum</w:t>
      </w:r>
      <w:proofErr w:type="spellEnd"/>
      <w:r w:rsidRPr="00BE16FB">
        <w:rPr>
          <w:lang w:val="en-ID"/>
        </w:rPr>
        <w:t xml:space="preserve"> </w:t>
      </w:r>
      <w:proofErr w:type="spellStart"/>
      <w:r w:rsidRPr="00BE16FB">
        <w:rPr>
          <w:lang w:val="en-ID"/>
        </w:rPr>
        <w:t>untuk</w:t>
      </w:r>
      <w:proofErr w:type="spellEnd"/>
      <w:r w:rsidRPr="00BE16FB">
        <w:rPr>
          <w:lang w:val="en-ID"/>
        </w:rPr>
        <w:t xml:space="preserve"> </w:t>
      </w:r>
      <w:proofErr w:type="spellStart"/>
      <w:r w:rsidRPr="00BE16FB">
        <w:rPr>
          <w:lang w:val="en-ID"/>
        </w:rPr>
        <w:t>pelaksanaan</w:t>
      </w:r>
      <w:proofErr w:type="spellEnd"/>
      <w:r w:rsidRPr="00BE16FB">
        <w:rPr>
          <w:lang w:val="en-ID"/>
        </w:rPr>
        <w:t xml:space="preserve"> </w:t>
      </w:r>
      <w:proofErr w:type="spellStart"/>
      <w:r w:rsidRPr="00BE16FB">
        <w:rPr>
          <w:lang w:val="en-ID"/>
        </w:rPr>
        <w:t>fasilitas</w:t>
      </w:r>
      <w:proofErr w:type="spellEnd"/>
      <w:r w:rsidRPr="00BE16FB">
        <w:rPr>
          <w:lang w:val="en-ID"/>
        </w:rPr>
        <w:t xml:space="preserve"> </w:t>
      </w:r>
      <w:proofErr w:type="spellStart"/>
      <w:r w:rsidRPr="00BE16FB">
        <w:rPr>
          <w:lang w:val="en-ID"/>
        </w:rPr>
        <w:t>asuransi</w:t>
      </w:r>
      <w:proofErr w:type="spellEnd"/>
      <w:r w:rsidRPr="00BE16FB">
        <w:rPr>
          <w:lang w:val="en-ID"/>
        </w:rPr>
        <w:t xml:space="preserve"> </w:t>
      </w:r>
      <w:proofErr w:type="spellStart"/>
      <w:r w:rsidRPr="00BE16FB">
        <w:rPr>
          <w:lang w:val="en-ID"/>
        </w:rPr>
        <w:t>ini</w:t>
      </w:r>
      <w:proofErr w:type="spellEnd"/>
      <w:r w:rsidRPr="00BE16FB">
        <w:rPr>
          <w:lang w:val="en-ID"/>
        </w:rPr>
        <w:t xml:space="preserve"> </w:t>
      </w:r>
      <w:proofErr w:type="spellStart"/>
      <w:r w:rsidRPr="00BE16FB">
        <w:rPr>
          <w:lang w:val="en-ID"/>
        </w:rPr>
        <w:t>diatur</w:t>
      </w:r>
      <w:proofErr w:type="spellEnd"/>
      <w:r w:rsidRPr="00BE16FB">
        <w:rPr>
          <w:lang w:val="en-ID"/>
        </w:rPr>
        <w:t xml:space="preserve"> </w:t>
      </w:r>
      <w:proofErr w:type="spellStart"/>
      <w:r w:rsidRPr="00BE16FB">
        <w:rPr>
          <w:lang w:val="en-ID"/>
        </w:rPr>
        <w:t>dalam</w:t>
      </w:r>
      <w:proofErr w:type="spellEnd"/>
      <w:r w:rsidRPr="00BE16FB">
        <w:rPr>
          <w:lang w:val="en-ID"/>
        </w:rPr>
        <w:t xml:space="preserve"> </w:t>
      </w:r>
      <w:proofErr w:type="spellStart"/>
      <w:r w:rsidRPr="00BE16FB">
        <w:rPr>
          <w:lang w:val="en-ID"/>
        </w:rPr>
        <w:t>Peraturan</w:t>
      </w:r>
      <w:proofErr w:type="spellEnd"/>
      <w:r w:rsidRPr="00BE16FB">
        <w:rPr>
          <w:lang w:val="en-ID"/>
        </w:rPr>
        <w:t xml:space="preserve"> Menteri </w:t>
      </w:r>
      <w:proofErr w:type="spellStart"/>
      <w:r w:rsidRPr="00BE16FB">
        <w:rPr>
          <w:lang w:val="en-ID"/>
        </w:rPr>
        <w:t>Pertanian</w:t>
      </w:r>
      <w:proofErr w:type="spellEnd"/>
      <w:r w:rsidRPr="00BE16FB">
        <w:rPr>
          <w:lang w:val="en-ID"/>
        </w:rPr>
        <w:t xml:space="preserve"> No. 40/</w:t>
      </w:r>
      <w:proofErr w:type="spellStart"/>
      <w:r w:rsidRPr="00BE16FB">
        <w:rPr>
          <w:lang w:val="en-ID"/>
        </w:rPr>
        <w:t>Permentan</w:t>
      </w:r>
      <w:proofErr w:type="spellEnd"/>
      <w:r w:rsidRPr="00BE16FB">
        <w:rPr>
          <w:lang w:val="en-ID"/>
        </w:rPr>
        <w:t xml:space="preserve">/SR.230/7/2015 yang </w:t>
      </w:r>
      <w:proofErr w:type="spellStart"/>
      <w:r w:rsidRPr="00BE16FB">
        <w:rPr>
          <w:lang w:val="en-ID"/>
        </w:rPr>
        <w:t>diterbitkan</w:t>
      </w:r>
      <w:proofErr w:type="spellEnd"/>
      <w:r w:rsidRPr="00BE16FB">
        <w:rPr>
          <w:lang w:val="en-ID"/>
        </w:rPr>
        <w:t xml:space="preserve"> pada </w:t>
      </w:r>
      <w:proofErr w:type="spellStart"/>
      <w:r w:rsidRPr="00BE16FB">
        <w:rPr>
          <w:lang w:val="en-ID"/>
        </w:rPr>
        <w:t>tahun</w:t>
      </w:r>
      <w:proofErr w:type="spellEnd"/>
      <w:r w:rsidRPr="00BE16FB">
        <w:rPr>
          <w:lang w:val="en-ID"/>
        </w:rPr>
        <w:t xml:space="preserve"> 2015, dan </w:t>
      </w:r>
      <w:proofErr w:type="spellStart"/>
      <w:r w:rsidRPr="00BE16FB">
        <w:rPr>
          <w:lang w:val="en-ID"/>
        </w:rPr>
        <w:t>kemudian</w:t>
      </w:r>
      <w:proofErr w:type="spellEnd"/>
      <w:r w:rsidRPr="00BE16FB">
        <w:rPr>
          <w:lang w:val="en-ID"/>
        </w:rPr>
        <w:t xml:space="preserve"> </w:t>
      </w:r>
      <w:proofErr w:type="spellStart"/>
      <w:r w:rsidRPr="00BE16FB">
        <w:rPr>
          <w:lang w:val="en-ID"/>
        </w:rPr>
        <w:t>disempurnakan</w:t>
      </w:r>
      <w:proofErr w:type="spellEnd"/>
      <w:r w:rsidRPr="00BE16FB">
        <w:rPr>
          <w:lang w:val="en-ID"/>
        </w:rPr>
        <w:t xml:space="preserve"> </w:t>
      </w:r>
      <w:proofErr w:type="spellStart"/>
      <w:r w:rsidRPr="00BE16FB">
        <w:rPr>
          <w:lang w:val="en-ID"/>
        </w:rPr>
        <w:t>melalui</w:t>
      </w:r>
      <w:proofErr w:type="spellEnd"/>
      <w:r w:rsidRPr="00BE16FB">
        <w:rPr>
          <w:lang w:val="en-ID"/>
        </w:rPr>
        <w:t xml:space="preserve"> Keputusan Menteri </w:t>
      </w:r>
      <w:proofErr w:type="spellStart"/>
      <w:r w:rsidRPr="00BE16FB">
        <w:rPr>
          <w:lang w:val="en-ID"/>
        </w:rPr>
        <w:t>Pertanian</w:t>
      </w:r>
      <w:proofErr w:type="spellEnd"/>
      <w:r w:rsidRPr="00BE16FB">
        <w:rPr>
          <w:lang w:val="en-ID"/>
        </w:rPr>
        <w:t xml:space="preserve"> No. 01/</w:t>
      </w:r>
      <w:proofErr w:type="spellStart"/>
      <w:r w:rsidRPr="00BE16FB">
        <w:rPr>
          <w:lang w:val="en-ID"/>
        </w:rPr>
        <w:t>Kpts</w:t>
      </w:r>
      <w:proofErr w:type="spellEnd"/>
      <w:r w:rsidRPr="00BE16FB">
        <w:rPr>
          <w:lang w:val="en-ID"/>
        </w:rPr>
        <w:t xml:space="preserve">/SR.210/B/01/2022 </w:t>
      </w:r>
      <w:proofErr w:type="spellStart"/>
      <w:r w:rsidRPr="00BE16FB">
        <w:rPr>
          <w:lang w:val="en-ID"/>
        </w:rPr>
        <w:t>mengenai</w:t>
      </w:r>
      <w:proofErr w:type="spellEnd"/>
      <w:r w:rsidRPr="00BE16FB">
        <w:rPr>
          <w:lang w:val="en-ID"/>
        </w:rPr>
        <w:t xml:space="preserve"> </w:t>
      </w:r>
      <w:proofErr w:type="spellStart"/>
      <w:r w:rsidRPr="00BE16FB">
        <w:rPr>
          <w:lang w:val="en-ID"/>
        </w:rPr>
        <w:t>Pedoman</w:t>
      </w:r>
      <w:proofErr w:type="spellEnd"/>
      <w:r w:rsidRPr="00BE16FB">
        <w:rPr>
          <w:lang w:val="en-ID"/>
        </w:rPr>
        <w:t xml:space="preserve"> Bantuan Premi </w:t>
      </w:r>
      <w:proofErr w:type="spellStart"/>
      <w:r w:rsidRPr="00BE16FB">
        <w:rPr>
          <w:lang w:val="en-ID"/>
        </w:rPr>
        <w:t>Asuransi</w:t>
      </w:r>
      <w:proofErr w:type="spellEnd"/>
      <w:r w:rsidRPr="00BE16FB">
        <w:rPr>
          <w:lang w:val="en-ID"/>
        </w:rPr>
        <w:t xml:space="preserve"> Usaha Tani </w:t>
      </w:r>
      <w:proofErr w:type="spellStart"/>
      <w:r w:rsidRPr="00BE16FB">
        <w:rPr>
          <w:lang w:val="en-ID"/>
        </w:rPr>
        <w:t>Padi</w:t>
      </w:r>
      <w:proofErr w:type="spellEnd"/>
      <w:r w:rsidRPr="00BE16FB">
        <w:rPr>
          <w:lang w:val="en-ID"/>
        </w:rPr>
        <w:t xml:space="preserve"> (Kementerian </w:t>
      </w:r>
      <w:proofErr w:type="spellStart"/>
      <w:r w:rsidRPr="00BE16FB">
        <w:rPr>
          <w:lang w:val="en-ID"/>
        </w:rPr>
        <w:t>Pertanian</w:t>
      </w:r>
      <w:proofErr w:type="spellEnd"/>
      <w:r w:rsidRPr="00BE16FB">
        <w:rPr>
          <w:lang w:val="en-ID"/>
        </w:rPr>
        <w:t>, 2022).</w:t>
      </w:r>
      <w:r w:rsidR="00943F76" w:rsidRPr="00B33F57">
        <w:rPr>
          <w:lang w:val="id-ID"/>
        </w:rPr>
        <w:t xml:space="preserve"> </w:t>
      </w:r>
    </w:p>
    <w:p w14:paraId="28E3C072" w14:textId="4D27F01E" w:rsidR="00943F76" w:rsidRPr="00B33F57" w:rsidRDefault="00BE16FB" w:rsidP="00943F76">
      <w:pPr>
        <w:spacing w:line="276" w:lineRule="auto"/>
        <w:ind w:firstLine="426"/>
        <w:jc w:val="both"/>
        <w:rPr>
          <w:rFonts w:eastAsia="Arial"/>
          <w:lang w:val="id-ID"/>
        </w:rPr>
      </w:pPr>
      <w:r w:rsidRPr="00BE16FB">
        <w:rPr>
          <w:lang w:val="id-ID"/>
        </w:rPr>
        <w:t>Berdasarkan Keputusan Menteri Pertanian RI Nomor 01/Kpts/SR.210/B/01/2022 mengenai Pedoman Bantuan Premi Asuransi Usaha Tani Padi (AUTP), nilai maksimum ganti rugi dan harga pertanggungan ditetapkan sebesar Rp. 6.000.000 per hektar per musim tanam. Kementerian Pertanian terus mendorong perluasan implementasi program AUTP ini. Pada setiap musim tanam, pemerintah memberikan subsidi premi sebesar Rp. 144.000 per hektar, yang mencakup sekitar 80 persen dari total biaya premi, sehingga petani hanya perlu membayar Rp. 36.000 per hektar per musim tanam, atau 20 persen dari biaya premi penuh.</w:t>
      </w:r>
      <w:r>
        <w:rPr>
          <w:lang w:val="id-ID"/>
        </w:rPr>
        <w:t xml:space="preserve"> </w:t>
      </w:r>
      <w:r w:rsidR="00943F76" w:rsidRPr="00B33F57">
        <w:rPr>
          <w:lang w:val="id-ID"/>
        </w:rPr>
        <w:t xml:space="preserve">Tujuan dari langkah ini adalah untuk memberikan dukungan ekonomi kepada petani sehingga mereka lebih tertarik untuk bergabung dalam program AUTP, dengan harapan dapat mengurangi kerugian yang disebabkan </w:t>
      </w:r>
      <w:r w:rsidR="00943F76" w:rsidRPr="00B33F57">
        <w:rPr>
          <w:lang w:val="id-ID"/>
        </w:rPr>
        <w:lastRenderedPageBreak/>
        <w:t xml:space="preserve">oleh bencana alam seperti serangan OPT, kekeringan, dan banjir </w:t>
      </w:r>
      <w:r w:rsidR="00943F76" w:rsidRPr="00B33F57">
        <w:rPr>
          <w:lang w:val="id-ID"/>
        </w:rPr>
        <w:fldChar w:fldCharType="begin" w:fldLock="1"/>
      </w:r>
      <w:r w:rsidR="00943F76" w:rsidRPr="00B33F57">
        <w:rPr>
          <w:lang w:val="id-ID"/>
        </w:rPr>
        <w:instrText>ADDIN CSL_CITATION {"citationItems":[{"id":"ITEM-1","itemData":{"author":[{"dropping-particle":"","family":"Kementerian Pertanian","given":"","non-dropping-particle":"","parse-names":false,"suffix":""}],"id":"ITEM-1","issued":{"date-parts":[["2022"]]},"title":"Keputusan Menteri Pertanian Republik Indonesia Nomor: No.01/Kpts/SR.210/B/01/2022 tentang Pedoman Bantuan Premi Asuransi Usahatani Padi","type":"legislation"},"uris":["http://www.mendeley.com/documents/?uuid=f8fba238-51b2-4438-8a6a-355b5ec333fe"]}],"mendeley":{"formattedCitation":"(Kementerian Pertanian, 2022)","plainTextFormattedCitation":"(Kementerian Pertanian, 2022)","previouslyFormattedCitation":"(Kementerian Pertanian, 2022)"},"properties":{"noteIndex":0},"schema":"https://github.com/citation-style-language/schema/raw/master/csl-citation.json"}</w:instrText>
      </w:r>
      <w:r w:rsidR="00943F76" w:rsidRPr="00B33F57">
        <w:rPr>
          <w:lang w:val="id-ID"/>
        </w:rPr>
        <w:fldChar w:fldCharType="separate"/>
      </w:r>
      <w:r w:rsidR="00943F76" w:rsidRPr="00B33F57">
        <w:rPr>
          <w:noProof/>
          <w:lang w:val="id-ID"/>
        </w:rPr>
        <w:t>(Kementerian Pertanian, 2022)</w:t>
      </w:r>
      <w:r w:rsidR="00943F76" w:rsidRPr="00B33F57">
        <w:rPr>
          <w:lang w:val="id-ID"/>
        </w:rPr>
        <w:fldChar w:fldCharType="end"/>
      </w:r>
      <w:r w:rsidR="00943F76" w:rsidRPr="00B33F57">
        <w:rPr>
          <w:rFonts w:eastAsia="Arial"/>
          <w:lang w:val="id-ID"/>
        </w:rPr>
        <w:t>.</w:t>
      </w:r>
    </w:p>
    <w:p w14:paraId="445AA80F" w14:textId="77777777" w:rsidR="00943F76" w:rsidRPr="00B33F57" w:rsidRDefault="00943F76" w:rsidP="00943F76">
      <w:pPr>
        <w:spacing w:line="276" w:lineRule="auto"/>
        <w:ind w:firstLine="426"/>
        <w:jc w:val="both"/>
        <w:rPr>
          <w:lang w:val="id-ID"/>
        </w:rPr>
      </w:pPr>
      <w:r w:rsidRPr="00B33F57">
        <w:rPr>
          <w:shd w:val="clear" w:color="auto" w:fill="FFFFFF"/>
          <w:lang w:val="id-ID"/>
        </w:rPr>
        <w:t xml:space="preserve">Menurut </w:t>
      </w:r>
      <w:r w:rsidRPr="00B33F57">
        <w:rPr>
          <w:shd w:val="clear" w:color="auto" w:fill="FFFFFF"/>
          <w:lang w:val="id-ID"/>
        </w:rPr>
        <w:fldChar w:fldCharType="begin" w:fldLock="1"/>
      </w:r>
      <w:r w:rsidRPr="00B33F57">
        <w:rPr>
          <w:shd w:val="clear" w:color="auto" w:fill="FFFFFF"/>
          <w:lang w:val="id-ID"/>
        </w:rPr>
        <w:instrText>ADDIN CSL_CITATION {"citationItems":[{"id":"ITEM-1","itemData":{"DOI":"https://doi.org/10.25077/joseta.v1i2.146","author":[{"dropping-particle":"","family":"Fadillah Elhusna, Melinda Noer","given":"Yuerlita Yuerlita","non-dropping-particle":"","parse-names":false,"suffix":""}],"container-title":"Jurnal Sosial Ekonomi Pertanian Tropis","id":"ITEM-1","issue":"2","issued":{"date-parts":[["2019"]]},"title":"Analisis Keikutsertaan Petani Dalam Asuransi Usahatani Padi (AUTP) Di Kecamatan Pariaman Timur","type":"article-journal","volume":"1"},"uris":["http://www.mendeley.com/documents/?uuid=1c28ce78-1f78-44d5-ba93-6ba766166c5f"]}],"mendeley":{"formattedCitation":"(Fadillah Elhusna, Melinda Noer, 2019)","manualFormatting":"(Fadillah Elhusna dkk, 2019)","plainTextFormattedCitation":"(Fadillah Elhusna, Melinda Noer, 2019)","previouslyFormattedCitation":"(Fadillah Elhusna, Melinda Noer, 2019)"},"properties":{"noteIndex":0},"schema":"https://github.com/citation-style-language/schema/raw/master/csl-citation.json"}</w:instrText>
      </w:r>
      <w:r w:rsidRPr="00B33F57">
        <w:rPr>
          <w:shd w:val="clear" w:color="auto" w:fill="FFFFFF"/>
          <w:lang w:val="id-ID"/>
        </w:rPr>
        <w:fldChar w:fldCharType="separate"/>
      </w:r>
      <w:r w:rsidRPr="00B33F57">
        <w:rPr>
          <w:noProof/>
          <w:shd w:val="clear" w:color="auto" w:fill="FFFFFF"/>
          <w:lang w:val="id-ID"/>
        </w:rPr>
        <w:t>(Fadillah Elhusna dkk, 2019)</w:t>
      </w:r>
      <w:r w:rsidRPr="00B33F57">
        <w:rPr>
          <w:shd w:val="clear" w:color="auto" w:fill="FFFFFF"/>
          <w:lang w:val="id-ID"/>
        </w:rPr>
        <w:fldChar w:fldCharType="end"/>
      </w:r>
      <w:r w:rsidRPr="00B33F57">
        <w:rPr>
          <w:shd w:val="clear" w:color="auto" w:fill="FFFFFF"/>
          <w:lang w:val="id-ID"/>
        </w:rPr>
        <w:t>,</w:t>
      </w:r>
      <w:r w:rsidRPr="00B33F57">
        <w:rPr>
          <w:lang w:val="id-ID"/>
        </w:rPr>
        <w:t xml:space="preserve"> petani akan menerima ganti rugi yang dapat digunakan sebagai modal kerja untuk menjaga kelangsungan usaha pertanian mereka dan melanjutkan kegiatan pada musim tanam berikutnya karena tujuan dari Asuransi Usaha Tani Padi (AUTP) adalah untuk melindungi petani dari kerugian ekonomi yang disebabkan oleh kekeringan, banjir, dan serangan OPT.</w:t>
      </w:r>
    </w:p>
    <w:p w14:paraId="64EE2EB3" w14:textId="77777777" w:rsidR="00943F76" w:rsidRPr="00B33F57" w:rsidRDefault="00943F76" w:rsidP="00943F76">
      <w:pPr>
        <w:spacing w:line="276" w:lineRule="auto"/>
        <w:ind w:firstLine="426"/>
        <w:jc w:val="both"/>
      </w:pPr>
      <w:proofErr w:type="spellStart"/>
      <w:r w:rsidRPr="00B33F57">
        <w:t>Kabupaten</w:t>
      </w:r>
      <w:proofErr w:type="spellEnd"/>
      <w:r w:rsidRPr="00B33F57">
        <w:t xml:space="preserve"> </w:t>
      </w:r>
      <w:proofErr w:type="spellStart"/>
      <w:r w:rsidRPr="00B33F57">
        <w:t>Banyuasin</w:t>
      </w:r>
      <w:proofErr w:type="spellEnd"/>
      <w:r w:rsidRPr="00B33F57">
        <w:t xml:space="preserve"> </w:t>
      </w:r>
      <w:proofErr w:type="spellStart"/>
      <w:r w:rsidRPr="00B33F57">
        <w:t>adalah</w:t>
      </w:r>
      <w:proofErr w:type="spellEnd"/>
      <w:r w:rsidRPr="00B33F57">
        <w:t xml:space="preserve"> wilayah </w:t>
      </w:r>
      <w:proofErr w:type="spellStart"/>
      <w:r w:rsidRPr="00B33F57">
        <w:t>pertanian</w:t>
      </w:r>
      <w:proofErr w:type="spellEnd"/>
      <w:r w:rsidRPr="00B33F57">
        <w:t xml:space="preserve"> </w:t>
      </w:r>
      <w:proofErr w:type="spellStart"/>
      <w:r w:rsidRPr="00B33F57">
        <w:t>terluas</w:t>
      </w:r>
      <w:proofErr w:type="spellEnd"/>
      <w:r w:rsidRPr="00B33F57">
        <w:t xml:space="preserve"> di Sumatera Selatan. </w:t>
      </w:r>
      <w:proofErr w:type="spellStart"/>
      <w:r w:rsidRPr="00B33F57">
        <w:t>Dengan</w:t>
      </w:r>
      <w:proofErr w:type="spellEnd"/>
      <w:r w:rsidRPr="00B33F57">
        <w:t xml:space="preserve"> </w:t>
      </w:r>
      <w:proofErr w:type="spellStart"/>
      <w:r w:rsidRPr="00B33F57">
        <w:t>luas</w:t>
      </w:r>
      <w:proofErr w:type="spellEnd"/>
      <w:r w:rsidRPr="00B33F57">
        <w:t xml:space="preserve"> </w:t>
      </w:r>
      <w:proofErr w:type="spellStart"/>
      <w:r w:rsidRPr="00B33F57">
        <w:t>lahan</w:t>
      </w:r>
      <w:proofErr w:type="spellEnd"/>
      <w:r w:rsidRPr="00B33F57">
        <w:t xml:space="preserve"> </w:t>
      </w:r>
      <w:proofErr w:type="spellStart"/>
      <w:r w:rsidRPr="00B33F57">
        <w:t>pertanian</w:t>
      </w:r>
      <w:proofErr w:type="spellEnd"/>
      <w:r w:rsidRPr="00B33F57">
        <w:t xml:space="preserve"> yang </w:t>
      </w:r>
      <w:proofErr w:type="spellStart"/>
      <w:r w:rsidRPr="00B33F57">
        <w:t>besar</w:t>
      </w:r>
      <w:proofErr w:type="spellEnd"/>
      <w:r w:rsidRPr="00B33F57">
        <w:t xml:space="preserve">, </w:t>
      </w:r>
      <w:proofErr w:type="spellStart"/>
      <w:r w:rsidRPr="00B33F57">
        <w:t>Kabupaten</w:t>
      </w:r>
      <w:proofErr w:type="spellEnd"/>
      <w:r w:rsidRPr="00B33F57">
        <w:t xml:space="preserve"> </w:t>
      </w:r>
      <w:proofErr w:type="spellStart"/>
      <w:r w:rsidRPr="00B33F57">
        <w:t>Banyuasin</w:t>
      </w:r>
      <w:proofErr w:type="spellEnd"/>
      <w:r w:rsidRPr="00B33F57">
        <w:t xml:space="preserve"> </w:t>
      </w:r>
      <w:proofErr w:type="spellStart"/>
      <w:r w:rsidRPr="00B33F57">
        <w:t>memiliki</w:t>
      </w:r>
      <w:proofErr w:type="spellEnd"/>
      <w:r w:rsidRPr="00B33F57">
        <w:t xml:space="preserve"> </w:t>
      </w:r>
      <w:proofErr w:type="spellStart"/>
      <w:r w:rsidRPr="00B33F57">
        <w:t>potensi</w:t>
      </w:r>
      <w:proofErr w:type="spellEnd"/>
      <w:r w:rsidRPr="00B33F57">
        <w:t xml:space="preserve"> yang </w:t>
      </w:r>
      <w:proofErr w:type="spellStart"/>
      <w:r w:rsidRPr="00B33F57">
        <w:t>besar</w:t>
      </w:r>
      <w:proofErr w:type="spellEnd"/>
      <w:r w:rsidRPr="00B33F57">
        <w:t xml:space="preserve"> </w:t>
      </w:r>
      <w:proofErr w:type="spellStart"/>
      <w:r w:rsidRPr="00B33F57">
        <w:t>untuk</w:t>
      </w:r>
      <w:proofErr w:type="spellEnd"/>
      <w:r w:rsidRPr="00B33F57">
        <w:t xml:space="preserve"> </w:t>
      </w:r>
      <w:proofErr w:type="spellStart"/>
      <w:r w:rsidRPr="00B33F57">
        <w:t>mendukung</w:t>
      </w:r>
      <w:proofErr w:type="spellEnd"/>
      <w:r w:rsidRPr="00B33F57">
        <w:t xml:space="preserve"> </w:t>
      </w:r>
      <w:proofErr w:type="spellStart"/>
      <w:r w:rsidRPr="00B33F57">
        <w:t>ketahanan</w:t>
      </w:r>
      <w:proofErr w:type="spellEnd"/>
      <w:r w:rsidRPr="00B33F57">
        <w:t xml:space="preserve"> </w:t>
      </w:r>
      <w:proofErr w:type="spellStart"/>
      <w:r w:rsidRPr="00B33F57">
        <w:t>pangan</w:t>
      </w:r>
      <w:proofErr w:type="spellEnd"/>
      <w:r w:rsidRPr="00B33F57">
        <w:t xml:space="preserve"> </w:t>
      </w:r>
      <w:proofErr w:type="spellStart"/>
      <w:r w:rsidRPr="00B33F57">
        <w:t>nasional</w:t>
      </w:r>
      <w:proofErr w:type="spellEnd"/>
      <w:r w:rsidRPr="00B33F57">
        <w:t xml:space="preserve"> dan </w:t>
      </w:r>
      <w:proofErr w:type="spellStart"/>
      <w:r w:rsidRPr="00B33F57">
        <w:t>memenuhi</w:t>
      </w:r>
      <w:proofErr w:type="spellEnd"/>
      <w:r w:rsidRPr="00B33F57">
        <w:t xml:space="preserve"> </w:t>
      </w:r>
      <w:proofErr w:type="spellStart"/>
      <w:r w:rsidRPr="00B33F57">
        <w:t>kebutuhan</w:t>
      </w:r>
      <w:proofErr w:type="spellEnd"/>
      <w:r w:rsidRPr="00B33F57">
        <w:t xml:space="preserve"> </w:t>
      </w:r>
      <w:proofErr w:type="spellStart"/>
      <w:r w:rsidRPr="00B33F57">
        <w:t>pangan</w:t>
      </w:r>
      <w:proofErr w:type="spellEnd"/>
      <w:r w:rsidRPr="00B33F57">
        <w:t xml:space="preserve"> </w:t>
      </w:r>
      <w:proofErr w:type="spellStart"/>
      <w:r w:rsidRPr="00B33F57">
        <w:t>provinsi</w:t>
      </w:r>
      <w:proofErr w:type="spellEnd"/>
      <w:r w:rsidRPr="00B33F57">
        <w:t xml:space="preserve"> dan </w:t>
      </w:r>
      <w:proofErr w:type="spellStart"/>
      <w:r w:rsidRPr="00B33F57">
        <w:t>nasional</w:t>
      </w:r>
      <w:proofErr w:type="spellEnd"/>
      <w:r w:rsidRPr="00B33F57">
        <w:t xml:space="preserve">, </w:t>
      </w:r>
      <w:proofErr w:type="spellStart"/>
      <w:r w:rsidRPr="00B33F57">
        <w:t>karena</w:t>
      </w:r>
      <w:proofErr w:type="spellEnd"/>
      <w:r w:rsidRPr="00B33F57">
        <w:t xml:space="preserve"> </w:t>
      </w:r>
      <w:proofErr w:type="spellStart"/>
      <w:r w:rsidRPr="00B33F57">
        <w:t>kondisi</w:t>
      </w:r>
      <w:proofErr w:type="spellEnd"/>
      <w:r w:rsidRPr="00B33F57">
        <w:t xml:space="preserve"> </w:t>
      </w:r>
      <w:proofErr w:type="spellStart"/>
      <w:r w:rsidRPr="00B33F57">
        <w:t>ini</w:t>
      </w:r>
      <w:proofErr w:type="spellEnd"/>
      <w:r w:rsidRPr="00B33F57">
        <w:t xml:space="preserve"> </w:t>
      </w:r>
      <w:proofErr w:type="spellStart"/>
      <w:r w:rsidRPr="00B33F57">
        <w:t>menjadikan</w:t>
      </w:r>
      <w:proofErr w:type="spellEnd"/>
      <w:r w:rsidRPr="00B33F57">
        <w:t xml:space="preserve"> </w:t>
      </w:r>
      <w:proofErr w:type="spellStart"/>
      <w:r w:rsidRPr="00B33F57">
        <w:t>Kabupaten</w:t>
      </w:r>
      <w:proofErr w:type="spellEnd"/>
      <w:r w:rsidRPr="00B33F57">
        <w:t xml:space="preserve"> </w:t>
      </w:r>
      <w:proofErr w:type="spellStart"/>
      <w:r w:rsidRPr="00B33F57">
        <w:t>Banyuasin</w:t>
      </w:r>
      <w:proofErr w:type="spellEnd"/>
      <w:r w:rsidRPr="00B33F57">
        <w:t xml:space="preserve"> </w:t>
      </w:r>
      <w:proofErr w:type="spellStart"/>
      <w:r w:rsidRPr="00B33F57">
        <w:t>sebagai</w:t>
      </w:r>
      <w:proofErr w:type="spellEnd"/>
      <w:r w:rsidRPr="00B33F57">
        <w:t xml:space="preserve"> salah </w:t>
      </w:r>
      <w:proofErr w:type="spellStart"/>
      <w:r w:rsidRPr="00B33F57">
        <w:t>satu</w:t>
      </w:r>
      <w:proofErr w:type="spellEnd"/>
      <w:r w:rsidRPr="00B33F57">
        <w:t xml:space="preserve"> </w:t>
      </w:r>
      <w:proofErr w:type="spellStart"/>
      <w:r w:rsidRPr="00B33F57">
        <w:t>kontributor</w:t>
      </w:r>
      <w:proofErr w:type="spellEnd"/>
      <w:r w:rsidRPr="00B33F57">
        <w:t xml:space="preserve"> </w:t>
      </w:r>
      <w:proofErr w:type="spellStart"/>
      <w:r w:rsidRPr="00B33F57">
        <w:t>utama</w:t>
      </w:r>
      <w:proofErr w:type="spellEnd"/>
      <w:r w:rsidRPr="00B33F57">
        <w:t xml:space="preserve"> </w:t>
      </w:r>
      <w:proofErr w:type="spellStart"/>
      <w:r w:rsidRPr="00B33F57">
        <w:t>dalam</w:t>
      </w:r>
      <w:proofErr w:type="spellEnd"/>
      <w:r w:rsidRPr="00B33F57">
        <w:t xml:space="preserve"> </w:t>
      </w:r>
      <w:proofErr w:type="spellStart"/>
      <w:r w:rsidRPr="00B33F57">
        <w:t>produksi</w:t>
      </w:r>
      <w:proofErr w:type="spellEnd"/>
      <w:r w:rsidRPr="00B33F57">
        <w:t xml:space="preserve"> </w:t>
      </w:r>
      <w:proofErr w:type="spellStart"/>
      <w:r w:rsidRPr="00B33F57">
        <w:t>padi</w:t>
      </w:r>
      <w:proofErr w:type="spellEnd"/>
      <w:r w:rsidRPr="00B33F57">
        <w:t xml:space="preserve"> di </w:t>
      </w:r>
      <w:proofErr w:type="spellStart"/>
      <w:r w:rsidRPr="00B33F57">
        <w:t>tingkat</w:t>
      </w:r>
      <w:proofErr w:type="spellEnd"/>
      <w:r w:rsidRPr="00B33F57">
        <w:t xml:space="preserve"> </w:t>
      </w:r>
      <w:proofErr w:type="spellStart"/>
      <w:r w:rsidRPr="00B33F57">
        <w:t>provinsi</w:t>
      </w:r>
      <w:proofErr w:type="spellEnd"/>
      <w:r w:rsidRPr="00B33F57">
        <w:t xml:space="preserve">. Selain </w:t>
      </w:r>
      <w:proofErr w:type="spellStart"/>
      <w:r w:rsidRPr="00B33F57">
        <w:t>itu</w:t>
      </w:r>
      <w:proofErr w:type="spellEnd"/>
      <w:r w:rsidRPr="00B33F57">
        <w:t xml:space="preserve">, </w:t>
      </w:r>
      <w:proofErr w:type="spellStart"/>
      <w:r w:rsidRPr="00B33F57">
        <w:t>penduduknya</w:t>
      </w:r>
      <w:proofErr w:type="spellEnd"/>
      <w:r w:rsidRPr="00B33F57">
        <w:t xml:space="preserve"> </w:t>
      </w:r>
      <w:proofErr w:type="spellStart"/>
      <w:r w:rsidRPr="00B33F57">
        <w:t>bergantung</w:t>
      </w:r>
      <w:proofErr w:type="spellEnd"/>
      <w:r w:rsidRPr="00B33F57">
        <w:t xml:space="preserve"> pada </w:t>
      </w:r>
      <w:proofErr w:type="spellStart"/>
      <w:r w:rsidRPr="00B33F57">
        <w:t>usaha</w:t>
      </w:r>
      <w:proofErr w:type="spellEnd"/>
      <w:r w:rsidRPr="00B33F57">
        <w:t xml:space="preserve"> </w:t>
      </w:r>
      <w:proofErr w:type="spellStart"/>
      <w:r w:rsidRPr="00B33F57">
        <w:t>pertanian</w:t>
      </w:r>
      <w:proofErr w:type="spellEnd"/>
      <w:r w:rsidRPr="00B33F57">
        <w:t xml:space="preserve"> </w:t>
      </w:r>
      <w:proofErr w:type="spellStart"/>
      <w:r w:rsidRPr="00B33F57">
        <w:t>sebagai</w:t>
      </w:r>
      <w:proofErr w:type="spellEnd"/>
      <w:r w:rsidRPr="00B33F57">
        <w:t xml:space="preserve"> </w:t>
      </w:r>
      <w:proofErr w:type="spellStart"/>
      <w:r w:rsidRPr="00B33F57">
        <w:t>mata</w:t>
      </w:r>
      <w:proofErr w:type="spellEnd"/>
      <w:r w:rsidRPr="00B33F57">
        <w:t xml:space="preserve"> </w:t>
      </w:r>
      <w:proofErr w:type="spellStart"/>
      <w:r w:rsidRPr="00B33F57">
        <w:t>pencaharian</w:t>
      </w:r>
      <w:proofErr w:type="spellEnd"/>
      <w:r w:rsidRPr="00B33F57">
        <w:t xml:space="preserve"> </w:t>
      </w:r>
      <w:proofErr w:type="spellStart"/>
      <w:r w:rsidRPr="00B33F57">
        <w:t>utama</w:t>
      </w:r>
      <w:proofErr w:type="spellEnd"/>
      <w:r w:rsidRPr="00B33F57">
        <w:t xml:space="preserve"> </w:t>
      </w:r>
      <w:proofErr w:type="spellStart"/>
      <w:r w:rsidRPr="00B33F57">
        <w:t>mereka</w:t>
      </w:r>
      <w:proofErr w:type="spellEnd"/>
      <w:r w:rsidRPr="00B33F57">
        <w:t>.</w:t>
      </w:r>
    </w:p>
    <w:p w14:paraId="20826E68" w14:textId="77777777" w:rsidR="00943F76" w:rsidRPr="00B33F57" w:rsidRDefault="00943F76" w:rsidP="00943F76">
      <w:pPr>
        <w:spacing w:line="276" w:lineRule="auto"/>
        <w:ind w:firstLine="426"/>
        <w:jc w:val="both"/>
        <w:rPr>
          <w:lang w:val="id-ID"/>
        </w:rPr>
      </w:pPr>
      <w:proofErr w:type="spellStart"/>
      <w:r w:rsidRPr="00B33F57">
        <w:t>Penelitian</w:t>
      </w:r>
      <w:proofErr w:type="spellEnd"/>
      <w:r w:rsidRPr="00B33F57">
        <w:t xml:space="preserve"> </w:t>
      </w:r>
      <w:proofErr w:type="spellStart"/>
      <w:r w:rsidRPr="00B33F57">
        <w:t>ini</w:t>
      </w:r>
      <w:proofErr w:type="spellEnd"/>
      <w:r w:rsidRPr="00B33F57">
        <w:t xml:space="preserve"> </w:t>
      </w:r>
      <w:proofErr w:type="spellStart"/>
      <w:r w:rsidRPr="00B33F57">
        <w:t>dilaksanakan</w:t>
      </w:r>
      <w:proofErr w:type="spellEnd"/>
      <w:r w:rsidRPr="00B33F57">
        <w:t xml:space="preserve"> di Desa Upang Ceria. Desa Upang Ceria </w:t>
      </w:r>
      <w:proofErr w:type="spellStart"/>
      <w:r w:rsidRPr="00B33F57">
        <w:t>adalah</w:t>
      </w:r>
      <w:proofErr w:type="spellEnd"/>
      <w:r w:rsidRPr="00B33F57">
        <w:t xml:space="preserve"> salah </w:t>
      </w:r>
      <w:proofErr w:type="spellStart"/>
      <w:r w:rsidRPr="00B33F57">
        <w:t>satu</w:t>
      </w:r>
      <w:proofErr w:type="spellEnd"/>
      <w:r w:rsidRPr="00B33F57">
        <w:t xml:space="preserve"> </w:t>
      </w:r>
      <w:proofErr w:type="spellStart"/>
      <w:r w:rsidRPr="00B33F57">
        <w:t>desa</w:t>
      </w:r>
      <w:proofErr w:type="spellEnd"/>
      <w:r w:rsidRPr="00B33F57">
        <w:t xml:space="preserve"> yang </w:t>
      </w:r>
      <w:proofErr w:type="spellStart"/>
      <w:r w:rsidRPr="00B33F57">
        <w:t>berada</w:t>
      </w:r>
      <w:proofErr w:type="spellEnd"/>
      <w:r w:rsidRPr="00B33F57">
        <w:t xml:space="preserve"> di </w:t>
      </w:r>
      <w:proofErr w:type="spellStart"/>
      <w:r w:rsidRPr="00B33F57">
        <w:t>Kecamatan</w:t>
      </w:r>
      <w:proofErr w:type="spellEnd"/>
      <w:r w:rsidRPr="00B33F57">
        <w:t xml:space="preserve"> Muara Telang, </w:t>
      </w:r>
      <w:proofErr w:type="spellStart"/>
      <w:r w:rsidRPr="00B33F57">
        <w:t>Kabupaten</w:t>
      </w:r>
      <w:proofErr w:type="spellEnd"/>
      <w:r w:rsidRPr="00B33F57">
        <w:t xml:space="preserve"> </w:t>
      </w:r>
      <w:proofErr w:type="spellStart"/>
      <w:r w:rsidRPr="00B33F57">
        <w:t>Banyuasin</w:t>
      </w:r>
      <w:proofErr w:type="spellEnd"/>
      <w:r w:rsidRPr="00B33F57">
        <w:t xml:space="preserve">, dan juga </w:t>
      </w:r>
      <w:proofErr w:type="spellStart"/>
      <w:r w:rsidRPr="00B33F57">
        <w:t>sebagai</w:t>
      </w:r>
      <w:proofErr w:type="spellEnd"/>
      <w:r w:rsidRPr="00B33F57">
        <w:t xml:space="preserve"> salah </w:t>
      </w:r>
      <w:proofErr w:type="spellStart"/>
      <w:r w:rsidRPr="00B33F57">
        <w:t>satu</w:t>
      </w:r>
      <w:proofErr w:type="spellEnd"/>
      <w:r w:rsidRPr="00B33F57">
        <w:t xml:space="preserve"> </w:t>
      </w:r>
      <w:proofErr w:type="spellStart"/>
      <w:r w:rsidRPr="00B33F57">
        <w:t>desa</w:t>
      </w:r>
      <w:proofErr w:type="spellEnd"/>
      <w:r w:rsidRPr="00B33F57">
        <w:t xml:space="preserve"> yang </w:t>
      </w:r>
      <w:proofErr w:type="spellStart"/>
      <w:r w:rsidRPr="00B33F57">
        <w:t>mayoritasnya</w:t>
      </w:r>
      <w:proofErr w:type="spellEnd"/>
      <w:r w:rsidRPr="00B33F57">
        <w:t xml:space="preserve"> </w:t>
      </w:r>
      <w:proofErr w:type="spellStart"/>
      <w:r w:rsidRPr="00B33F57">
        <w:t>petani</w:t>
      </w:r>
      <w:proofErr w:type="spellEnd"/>
      <w:r w:rsidRPr="00B33F57">
        <w:t xml:space="preserve">. </w:t>
      </w:r>
      <w:proofErr w:type="spellStart"/>
      <w:r w:rsidRPr="00B33F57">
        <w:rPr>
          <w:shd w:val="clear" w:color="auto" w:fill="FFFFFF"/>
        </w:rPr>
        <w:t>Semua</w:t>
      </w:r>
      <w:proofErr w:type="spellEnd"/>
      <w:r w:rsidRPr="00B33F57">
        <w:rPr>
          <w:shd w:val="clear" w:color="auto" w:fill="FFFFFF"/>
        </w:rPr>
        <w:t xml:space="preserve"> </w:t>
      </w:r>
      <w:proofErr w:type="spellStart"/>
      <w:r w:rsidRPr="00B33F57">
        <w:rPr>
          <w:shd w:val="clear" w:color="auto" w:fill="FFFFFF"/>
        </w:rPr>
        <w:t>petani</w:t>
      </w:r>
      <w:proofErr w:type="spellEnd"/>
      <w:r w:rsidRPr="00B33F57">
        <w:rPr>
          <w:shd w:val="clear" w:color="auto" w:fill="FFFFFF"/>
        </w:rPr>
        <w:t xml:space="preserve"> di Desa Upang Ceria </w:t>
      </w:r>
      <w:proofErr w:type="spellStart"/>
      <w:r w:rsidRPr="00B33F57">
        <w:rPr>
          <w:shd w:val="clear" w:color="auto" w:fill="FFFFFF"/>
        </w:rPr>
        <w:t>mengelola</w:t>
      </w:r>
      <w:proofErr w:type="spellEnd"/>
      <w:r w:rsidRPr="00B33F57">
        <w:rPr>
          <w:shd w:val="clear" w:color="auto" w:fill="FFFFFF"/>
        </w:rPr>
        <w:t xml:space="preserve"> </w:t>
      </w:r>
      <w:proofErr w:type="spellStart"/>
      <w:r w:rsidRPr="00B33F57">
        <w:rPr>
          <w:shd w:val="clear" w:color="auto" w:fill="FFFFFF"/>
        </w:rPr>
        <w:t>lahan</w:t>
      </w:r>
      <w:proofErr w:type="spellEnd"/>
      <w:r w:rsidRPr="00B33F57">
        <w:rPr>
          <w:shd w:val="clear" w:color="auto" w:fill="FFFFFF"/>
        </w:rPr>
        <w:t xml:space="preserve"> sawah </w:t>
      </w:r>
      <w:proofErr w:type="spellStart"/>
      <w:r w:rsidRPr="00B33F57">
        <w:rPr>
          <w:shd w:val="clear" w:color="auto" w:fill="FFFFFF"/>
        </w:rPr>
        <w:t>seluas</w:t>
      </w:r>
      <w:proofErr w:type="spellEnd"/>
      <w:r w:rsidRPr="00B33F57">
        <w:rPr>
          <w:shd w:val="clear" w:color="auto" w:fill="FFFFFF"/>
        </w:rPr>
        <w:t xml:space="preserve"> 1.782 </w:t>
      </w:r>
      <w:proofErr w:type="spellStart"/>
      <w:r w:rsidRPr="00B33F57">
        <w:rPr>
          <w:shd w:val="clear" w:color="auto" w:fill="FFFFFF"/>
        </w:rPr>
        <w:t>hektare</w:t>
      </w:r>
      <w:proofErr w:type="spellEnd"/>
      <w:r w:rsidRPr="00B33F57">
        <w:rPr>
          <w:shd w:val="clear" w:color="auto" w:fill="FFFFFF"/>
        </w:rPr>
        <w:t>.</w:t>
      </w:r>
      <w:r w:rsidRPr="00B33F57">
        <w:t xml:space="preserve"> Luas wilayah </w:t>
      </w:r>
      <w:r w:rsidRPr="00B33F57">
        <w:rPr>
          <w:lang w:val="id-ID"/>
        </w:rPr>
        <w:t xml:space="preserve">desa ini </w:t>
      </w:r>
      <w:r w:rsidRPr="00B33F57">
        <w:t xml:space="preserve">2.156 </w:t>
      </w:r>
      <w:proofErr w:type="spellStart"/>
      <w:r w:rsidRPr="00B33F57">
        <w:t>hektare</w:t>
      </w:r>
      <w:proofErr w:type="spellEnd"/>
      <w:r w:rsidRPr="00B33F57">
        <w:t xml:space="preserve"> </w:t>
      </w:r>
      <w:proofErr w:type="spellStart"/>
      <w:r w:rsidRPr="00B33F57">
        <w:t>dengan</w:t>
      </w:r>
      <w:proofErr w:type="spellEnd"/>
      <w:r w:rsidRPr="00B33F57">
        <w:t xml:space="preserve"> </w:t>
      </w:r>
      <w:proofErr w:type="spellStart"/>
      <w:r w:rsidRPr="00B33F57">
        <w:t>jumlah</w:t>
      </w:r>
      <w:proofErr w:type="spellEnd"/>
      <w:r w:rsidRPr="00B33F57">
        <w:t xml:space="preserve"> </w:t>
      </w:r>
      <w:proofErr w:type="spellStart"/>
      <w:r w:rsidRPr="00B33F57">
        <w:t>penduduk</w:t>
      </w:r>
      <w:proofErr w:type="spellEnd"/>
      <w:r w:rsidRPr="00B33F57">
        <w:t xml:space="preserve"> 2.102 </w:t>
      </w:r>
      <w:proofErr w:type="spellStart"/>
      <w:r w:rsidRPr="00B33F57">
        <w:t>warga</w:t>
      </w:r>
      <w:proofErr w:type="spellEnd"/>
      <w:r w:rsidRPr="00B33F57">
        <w:rPr>
          <w:lang w:val="id-ID"/>
        </w:rPr>
        <w:t>.</w:t>
      </w:r>
      <w:r w:rsidRPr="00B33F57">
        <w:t xml:space="preserve"> Tingkat </w:t>
      </w:r>
      <w:proofErr w:type="spellStart"/>
      <w:r w:rsidRPr="00B33F57">
        <w:t>partisipasi</w:t>
      </w:r>
      <w:proofErr w:type="spellEnd"/>
      <w:r w:rsidRPr="00B33F57">
        <w:t xml:space="preserve"> </w:t>
      </w:r>
      <w:proofErr w:type="spellStart"/>
      <w:r w:rsidRPr="00B33F57">
        <w:t>petani</w:t>
      </w:r>
      <w:proofErr w:type="spellEnd"/>
      <w:r w:rsidRPr="00B33F57">
        <w:t xml:space="preserve"> </w:t>
      </w:r>
      <w:proofErr w:type="spellStart"/>
      <w:r w:rsidRPr="00B33F57">
        <w:t>untuk</w:t>
      </w:r>
      <w:proofErr w:type="spellEnd"/>
      <w:r w:rsidRPr="00B33F57">
        <w:t xml:space="preserve"> </w:t>
      </w:r>
      <w:proofErr w:type="spellStart"/>
      <w:r w:rsidRPr="00B33F57">
        <w:t>mengikuti</w:t>
      </w:r>
      <w:proofErr w:type="spellEnd"/>
      <w:r w:rsidRPr="00B33F57">
        <w:t xml:space="preserve"> program </w:t>
      </w:r>
      <w:proofErr w:type="spellStart"/>
      <w:r w:rsidRPr="00B33F57">
        <w:t>Asuransi</w:t>
      </w:r>
      <w:proofErr w:type="spellEnd"/>
      <w:r w:rsidRPr="00B33F57">
        <w:t xml:space="preserve"> Usaha Tani </w:t>
      </w:r>
      <w:proofErr w:type="spellStart"/>
      <w:r w:rsidRPr="00B33F57">
        <w:t>Padi</w:t>
      </w:r>
      <w:proofErr w:type="spellEnd"/>
      <w:r w:rsidRPr="00B33F57">
        <w:t xml:space="preserve"> (AUTP) </w:t>
      </w:r>
      <w:proofErr w:type="spellStart"/>
      <w:r w:rsidRPr="00B33F57">
        <w:t>masih</w:t>
      </w:r>
      <w:proofErr w:type="spellEnd"/>
      <w:r w:rsidRPr="00B33F57">
        <w:t xml:space="preserve"> </w:t>
      </w:r>
      <w:proofErr w:type="spellStart"/>
      <w:r w:rsidRPr="00B33F57">
        <w:t>sangat</w:t>
      </w:r>
      <w:proofErr w:type="spellEnd"/>
      <w:r w:rsidRPr="00B33F57">
        <w:t xml:space="preserve"> </w:t>
      </w:r>
      <w:proofErr w:type="spellStart"/>
      <w:r w:rsidRPr="00B33F57">
        <w:t>rendah</w:t>
      </w:r>
      <w:proofErr w:type="spellEnd"/>
      <w:r w:rsidRPr="00B33F57">
        <w:t xml:space="preserve">. Pada </w:t>
      </w:r>
      <w:proofErr w:type="spellStart"/>
      <w:r w:rsidRPr="00B33F57">
        <w:t>tahun</w:t>
      </w:r>
      <w:proofErr w:type="spellEnd"/>
      <w:r w:rsidRPr="00B33F57">
        <w:t xml:space="preserve"> 2019 </w:t>
      </w:r>
      <w:proofErr w:type="spellStart"/>
      <w:r w:rsidRPr="00B33F57">
        <w:t>lahan</w:t>
      </w:r>
      <w:proofErr w:type="spellEnd"/>
      <w:r w:rsidRPr="00B33F57">
        <w:t xml:space="preserve"> yang </w:t>
      </w:r>
      <w:proofErr w:type="spellStart"/>
      <w:r w:rsidRPr="00B33F57">
        <w:t>diasuransikan</w:t>
      </w:r>
      <w:proofErr w:type="spellEnd"/>
      <w:r w:rsidRPr="00B33F57">
        <w:t xml:space="preserve"> </w:t>
      </w:r>
      <w:proofErr w:type="spellStart"/>
      <w:r w:rsidRPr="00B33F57">
        <w:t>hanya</w:t>
      </w:r>
      <w:proofErr w:type="spellEnd"/>
      <w:r w:rsidRPr="00B33F57">
        <w:t xml:space="preserve"> </w:t>
      </w:r>
      <w:proofErr w:type="spellStart"/>
      <w:r w:rsidRPr="00B33F57">
        <w:t>seluas</w:t>
      </w:r>
      <w:proofErr w:type="spellEnd"/>
      <w:r w:rsidRPr="00B33F57">
        <w:t xml:space="preserve"> 242 </w:t>
      </w:r>
      <w:proofErr w:type="spellStart"/>
      <w:r w:rsidRPr="00B33F57">
        <w:t>hektare</w:t>
      </w:r>
      <w:proofErr w:type="spellEnd"/>
      <w:r w:rsidRPr="00B33F57">
        <w:t xml:space="preserve"> dan </w:t>
      </w:r>
      <w:proofErr w:type="spellStart"/>
      <w:r w:rsidRPr="00B33F57">
        <w:t>tahun</w:t>
      </w:r>
      <w:proofErr w:type="spellEnd"/>
      <w:r w:rsidRPr="00B33F57">
        <w:t xml:space="preserve"> 2022 </w:t>
      </w:r>
      <w:proofErr w:type="spellStart"/>
      <w:r w:rsidRPr="00B33F57">
        <w:t>lahan</w:t>
      </w:r>
      <w:proofErr w:type="spellEnd"/>
      <w:r w:rsidRPr="00B33F57">
        <w:t xml:space="preserve"> yang </w:t>
      </w:r>
      <w:proofErr w:type="spellStart"/>
      <w:r w:rsidRPr="00B33F57">
        <w:t>diasuransikan</w:t>
      </w:r>
      <w:proofErr w:type="spellEnd"/>
      <w:r w:rsidRPr="00B33F57">
        <w:t xml:space="preserve"> </w:t>
      </w:r>
      <w:proofErr w:type="spellStart"/>
      <w:r w:rsidRPr="00B33F57">
        <w:t>seluas</w:t>
      </w:r>
      <w:proofErr w:type="spellEnd"/>
      <w:r w:rsidRPr="00B33F57">
        <w:t xml:space="preserve"> 13,50 </w:t>
      </w:r>
      <w:proofErr w:type="spellStart"/>
      <w:r w:rsidRPr="00B33F57">
        <w:t>hektare</w:t>
      </w:r>
      <w:proofErr w:type="spellEnd"/>
      <w:r w:rsidRPr="00B33F57">
        <w:t>.</w:t>
      </w:r>
      <w:r w:rsidRPr="00B33F57">
        <w:rPr>
          <w:shd w:val="clear" w:color="auto" w:fill="FFFFFF"/>
        </w:rPr>
        <w:t xml:space="preserve"> </w:t>
      </w:r>
      <w:r w:rsidRPr="00B33F57">
        <w:rPr>
          <w:lang w:val="id-ID"/>
        </w:rPr>
        <w:t xml:space="preserve"> </w:t>
      </w:r>
    </w:p>
    <w:p w14:paraId="455AB6B0" w14:textId="77777777" w:rsidR="00BE16FB" w:rsidRDefault="00BE16FB" w:rsidP="00943F76">
      <w:pPr>
        <w:spacing w:line="276" w:lineRule="auto"/>
        <w:ind w:firstLine="426"/>
        <w:jc w:val="both"/>
        <w:rPr>
          <w:lang w:val="id-ID"/>
        </w:rPr>
      </w:pPr>
      <w:r w:rsidRPr="00BE16FB">
        <w:rPr>
          <w:lang w:val="id-ID"/>
        </w:rPr>
        <w:t>Berdasarkan paparan tersebut, peneliti tertarik untuk meneliti implementasi Program Asuransi Usaha Tani Padi (AUTP) yang dijalankan oleh Dinas Tanaman Pangan dan Hortikultura Kabupaten Banyuasin. Penelitian ini juga bertujuan untuk mengevaluasi partisipasi petani serta efektivitas program AUTP di Desa Upang Ceria, Kecamatan Muara Telang, Kabupaten Banyuasin. Dengan demikian, hasil dari penelitian ini diharapkan dapat memberikan masukan bagi pemerintah dalam merumuskan kebijakan yang mampu meningkatkan minat petani untuk berpartisipasi dalam program AUTP.</w:t>
      </w:r>
    </w:p>
    <w:p w14:paraId="0F2FC658" w14:textId="78A0A158" w:rsidR="00943F76" w:rsidRPr="00B33F57" w:rsidRDefault="00943F76" w:rsidP="00943F76">
      <w:pPr>
        <w:spacing w:line="276" w:lineRule="auto"/>
        <w:ind w:firstLine="426"/>
        <w:jc w:val="both"/>
        <w:rPr>
          <w:lang w:val="id-ID"/>
        </w:rPr>
      </w:pPr>
      <w:r w:rsidRPr="00B33F57">
        <w:rPr>
          <w:lang w:val="id-ID"/>
        </w:rPr>
        <w:t xml:space="preserve">Berdasarkan uraian pada latar belakang di atas, maka perumusan masalah yang dapat diambil dalam penelitian ini adalah: 1) Bagaimana Implementasi Kebijakan </w:t>
      </w:r>
      <w:r w:rsidRPr="00B33F57">
        <w:rPr>
          <w:rFonts w:eastAsia="Arial"/>
          <w:lang w:val="id-ID"/>
        </w:rPr>
        <w:t>Asuransi Usaha Tani Padi</w:t>
      </w:r>
      <w:r w:rsidRPr="00B33F57">
        <w:rPr>
          <w:lang w:val="id-ID"/>
        </w:rPr>
        <w:t xml:space="preserve"> (AUTP) di Desa Upang Ceria Kecamatan Muara Telang Kabupaten Banyuasin?</w:t>
      </w:r>
    </w:p>
    <w:p w14:paraId="747F04CA" w14:textId="77777777" w:rsidR="00943F76" w:rsidRPr="00B33F57" w:rsidRDefault="00943F76" w:rsidP="00943F76">
      <w:pPr>
        <w:pStyle w:val="p1"/>
        <w:rPr>
          <w:lang w:val="id-ID"/>
        </w:rPr>
      </w:pPr>
      <w:r w:rsidRPr="00B33F57">
        <w:rPr>
          <w:lang w:val="id-ID"/>
        </w:rPr>
        <w:t xml:space="preserve">2) Apa saja faktor pendukung dan faktor penghambat Implementasi Kebijakan </w:t>
      </w:r>
      <w:r w:rsidRPr="00B33F57">
        <w:rPr>
          <w:rFonts w:eastAsia="Arial"/>
          <w:lang w:val="id-ID"/>
        </w:rPr>
        <w:t>Asuransi Usaha Tani Padi</w:t>
      </w:r>
      <w:r w:rsidRPr="00B33F57">
        <w:rPr>
          <w:lang w:val="id-ID"/>
        </w:rPr>
        <w:t xml:space="preserve"> (AUTP) di Desa Upang Ceria Kecamatan Muara Telang Kabupaten Banyuasin?</w:t>
      </w:r>
    </w:p>
    <w:p w14:paraId="27B3F02B" w14:textId="61E2AC8B" w:rsidR="00943F76" w:rsidRPr="00B33F57" w:rsidRDefault="00AC532C" w:rsidP="00943F76">
      <w:pPr>
        <w:pStyle w:val="p1"/>
      </w:pPr>
      <w:r w:rsidRPr="00B33F57">
        <w:tab/>
      </w:r>
      <w:r w:rsidR="00225823" w:rsidRPr="00B33F57">
        <w:t xml:space="preserve"> Tujuan</w:t>
      </w:r>
      <w:r w:rsidR="00225823" w:rsidRPr="00B33F57">
        <w:rPr>
          <w:lang w:val="id-ID"/>
        </w:rPr>
        <w:t xml:space="preserve"> dari penelitian ini adalah </w:t>
      </w:r>
      <w:r w:rsidR="00943F76" w:rsidRPr="00B33F57">
        <w:t>Untuk mengetahui dan menganalisis Implementasi Kebijakan Asuransi Usaha Tani Padi (AUTP) di Desa Upang Ceria Kecamatan Muara Telang Kabupaten Banyuasin.</w:t>
      </w:r>
    </w:p>
    <w:p w14:paraId="2E595B06" w14:textId="02B2BA91" w:rsidR="00943F76" w:rsidRPr="00B33F57" w:rsidRDefault="00EB2C37" w:rsidP="00943F76">
      <w:pPr>
        <w:pStyle w:val="p1"/>
      </w:pPr>
      <w:r w:rsidRPr="00B33F57">
        <w:tab/>
      </w:r>
      <w:r w:rsidR="00943F76" w:rsidRPr="00B33F57">
        <w:t>Hasil dari penelitian ini diharapkan dapat memberikan informasi kepada pemerintah dan stakeholder terkait mengenai program Asuransi</w:t>
      </w:r>
      <w:r w:rsidR="00943F76" w:rsidRPr="00B33F57">
        <w:rPr>
          <w:spacing w:val="-11"/>
        </w:rPr>
        <w:t xml:space="preserve"> </w:t>
      </w:r>
      <w:r w:rsidR="00943F76" w:rsidRPr="00B33F57">
        <w:t>Usaha</w:t>
      </w:r>
      <w:r w:rsidR="00943F76" w:rsidRPr="00B33F57">
        <w:rPr>
          <w:spacing w:val="-3"/>
        </w:rPr>
        <w:t xml:space="preserve"> </w:t>
      </w:r>
      <w:r w:rsidR="00943F76" w:rsidRPr="00B33F57">
        <w:t>Tani</w:t>
      </w:r>
      <w:r w:rsidR="00943F76" w:rsidRPr="00B33F57">
        <w:rPr>
          <w:spacing w:val="-11"/>
        </w:rPr>
        <w:t xml:space="preserve"> </w:t>
      </w:r>
      <w:r w:rsidR="00943F76" w:rsidRPr="00B33F57">
        <w:t>Padi</w:t>
      </w:r>
      <w:r w:rsidR="00943F76" w:rsidRPr="00B33F57">
        <w:rPr>
          <w:spacing w:val="-8"/>
        </w:rPr>
        <w:t xml:space="preserve"> </w:t>
      </w:r>
      <w:r w:rsidR="00943F76" w:rsidRPr="00B33F57">
        <w:t>(AUTP) di</w:t>
      </w:r>
      <w:r w:rsidR="00943F76" w:rsidRPr="00B33F57">
        <w:rPr>
          <w:spacing w:val="-11"/>
        </w:rPr>
        <w:t xml:space="preserve"> </w:t>
      </w:r>
      <w:r w:rsidR="00943F76" w:rsidRPr="00B33F57">
        <w:t>Desa</w:t>
      </w:r>
      <w:r w:rsidR="00943F76" w:rsidRPr="00B33F57">
        <w:rPr>
          <w:spacing w:val="-3"/>
        </w:rPr>
        <w:t xml:space="preserve"> </w:t>
      </w:r>
      <w:r w:rsidR="00943F76" w:rsidRPr="00B33F57">
        <w:t>Upang</w:t>
      </w:r>
      <w:r w:rsidR="00943F76" w:rsidRPr="00B33F57">
        <w:rPr>
          <w:spacing w:val="-2"/>
        </w:rPr>
        <w:t xml:space="preserve"> </w:t>
      </w:r>
      <w:r w:rsidR="00943F76" w:rsidRPr="00B33F57">
        <w:t xml:space="preserve">Ceria </w:t>
      </w:r>
      <w:r w:rsidR="00943F76" w:rsidRPr="00B33F57">
        <w:lastRenderedPageBreak/>
        <w:t>Kecamatan</w:t>
      </w:r>
      <w:r w:rsidR="00943F76" w:rsidRPr="00B33F57">
        <w:rPr>
          <w:spacing w:val="-7"/>
        </w:rPr>
        <w:t xml:space="preserve"> </w:t>
      </w:r>
      <w:r w:rsidR="00943F76" w:rsidRPr="00B33F57">
        <w:t>Muara Telang Kabupaten Banyuasin.</w:t>
      </w:r>
    </w:p>
    <w:p w14:paraId="577D1837" w14:textId="0060E94B" w:rsidR="00883B97" w:rsidRPr="00B33F57" w:rsidRDefault="00883B97" w:rsidP="006831E2">
      <w:pPr>
        <w:tabs>
          <w:tab w:val="left" w:pos="426"/>
        </w:tabs>
        <w:spacing w:line="276" w:lineRule="auto"/>
        <w:jc w:val="both"/>
        <w:rPr>
          <w:b/>
          <w:bCs/>
          <w:lang w:val="id"/>
        </w:rPr>
      </w:pPr>
      <w:r w:rsidRPr="00B33F57">
        <w:rPr>
          <w:b/>
          <w:bCs/>
          <w:lang w:val="id"/>
        </w:rPr>
        <w:t>TINJAUAN PUSTAKA</w:t>
      </w:r>
    </w:p>
    <w:p w14:paraId="2CB6B5F3" w14:textId="26539460" w:rsidR="00C907AB" w:rsidRPr="00B33F57" w:rsidRDefault="00943F76" w:rsidP="00C45D84">
      <w:pPr>
        <w:pStyle w:val="ListParagraph"/>
        <w:numPr>
          <w:ilvl w:val="0"/>
          <w:numId w:val="7"/>
        </w:numPr>
        <w:overflowPunct w:val="0"/>
        <w:autoSpaceDE w:val="0"/>
        <w:autoSpaceDN w:val="0"/>
        <w:adjustRightInd w:val="0"/>
        <w:spacing w:line="276" w:lineRule="auto"/>
        <w:ind w:left="284" w:hanging="284"/>
        <w:jc w:val="both"/>
        <w:textAlignment w:val="baseline"/>
        <w:rPr>
          <w:b/>
          <w:bCs/>
        </w:rPr>
      </w:pPr>
      <w:proofErr w:type="spellStart"/>
      <w:r w:rsidRPr="00B33F57">
        <w:rPr>
          <w:b/>
          <w:bCs/>
        </w:rPr>
        <w:t>Implementasi</w:t>
      </w:r>
      <w:proofErr w:type="spellEnd"/>
    </w:p>
    <w:p w14:paraId="7F78E1FA" w14:textId="13241DA5" w:rsidR="00943F76" w:rsidRPr="00B33F57" w:rsidRDefault="00943F76" w:rsidP="00C45D84">
      <w:pPr>
        <w:pStyle w:val="p2"/>
        <w:tabs>
          <w:tab w:val="clear" w:pos="851"/>
        </w:tabs>
        <w:ind w:left="0" w:firstLine="567"/>
      </w:pPr>
      <w:r w:rsidRPr="00B33F57">
        <w:t>Implementasi merujuk pada melakukan atau menerapkan sebuah rencana yang telah direncanakan dengan matang dan terperinci. Secara sederhana, implementasi dapat dijelaskan sebagai proses pelaksanaan atau penerapan suatu konsep</w:t>
      </w:r>
      <w:r w:rsidRPr="00B33F57">
        <w:rPr>
          <w:spacing w:val="-15"/>
        </w:rPr>
        <w:t xml:space="preserve"> </w:t>
      </w:r>
      <w:r w:rsidRPr="00B33F57">
        <w:t>atau</w:t>
      </w:r>
      <w:r w:rsidRPr="00B33F57">
        <w:rPr>
          <w:spacing w:val="-15"/>
        </w:rPr>
        <w:t xml:space="preserve"> </w:t>
      </w:r>
      <w:r w:rsidRPr="00B33F57">
        <w:t>rencana.</w:t>
      </w:r>
      <w:r w:rsidRPr="00B33F57">
        <w:rPr>
          <w:spacing w:val="-15"/>
        </w:rPr>
        <w:t xml:space="preserve"> </w:t>
      </w:r>
      <w:r w:rsidRPr="00B33F57">
        <w:t>Browne</w:t>
      </w:r>
      <w:r w:rsidRPr="00B33F57">
        <w:rPr>
          <w:spacing w:val="-15"/>
        </w:rPr>
        <w:t xml:space="preserve"> </w:t>
      </w:r>
      <w:r w:rsidRPr="00B33F57">
        <w:t>dan</w:t>
      </w:r>
      <w:r w:rsidRPr="00B33F57">
        <w:rPr>
          <w:spacing w:val="-15"/>
        </w:rPr>
        <w:t xml:space="preserve"> </w:t>
      </w:r>
      <w:r w:rsidRPr="00B33F57">
        <w:t>Wildavsky</w:t>
      </w:r>
      <w:r w:rsidRPr="00B33F57">
        <w:rPr>
          <w:spacing w:val="-15"/>
        </w:rPr>
        <w:t xml:space="preserve"> </w:t>
      </w:r>
      <w:r w:rsidRPr="00B33F57">
        <w:t>(dalam</w:t>
      </w:r>
      <w:r w:rsidRPr="00B33F57">
        <w:rPr>
          <w:spacing w:val="-15"/>
        </w:rPr>
        <w:t xml:space="preserve"> </w:t>
      </w:r>
      <w:r w:rsidRPr="00B33F57">
        <w:t>Usman,</w:t>
      </w:r>
      <w:r w:rsidRPr="00B33F57">
        <w:rPr>
          <w:spacing w:val="-15"/>
        </w:rPr>
        <w:t xml:space="preserve"> </w:t>
      </w:r>
      <w:r w:rsidRPr="00B33F57">
        <w:t>2002:</w:t>
      </w:r>
      <w:r w:rsidRPr="00B33F57">
        <w:rPr>
          <w:spacing w:val="-15"/>
        </w:rPr>
        <w:t xml:space="preserve"> </w:t>
      </w:r>
      <w:r w:rsidRPr="00B33F57">
        <w:t>70)</w:t>
      </w:r>
      <w:r w:rsidRPr="00B33F57">
        <w:rPr>
          <w:spacing w:val="-15"/>
        </w:rPr>
        <w:t xml:space="preserve"> </w:t>
      </w:r>
      <w:r w:rsidRPr="00B33F57">
        <w:t>menyatakan</w:t>
      </w:r>
      <w:r w:rsidR="00E5448C" w:rsidRPr="00E5448C">
        <w:rPr>
          <w:color w:val="FFFFFF" w:themeColor="background1"/>
          <w:sz w:val="6"/>
        </w:rPr>
        <w:t xml:space="preserve"> i</w:t>
      </w:r>
      <w:r w:rsidRPr="00B33F57">
        <w:t>bahwa</w:t>
      </w:r>
      <w:r w:rsidR="00E5448C" w:rsidRPr="00E5448C">
        <w:rPr>
          <w:color w:val="FFFFFF" w:themeColor="background1"/>
          <w:sz w:val="6"/>
        </w:rPr>
        <w:t xml:space="preserve"> i</w:t>
      </w:r>
      <w:r w:rsidRPr="00B33F57">
        <w:t>implementasi</w:t>
      </w:r>
      <w:r w:rsidR="00E5448C" w:rsidRPr="00E5448C">
        <w:rPr>
          <w:color w:val="FFFFFF" w:themeColor="background1"/>
          <w:sz w:val="6"/>
        </w:rPr>
        <w:t xml:space="preserve"> i</w:t>
      </w:r>
      <w:r w:rsidRPr="00B33F57">
        <w:t>melibatkan</w:t>
      </w:r>
      <w:r w:rsidR="00E5448C" w:rsidRPr="00E5448C">
        <w:rPr>
          <w:color w:val="FFFFFF" w:themeColor="background1"/>
          <w:sz w:val="6"/>
        </w:rPr>
        <w:t xml:space="preserve"> i</w:t>
      </w:r>
      <w:r w:rsidRPr="00B33F57">
        <w:t>perluasan</w:t>
      </w:r>
      <w:r w:rsidR="00E5448C" w:rsidRPr="00E5448C">
        <w:rPr>
          <w:color w:val="FFFFFF" w:themeColor="background1"/>
          <w:sz w:val="6"/>
        </w:rPr>
        <w:t xml:space="preserve"> i</w:t>
      </w:r>
      <w:r w:rsidRPr="00B33F57">
        <w:t>aktivitas</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saling</w:t>
      </w:r>
      <w:r w:rsidR="00E5448C" w:rsidRPr="00E5448C">
        <w:rPr>
          <w:color w:val="FFFFFF" w:themeColor="background1"/>
          <w:sz w:val="6"/>
        </w:rPr>
        <w:t xml:space="preserve"> i</w:t>
      </w:r>
      <w:r w:rsidRPr="00B33F57">
        <w:t>berinteraksi.</w:t>
      </w:r>
      <w:r w:rsidR="00E5448C" w:rsidRPr="00E5448C">
        <w:rPr>
          <w:color w:val="FFFFFF" w:themeColor="background1"/>
          <w:sz w:val="6"/>
        </w:rPr>
        <w:t xml:space="preserve"> i</w:t>
      </w:r>
      <w:r w:rsidRPr="00B33F57">
        <w:t>Sementara</w:t>
      </w:r>
      <w:r w:rsidR="00E5448C" w:rsidRPr="00E5448C">
        <w:rPr>
          <w:color w:val="FFFFFF" w:themeColor="background1"/>
          <w:spacing w:val="-7"/>
          <w:sz w:val="6"/>
        </w:rPr>
        <w:t xml:space="preserve"> i</w:t>
      </w:r>
      <w:r w:rsidRPr="00B33F57">
        <w:t>Van</w:t>
      </w:r>
      <w:r w:rsidR="00E5448C" w:rsidRPr="00E5448C">
        <w:rPr>
          <w:color w:val="FFFFFF" w:themeColor="background1"/>
          <w:spacing w:val="-11"/>
          <w:sz w:val="6"/>
        </w:rPr>
        <w:t xml:space="preserve"> i</w:t>
      </w:r>
      <w:r w:rsidRPr="00B33F57">
        <w:t>Meter</w:t>
      </w:r>
      <w:r w:rsidR="00E5448C" w:rsidRPr="00E5448C">
        <w:rPr>
          <w:color w:val="FFFFFF" w:themeColor="background1"/>
          <w:spacing w:val="-4"/>
          <w:sz w:val="6"/>
        </w:rPr>
        <w:t xml:space="preserve"> i</w:t>
      </w:r>
      <w:r w:rsidRPr="00B33F57">
        <w:t>dan</w:t>
      </w:r>
      <w:r w:rsidR="00E5448C" w:rsidRPr="00E5448C">
        <w:rPr>
          <w:color w:val="FFFFFF" w:themeColor="background1"/>
          <w:spacing w:val="-11"/>
          <w:sz w:val="6"/>
        </w:rPr>
        <w:t xml:space="preserve"> i</w:t>
      </w:r>
      <w:r w:rsidRPr="00B33F57">
        <w:t>Van</w:t>
      </w:r>
      <w:r w:rsidR="00E5448C" w:rsidRPr="00E5448C">
        <w:rPr>
          <w:color w:val="FFFFFF" w:themeColor="background1"/>
          <w:spacing w:val="-11"/>
          <w:sz w:val="6"/>
        </w:rPr>
        <w:t xml:space="preserve"> i</w:t>
      </w:r>
      <w:r w:rsidRPr="00B33F57">
        <w:t>Horn</w:t>
      </w:r>
      <w:r w:rsidR="00E5448C" w:rsidRPr="00E5448C">
        <w:rPr>
          <w:color w:val="FFFFFF" w:themeColor="background1"/>
          <w:spacing w:val="-7"/>
          <w:sz w:val="6"/>
        </w:rPr>
        <w:t xml:space="preserve"> i</w:t>
      </w:r>
      <w:r w:rsidRPr="00B33F57">
        <w:t>(dalam</w:t>
      </w:r>
      <w:r w:rsidR="00E5448C" w:rsidRPr="00E5448C">
        <w:rPr>
          <w:color w:val="FFFFFF" w:themeColor="background1"/>
          <w:spacing w:val="-9"/>
          <w:sz w:val="6"/>
        </w:rPr>
        <w:t xml:space="preserve"> i</w:t>
      </w:r>
      <w:r w:rsidRPr="00B33F57">
        <w:t>Wahab,</w:t>
      </w:r>
      <w:r w:rsidR="00E5448C" w:rsidRPr="00E5448C">
        <w:rPr>
          <w:color w:val="FFFFFF" w:themeColor="background1"/>
          <w:spacing w:val="-4"/>
          <w:sz w:val="6"/>
        </w:rPr>
        <w:t xml:space="preserve"> i</w:t>
      </w:r>
      <w:r w:rsidRPr="00B33F57">
        <w:t>2004:</w:t>
      </w:r>
      <w:r w:rsidR="00E5448C" w:rsidRPr="00E5448C">
        <w:rPr>
          <w:color w:val="FFFFFF" w:themeColor="background1"/>
          <w:spacing w:val="-5"/>
          <w:sz w:val="6"/>
        </w:rPr>
        <w:t xml:space="preserve"> i</w:t>
      </w:r>
      <w:r w:rsidRPr="00B33F57">
        <w:t>65)</w:t>
      </w:r>
      <w:r w:rsidR="00E5448C" w:rsidRPr="00E5448C">
        <w:rPr>
          <w:color w:val="FFFFFF" w:themeColor="background1"/>
          <w:spacing w:val="-4"/>
          <w:sz w:val="6"/>
        </w:rPr>
        <w:t xml:space="preserve"> i</w:t>
      </w:r>
      <w:r w:rsidRPr="00B33F57">
        <w:t>menjelaskan</w:t>
      </w:r>
      <w:r w:rsidR="00E5448C" w:rsidRPr="00E5448C">
        <w:rPr>
          <w:color w:val="FFFFFF" w:themeColor="background1"/>
          <w:spacing w:val="-6"/>
          <w:sz w:val="6"/>
        </w:rPr>
        <w:t xml:space="preserve"> i</w:t>
      </w:r>
      <w:r w:rsidRPr="00B33F57">
        <w:t>bahwa</w:t>
      </w:r>
      <w:r w:rsidR="00E5448C" w:rsidRPr="00E5448C">
        <w:rPr>
          <w:color w:val="FFFFFF" w:themeColor="background1"/>
          <w:sz w:val="6"/>
        </w:rPr>
        <w:t xml:space="preserve"> i</w:t>
      </w:r>
      <w:r w:rsidRPr="00B33F57">
        <w:t>implementasi</w:t>
      </w:r>
      <w:r w:rsidR="00E5448C" w:rsidRPr="00E5448C">
        <w:rPr>
          <w:color w:val="FFFFFF" w:themeColor="background1"/>
          <w:sz w:val="6"/>
        </w:rPr>
        <w:t xml:space="preserve"> i</w:t>
      </w:r>
      <w:r w:rsidRPr="00B33F57">
        <w:t>melibatkan</w:t>
      </w:r>
      <w:r w:rsidR="00E5448C" w:rsidRPr="00E5448C">
        <w:rPr>
          <w:color w:val="FFFFFF" w:themeColor="background1"/>
          <w:sz w:val="6"/>
        </w:rPr>
        <w:t xml:space="preserve"> i</w:t>
      </w:r>
      <w:r w:rsidRPr="00B33F57">
        <w:t>tindakan-tindakan</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dilakukan</w:t>
      </w:r>
      <w:r w:rsidR="00E5448C" w:rsidRPr="00E5448C">
        <w:rPr>
          <w:color w:val="FFFFFF" w:themeColor="background1"/>
          <w:sz w:val="6"/>
        </w:rPr>
        <w:t xml:space="preserve"> i</w:t>
      </w:r>
      <w:r w:rsidRPr="00B33F57">
        <w:t>oleh</w:t>
      </w:r>
      <w:r w:rsidR="00E5448C" w:rsidRPr="00E5448C">
        <w:rPr>
          <w:color w:val="FFFFFF" w:themeColor="background1"/>
          <w:sz w:val="6"/>
        </w:rPr>
        <w:t xml:space="preserve"> i</w:t>
      </w:r>
      <w:r w:rsidRPr="00B33F57">
        <w:t>individu</w:t>
      </w:r>
      <w:r w:rsidR="00E5448C" w:rsidRPr="00E5448C">
        <w:rPr>
          <w:color w:val="FFFFFF" w:themeColor="background1"/>
          <w:sz w:val="6"/>
        </w:rPr>
        <w:t xml:space="preserve"> i</w:t>
      </w:r>
      <w:r w:rsidRPr="00B33F57">
        <w:t>atau</w:t>
      </w:r>
      <w:r w:rsidR="00E5448C" w:rsidRPr="00E5448C">
        <w:rPr>
          <w:color w:val="FFFFFF" w:themeColor="background1"/>
          <w:sz w:val="6"/>
        </w:rPr>
        <w:t xml:space="preserve"> i</w:t>
      </w:r>
      <w:r w:rsidRPr="00B33F57">
        <w:t>kelompok</w:t>
      </w:r>
      <w:r w:rsidR="00E5448C" w:rsidRPr="00E5448C">
        <w:rPr>
          <w:color w:val="FFFFFF" w:themeColor="background1"/>
          <w:sz w:val="6"/>
        </w:rPr>
        <w:t xml:space="preserve"> i</w:t>
      </w:r>
      <w:r w:rsidRPr="00B33F57">
        <w:t>baik</w:t>
      </w:r>
      <w:r w:rsidR="00E5448C" w:rsidRPr="00E5448C">
        <w:rPr>
          <w:color w:val="FFFFFF" w:themeColor="background1"/>
          <w:sz w:val="6"/>
        </w:rPr>
        <w:t xml:space="preserve"> i</w:t>
      </w:r>
      <w:r w:rsidRPr="00B33F57">
        <w:t>dari</w:t>
      </w:r>
      <w:r w:rsidR="00E5448C" w:rsidRPr="00E5448C">
        <w:rPr>
          <w:color w:val="FFFFFF" w:themeColor="background1"/>
          <w:sz w:val="6"/>
        </w:rPr>
        <w:t xml:space="preserve"> i</w:t>
      </w:r>
      <w:r w:rsidRPr="00B33F57">
        <w:t>sektor</w:t>
      </w:r>
      <w:r w:rsidR="00E5448C" w:rsidRPr="00E5448C">
        <w:rPr>
          <w:color w:val="FFFFFF" w:themeColor="background1"/>
          <w:sz w:val="6"/>
        </w:rPr>
        <w:t xml:space="preserve"> i</w:t>
      </w:r>
      <w:r w:rsidRPr="00B33F57">
        <w:t>pemerintah</w:t>
      </w:r>
      <w:r w:rsidR="00E5448C" w:rsidRPr="00E5448C">
        <w:rPr>
          <w:color w:val="FFFFFF" w:themeColor="background1"/>
          <w:sz w:val="6"/>
        </w:rPr>
        <w:t xml:space="preserve"> i</w:t>
      </w:r>
      <w:r w:rsidRPr="00B33F57">
        <w:t>maupun</w:t>
      </w:r>
      <w:r w:rsidR="00E5448C" w:rsidRPr="00E5448C">
        <w:rPr>
          <w:color w:val="FFFFFF" w:themeColor="background1"/>
          <w:sz w:val="6"/>
        </w:rPr>
        <w:t xml:space="preserve"> i</w:t>
      </w:r>
      <w:r w:rsidRPr="00B33F57">
        <w:t>swasta,</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bertujuan</w:t>
      </w:r>
      <w:r w:rsidR="00E5448C" w:rsidRPr="00E5448C">
        <w:rPr>
          <w:color w:val="FFFFFF" w:themeColor="background1"/>
          <w:sz w:val="6"/>
        </w:rPr>
        <w:t xml:space="preserve"> i</w:t>
      </w:r>
      <w:r w:rsidRPr="00B33F57">
        <w:t>untuk</w:t>
      </w:r>
      <w:r w:rsidR="00E5448C" w:rsidRPr="00E5448C">
        <w:rPr>
          <w:color w:val="FFFFFF" w:themeColor="background1"/>
          <w:sz w:val="6"/>
        </w:rPr>
        <w:t xml:space="preserve"> i</w:t>
      </w:r>
      <w:r w:rsidRPr="00B33F57">
        <w:t>mencapai</w:t>
      </w:r>
      <w:r w:rsidR="00E5448C" w:rsidRPr="00E5448C">
        <w:rPr>
          <w:color w:val="FFFFFF" w:themeColor="background1"/>
          <w:sz w:val="6"/>
        </w:rPr>
        <w:t xml:space="preserve"> i</w:t>
      </w:r>
      <w:r w:rsidRPr="00B33F57">
        <w:t>tujuan-tujuan</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telah</w:t>
      </w:r>
      <w:r w:rsidR="00E5448C" w:rsidRPr="00E5448C">
        <w:rPr>
          <w:color w:val="FFFFFF" w:themeColor="background1"/>
          <w:sz w:val="6"/>
        </w:rPr>
        <w:t xml:space="preserve"> i</w:t>
      </w:r>
      <w:r w:rsidRPr="00B33F57">
        <w:t>ditetapkan</w:t>
      </w:r>
      <w:r w:rsidR="00E5448C" w:rsidRPr="00E5448C">
        <w:rPr>
          <w:color w:val="FFFFFF" w:themeColor="background1"/>
          <w:sz w:val="6"/>
        </w:rPr>
        <w:t xml:space="preserve"> i</w:t>
      </w:r>
      <w:r w:rsidRPr="00B33F57">
        <w:t>dalam</w:t>
      </w:r>
      <w:r w:rsidR="00E5448C" w:rsidRPr="00E5448C">
        <w:rPr>
          <w:color w:val="FFFFFF" w:themeColor="background1"/>
          <w:sz w:val="6"/>
        </w:rPr>
        <w:t xml:space="preserve"> i</w:t>
      </w:r>
      <w:r w:rsidRPr="00B33F57">
        <w:t>keputusan</w:t>
      </w:r>
      <w:r w:rsidR="00E5448C" w:rsidRPr="00E5448C">
        <w:rPr>
          <w:color w:val="FFFFFF" w:themeColor="background1"/>
          <w:sz w:val="6"/>
        </w:rPr>
        <w:t xml:space="preserve"> i</w:t>
      </w:r>
      <w:r w:rsidRPr="00B33F57">
        <w:t>kebijakan.</w:t>
      </w:r>
    </w:p>
    <w:p w14:paraId="5054BA0E" w14:textId="6161EC18" w:rsidR="00C45D84" w:rsidRDefault="00943F76" w:rsidP="00C45D84">
      <w:pPr>
        <w:pStyle w:val="p2"/>
        <w:tabs>
          <w:tab w:val="clear" w:pos="851"/>
        </w:tabs>
        <w:spacing w:after="120"/>
        <w:ind w:left="0" w:firstLine="567"/>
      </w:pPr>
      <w:r w:rsidRPr="00B33F57">
        <w:t>Implementasi</w:t>
      </w:r>
      <w:r w:rsidR="00B442E3" w:rsidRPr="00B442E3">
        <w:rPr>
          <w:color w:val="FFFFFF" w:themeColor="background1"/>
          <w:sz w:val="6"/>
        </w:rPr>
        <w:t xml:space="preserve"> i</w:t>
      </w:r>
      <w:r w:rsidRPr="00B33F57">
        <w:t>pada</w:t>
      </w:r>
      <w:r w:rsidR="00B442E3" w:rsidRPr="00B442E3">
        <w:rPr>
          <w:color w:val="FFFFFF" w:themeColor="background1"/>
          <w:sz w:val="6"/>
        </w:rPr>
        <w:t xml:space="preserve"> i</w:t>
      </w:r>
      <w:r w:rsidRPr="00B33F57">
        <w:t>dasarnya</w:t>
      </w:r>
      <w:r w:rsidR="00B442E3" w:rsidRPr="00B442E3">
        <w:rPr>
          <w:color w:val="FFFFFF" w:themeColor="background1"/>
          <w:sz w:val="6"/>
        </w:rPr>
        <w:t xml:space="preserve"> i</w:t>
      </w:r>
      <w:r w:rsidRPr="00B33F57">
        <w:t>merujuk</w:t>
      </w:r>
      <w:r w:rsidR="00B442E3" w:rsidRPr="00B442E3">
        <w:rPr>
          <w:color w:val="FFFFFF" w:themeColor="background1"/>
          <w:sz w:val="6"/>
        </w:rPr>
        <w:t xml:space="preserve"> i</w:t>
      </w:r>
      <w:r w:rsidRPr="00B33F57">
        <w:t>pada</w:t>
      </w:r>
      <w:r w:rsidR="00B442E3" w:rsidRPr="00B442E3">
        <w:rPr>
          <w:color w:val="FFFFFF" w:themeColor="background1"/>
          <w:sz w:val="6"/>
        </w:rPr>
        <w:t xml:space="preserve"> i</w:t>
      </w:r>
      <w:r w:rsidRPr="00B33F57">
        <w:t>aktivitas,</w:t>
      </w:r>
      <w:r w:rsidR="00B442E3" w:rsidRPr="00B442E3">
        <w:rPr>
          <w:color w:val="FFFFFF" w:themeColor="background1"/>
          <w:sz w:val="6"/>
        </w:rPr>
        <w:t xml:space="preserve"> i</w:t>
      </w:r>
      <w:r w:rsidRPr="00B33F57">
        <w:t>aksi,</w:t>
      </w:r>
      <w:r w:rsidR="00B442E3" w:rsidRPr="00B442E3">
        <w:rPr>
          <w:color w:val="FFFFFF" w:themeColor="background1"/>
          <w:sz w:val="6"/>
        </w:rPr>
        <w:t xml:space="preserve"> i</w:t>
      </w:r>
      <w:r w:rsidRPr="00B33F57">
        <w:t>atau</w:t>
      </w:r>
      <w:r w:rsidR="00B442E3" w:rsidRPr="00B442E3">
        <w:rPr>
          <w:color w:val="FFFFFF" w:themeColor="background1"/>
          <w:sz w:val="6"/>
        </w:rPr>
        <w:t xml:space="preserve"> i</w:t>
      </w:r>
      <w:r w:rsidRPr="00B33F57">
        <w:t>mekanisme</w:t>
      </w:r>
      <w:r w:rsidR="00B442E3" w:rsidRPr="00B442E3">
        <w:rPr>
          <w:color w:val="FFFFFF" w:themeColor="background1"/>
          <w:spacing w:val="-6"/>
          <w:sz w:val="6"/>
        </w:rPr>
        <w:t xml:space="preserve"> i</w:t>
      </w:r>
      <w:r w:rsidRPr="00B33F57">
        <w:t>dalam</w:t>
      </w:r>
      <w:r w:rsidR="00B442E3" w:rsidRPr="00B442E3">
        <w:rPr>
          <w:color w:val="FFFFFF" w:themeColor="background1"/>
          <w:spacing w:val="-9"/>
          <w:sz w:val="6"/>
        </w:rPr>
        <w:t xml:space="preserve"> i</w:t>
      </w:r>
      <w:r w:rsidRPr="00B33F57">
        <w:t>suatu</w:t>
      </w:r>
      <w:r w:rsidR="00B442E3" w:rsidRPr="00B442E3">
        <w:rPr>
          <w:color w:val="FFFFFF" w:themeColor="background1"/>
          <w:spacing w:val="-5"/>
          <w:sz w:val="6"/>
        </w:rPr>
        <w:t xml:space="preserve"> i</w:t>
      </w:r>
      <w:r w:rsidRPr="00B33F57">
        <w:t>sistem.</w:t>
      </w:r>
      <w:r w:rsidR="00B442E3" w:rsidRPr="00B442E3">
        <w:rPr>
          <w:color w:val="FFFFFF" w:themeColor="background1"/>
          <w:spacing w:val="-3"/>
          <w:sz w:val="6"/>
        </w:rPr>
        <w:t xml:space="preserve"> i</w:t>
      </w:r>
      <w:r w:rsidRPr="00B33F57">
        <w:t>Mekanisme</w:t>
      </w:r>
      <w:r w:rsidR="00B442E3" w:rsidRPr="00B442E3">
        <w:rPr>
          <w:color w:val="FFFFFF" w:themeColor="background1"/>
          <w:spacing w:val="-1"/>
          <w:sz w:val="6"/>
        </w:rPr>
        <w:t xml:space="preserve"> i</w:t>
      </w:r>
      <w:r w:rsidRPr="00B33F57">
        <w:t>ini</w:t>
      </w:r>
      <w:r w:rsidR="00B442E3" w:rsidRPr="00B442E3">
        <w:rPr>
          <w:color w:val="FFFFFF" w:themeColor="background1"/>
          <w:spacing w:val="-5"/>
          <w:sz w:val="6"/>
        </w:rPr>
        <w:t xml:space="preserve"> i</w:t>
      </w:r>
      <w:r w:rsidRPr="00B33F57">
        <w:t>menunjukkan</w:t>
      </w:r>
      <w:r w:rsidR="00B442E3" w:rsidRPr="00B442E3">
        <w:rPr>
          <w:color w:val="FFFFFF" w:themeColor="background1"/>
          <w:spacing w:val="-5"/>
          <w:sz w:val="6"/>
        </w:rPr>
        <w:t xml:space="preserve"> i</w:t>
      </w:r>
      <w:r w:rsidRPr="00B33F57">
        <w:t>bahwa</w:t>
      </w:r>
      <w:r w:rsidR="00B442E3" w:rsidRPr="00B442E3">
        <w:rPr>
          <w:color w:val="FFFFFF" w:themeColor="background1"/>
          <w:spacing w:val="-2"/>
          <w:sz w:val="6"/>
        </w:rPr>
        <w:t xml:space="preserve"> i</w:t>
      </w:r>
      <w:r w:rsidRPr="00B33F57">
        <w:t>implementasi</w:t>
      </w:r>
      <w:r w:rsidR="00B442E3" w:rsidRPr="00B442E3">
        <w:rPr>
          <w:color w:val="FFFFFF" w:themeColor="background1"/>
          <w:sz w:val="6"/>
        </w:rPr>
        <w:t xml:space="preserve"> i</w:t>
      </w:r>
      <w:r w:rsidRPr="00B33F57">
        <w:t>bukan</w:t>
      </w:r>
      <w:r w:rsidR="00B442E3" w:rsidRPr="00B442E3">
        <w:rPr>
          <w:color w:val="FFFFFF" w:themeColor="background1"/>
          <w:spacing w:val="-15"/>
          <w:sz w:val="6"/>
        </w:rPr>
        <w:t xml:space="preserve"> i</w:t>
      </w:r>
      <w:r w:rsidRPr="00B33F57">
        <w:t>hanya</w:t>
      </w:r>
      <w:r w:rsidR="00B442E3" w:rsidRPr="00B442E3">
        <w:rPr>
          <w:color w:val="FFFFFF" w:themeColor="background1"/>
          <w:spacing w:val="-15"/>
          <w:sz w:val="6"/>
        </w:rPr>
        <w:t xml:space="preserve"> i</w:t>
      </w:r>
      <w:r w:rsidRPr="00B33F57">
        <w:t>sekedar</w:t>
      </w:r>
      <w:r w:rsidR="00B442E3" w:rsidRPr="00B442E3">
        <w:rPr>
          <w:color w:val="FFFFFF" w:themeColor="background1"/>
          <w:spacing w:val="-14"/>
          <w:sz w:val="6"/>
        </w:rPr>
        <w:t xml:space="preserve"> i</w:t>
      </w:r>
      <w:r w:rsidRPr="00B33F57">
        <w:t>aktivitas</w:t>
      </w:r>
      <w:r w:rsidR="00B442E3" w:rsidRPr="00B442E3">
        <w:rPr>
          <w:color w:val="FFFFFF" w:themeColor="background1"/>
          <w:spacing w:val="-11"/>
          <w:sz w:val="6"/>
        </w:rPr>
        <w:t xml:space="preserve"> i</w:t>
      </w:r>
      <w:r w:rsidRPr="00B33F57">
        <w:t>biasa,</w:t>
      </w:r>
      <w:r w:rsidR="00B442E3" w:rsidRPr="00B442E3">
        <w:rPr>
          <w:color w:val="FFFFFF" w:themeColor="background1"/>
          <w:spacing w:val="-8"/>
          <w:sz w:val="6"/>
        </w:rPr>
        <w:t xml:space="preserve"> i</w:t>
      </w:r>
      <w:r w:rsidRPr="00B33F57">
        <w:t>melainkan</w:t>
      </w:r>
      <w:r w:rsidR="00B442E3" w:rsidRPr="00B442E3">
        <w:rPr>
          <w:color w:val="FFFFFF" w:themeColor="background1"/>
          <w:spacing w:val="-15"/>
          <w:sz w:val="6"/>
        </w:rPr>
        <w:t xml:space="preserve"> i</w:t>
      </w:r>
      <w:r w:rsidRPr="00B33F57">
        <w:t>sebuah</w:t>
      </w:r>
      <w:r w:rsidR="00B442E3" w:rsidRPr="00B442E3">
        <w:rPr>
          <w:color w:val="FFFFFF" w:themeColor="background1"/>
          <w:spacing w:val="-15"/>
          <w:sz w:val="6"/>
        </w:rPr>
        <w:t xml:space="preserve"> i</w:t>
      </w:r>
      <w:r w:rsidRPr="00B33F57">
        <w:t>kegiatan</w:t>
      </w:r>
      <w:r w:rsidR="00B442E3" w:rsidRPr="00B442E3">
        <w:rPr>
          <w:color w:val="FFFFFF" w:themeColor="background1"/>
          <w:spacing w:val="-14"/>
          <w:sz w:val="6"/>
        </w:rPr>
        <w:t xml:space="preserve"> i</w:t>
      </w:r>
      <w:r w:rsidRPr="00B33F57">
        <w:t>yang</w:t>
      </w:r>
      <w:r w:rsidR="00B442E3" w:rsidRPr="00B442E3">
        <w:rPr>
          <w:color w:val="FFFFFF" w:themeColor="background1"/>
          <w:spacing w:val="-14"/>
          <w:sz w:val="6"/>
        </w:rPr>
        <w:t xml:space="preserve"> i</w:t>
      </w:r>
      <w:r w:rsidRPr="00B33F57">
        <w:t>direncanakan</w:t>
      </w:r>
      <w:r w:rsidR="00B442E3" w:rsidRPr="00B442E3">
        <w:rPr>
          <w:color w:val="FFFFFF" w:themeColor="background1"/>
          <w:sz w:val="6"/>
        </w:rPr>
        <w:t xml:space="preserve"> i</w:t>
      </w:r>
      <w:r w:rsidRPr="00B33F57">
        <w:t>dengan</w:t>
      </w:r>
      <w:r w:rsidR="00B442E3" w:rsidRPr="00B442E3">
        <w:rPr>
          <w:color w:val="FFFFFF" w:themeColor="background1"/>
          <w:sz w:val="6"/>
        </w:rPr>
        <w:t xml:space="preserve"> i</w:t>
      </w:r>
      <w:r w:rsidRPr="00B33F57">
        <w:t>sungguh-sungguh</w:t>
      </w:r>
      <w:r w:rsidR="00B442E3" w:rsidRPr="00B442E3">
        <w:rPr>
          <w:color w:val="FFFFFF" w:themeColor="background1"/>
          <w:sz w:val="6"/>
        </w:rPr>
        <w:t xml:space="preserve"> i</w:t>
      </w:r>
      <w:r w:rsidRPr="00B33F57">
        <w:t>berdasarkan</w:t>
      </w:r>
      <w:r w:rsidR="00B442E3" w:rsidRPr="00B442E3">
        <w:rPr>
          <w:color w:val="FFFFFF" w:themeColor="background1"/>
          <w:sz w:val="6"/>
        </w:rPr>
        <w:t xml:space="preserve"> i</w:t>
      </w:r>
      <w:r w:rsidRPr="00B33F57">
        <w:t>acuan</w:t>
      </w:r>
      <w:r w:rsidR="00B442E3" w:rsidRPr="00B442E3">
        <w:rPr>
          <w:color w:val="FFFFFF" w:themeColor="background1"/>
          <w:sz w:val="6"/>
        </w:rPr>
        <w:t xml:space="preserve"> i</w:t>
      </w:r>
      <w:r w:rsidRPr="00B33F57">
        <w:t>atau</w:t>
      </w:r>
      <w:r w:rsidR="00B442E3" w:rsidRPr="00B442E3">
        <w:rPr>
          <w:color w:val="FFFFFF" w:themeColor="background1"/>
          <w:sz w:val="6"/>
        </w:rPr>
        <w:t xml:space="preserve"> i</w:t>
      </w:r>
      <w:r w:rsidRPr="00B33F57">
        <w:t>norma</w:t>
      </w:r>
      <w:r w:rsidR="00B442E3" w:rsidRPr="00B442E3">
        <w:rPr>
          <w:color w:val="FFFFFF" w:themeColor="background1"/>
          <w:sz w:val="6"/>
        </w:rPr>
        <w:t xml:space="preserve"> i</w:t>
      </w:r>
      <w:r w:rsidRPr="00B33F57">
        <w:t>tertentu</w:t>
      </w:r>
      <w:r w:rsidR="00B442E3" w:rsidRPr="00B442E3">
        <w:rPr>
          <w:color w:val="FFFFFF" w:themeColor="background1"/>
          <w:sz w:val="6"/>
        </w:rPr>
        <w:t xml:space="preserve"> i</w:t>
      </w:r>
      <w:r w:rsidRPr="00B33F57">
        <w:t>untuk</w:t>
      </w:r>
      <w:r w:rsidR="00B442E3" w:rsidRPr="00B442E3">
        <w:rPr>
          <w:color w:val="FFFFFF" w:themeColor="background1"/>
          <w:sz w:val="6"/>
        </w:rPr>
        <w:t xml:space="preserve"> i</w:t>
      </w:r>
      <w:r w:rsidRPr="00B33F57">
        <w:t>mencapai</w:t>
      </w:r>
      <w:r w:rsidR="00B442E3" w:rsidRPr="00B442E3">
        <w:rPr>
          <w:color w:val="FFFFFF" w:themeColor="background1"/>
          <w:sz w:val="6"/>
        </w:rPr>
        <w:t xml:space="preserve"> i</w:t>
      </w:r>
      <w:r w:rsidRPr="00B33F57">
        <w:t>tujuan</w:t>
      </w:r>
      <w:r w:rsidR="00B442E3" w:rsidRPr="00B442E3">
        <w:rPr>
          <w:color w:val="FFFFFF" w:themeColor="background1"/>
          <w:sz w:val="6"/>
        </w:rPr>
        <w:t xml:space="preserve"> i</w:t>
      </w:r>
      <w:r w:rsidRPr="00B33F57">
        <w:t>tertentu.</w:t>
      </w:r>
      <w:r w:rsidR="00B442E3" w:rsidRPr="00B442E3">
        <w:rPr>
          <w:color w:val="FFFFFF" w:themeColor="background1"/>
          <w:sz w:val="6"/>
        </w:rPr>
        <w:t xml:space="preserve"> i</w:t>
      </w:r>
      <w:r w:rsidRPr="00B33F57">
        <w:t>Menurut</w:t>
      </w:r>
      <w:r w:rsidR="00B442E3" w:rsidRPr="00B442E3">
        <w:rPr>
          <w:color w:val="FFFFFF" w:themeColor="background1"/>
          <w:sz w:val="6"/>
        </w:rPr>
        <w:t xml:space="preserve"> i</w:t>
      </w:r>
      <w:r w:rsidRPr="00B33F57">
        <w:t>Kamus</w:t>
      </w:r>
      <w:r w:rsidR="00B442E3" w:rsidRPr="00B442E3">
        <w:rPr>
          <w:color w:val="FFFFFF" w:themeColor="background1"/>
          <w:sz w:val="6"/>
        </w:rPr>
        <w:t xml:space="preserve"> i</w:t>
      </w:r>
      <w:r w:rsidRPr="00B33F57">
        <w:t>Besar</w:t>
      </w:r>
      <w:r w:rsidR="00B442E3" w:rsidRPr="00B442E3">
        <w:rPr>
          <w:color w:val="FFFFFF" w:themeColor="background1"/>
          <w:sz w:val="6"/>
        </w:rPr>
        <w:t xml:space="preserve"> i</w:t>
      </w:r>
      <w:r w:rsidRPr="00B33F57">
        <w:t>Bahasa</w:t>
      </w:r>
      <w:r w:rsidR="00B442E3" w:rsidRPr="00B442E3">
        <w:rPr>
          <w:color w:val="FFFFFF" w:themeColor="background1"/>
          <w:sz w:val="6"/>
        </w:rPr>
        <w:t xml:space="preserve"> i</w:t>
      </w:r>
      <w:r w:rsidRPr="00B33F57">
        <w:t>Indonesia</w:t>
      </w:r>
      <w:r w:rsidR="00B442E3" w:rsidRPr="00B442E3">
        <w:rPr>
          <w:color w:val="FFFFFF" w:themeColor="background1"/>
          <w:sz w:val="6"/>
        </w:rPr>
        <w:t xml:space="preserve"> i</w:t>
      </w:r>
      <w:r w:rsidRPr="00B33F57">
        <w:t>(KBBI),</w:t>
      </w:r>
      <w:r w:rsidR="00B442E3" w:rsidRPr="00B442E3">
        <w:rPr>
          <w:color w:val="FFFFFF" w:themeColor="background1"/>
          <w:sz w:val="6"/>
        </w:rPr>
        <w:t xml:space="preserve"> i</w:t>
      </w:r>
      <w:r w:rsidRPr="00B33F57">
        <w:t>implementasi</w:t>
      </w:r>
      <w:r w:rsidR="00B442E3" w:rsidRPr="00B442E3">
        <w:rPr>
          <w:color w:val="FFFFFF" w:themeColor="background1"/>
          <w:sz w:val="6"/>
        </w:rPr>
        <w:t xml:space="preserve"> i</w:t>
      </w:r>
      <w:r w:rsidRPr="00B33F57">
        <w:t>diartikan</w:t>
      </w:r>
      <w:r w:rsidR="00B442E3" w:rsidRPr="00B442E3">
        <w:rPr>
          <w:color w:val="FFFFFF" w:themeColor="background1"/>
          <w:sz w:val="6"/>
        </w:rPr>
        <w:t xml:space="preserve"> i</w:t>
      </w:r>
      <w:r w:rsidRPr="00B33F57">
        <w:t>sebagai</w:t>
      </w:r>
      <w:r w:rsidR="00B442E3" w:rsidRPr="00B442E3">
        <w:rPr>
          <w:color w:val="FFFFFF" w:themeColor="background1"/>
          <w:sz w:val="6"/>
        </w:rPr>
        <w:t xml:space="preserve"> i</w:t>
      </w:r>
      <w:r w:rsidRPr="00B33F57">
        <w:t>pelaksanaan</w:t>
      </w:r>
      <w:r w:rsidR="00B442E3" w:rsidRPr="00B442E3">
        <w:rPr>
          <w:color w:val="FFFFFF" w:themeColor="background1"/>
          <w:sz w:val="6"/>
        </w:rPr>
        <w:t xml:space="preserve"> i</w:t>
      </w:r>
      <w:r w:rsidRPr="00B33F57">
        <w:t>atau</w:t>
      </w:r>
      <w:r w:rsidR="00B442E3" w:rsidRPr="00B442E3">
        <w:rPr>
          <w:color w:val="FFFFFF" w:themeColor="background1"/>
          <w:sz w:val="6"/>
        </w:rPr>
        <w:t xml:space="preserve"> i</w:t>
      </w:r>
      <w:r w:rsidRPr="00B33F57">
        <w:t>penerapan.</w:t>
      </w:r>
      <w:r w:rsidR="00B442E3" w:rsidRPr="00B442E3">
        <w:rPr>
          <w:color w:val="FFFFFF" w:themeColor="background1"/>
          <w:sz w:val="6"/>
        </w:rPr>
        <w:t xml:space="preserve"> i</w:t>
      </w:r>
      <w:r w:rsidRPr="00B33F57">
        <w:t>Ini</w:t>
      </w:r>
      <w:r w:rsidR="00B442E3" w:rsidRPr="00B442E3">
        <w:rPr>
          <w:color w:val="FFFFFF" w:themeColor="background1"/>
          <w:sz w:val="6"/>
        </w:rPr>
        <w:t xml:space="preserve"> i</w:t>
      </w:r>
      <w:r w:rsidRPr="00B33F57">
        <w:t>mengindikasikan</w:t>
      </w:r>
      <w:r w:rsidR="00B442E3" w:rsidRPr="00B442E3">
        <w:rPr>
          <w:color w:val="FFFFFF" w:themeColor="background1"/>
          <w:sz w:val="6"/>
        </w:rPr>
        <w:t xml:space="preserve"> i</w:t>
      </w:r>
      <w:r w:rsidRPr="00B33F57">
        <w:t>bahwa</w:t>
      </w:r>
      <w:r w:rsidR="00B442E3" w:rsidRPr="00B442E3">
        <w:rPr>
          <w:color w:val="FFFFFF" w:themeColor="background1"/>
          <w:sz w:val="6"/>
        </w:rPr>
        <w:t xml:space="preserve"> i</w:t>
      </w:r>
      <w:r w:rsidRPr="00B33F57">
        <w:t>setiap</w:t>
      </w:r>
      <w:r w:rsidR="00B442E3" w:rsidRPr="00B442E3">
        <w:rPr>
          <w:color w:val="FFFFFF" w:themeColor="background1"/>
          <w:sz w:val="6"/>
        </w:rPr>
        <w:t xml:space="preserve"> i</w:t>
      </w:r>
      <w:r w:rsidRPr="00B33F57">
        <w:t>kegiatan</w:t>
      </w:r>
      <w:r w:rsidR="00B442E3" w:rsidRPr="00B442E3">
        <w:rPr>
          <w:color w:val="FFFFFF" w:themeColor="background1"/>
          <w:sz w:val="6"/>
        </w:rPr>
        <w:t xml:space="preserve"> i</w:t>
      </w:r>
      <w:r w:rsidRPr="00B33F57">
        <w:t>yang</w:t>
      </w:r>
      <w:r w:rsidR="00B442E3" w:rsidRPr="00B442E3">
        <w:rPr>
          <w:color w:val="FFFFFF" w:themeColor="background1"/>
          <w:sz w:val="6"/>
        </w:rPr>
        <w:t xml:space="preserve"> i</w:t>
      </w:r>
      <w:r w:rsidRPr="00B33F57">
        <w:t>dilakukan</w:t>
      </w:r>
      <w:r w:rsidR="00B442E3" w:rsidRPr="00B442E3">
        <w:rPr>
          <w:color w:val="FFFFFF" w:themeColor="background1"/>
          <w:sz w:val="6"/>
        </w:rPr>
        <w:t xml:space="preserve"> i</w:t>
      </w:r>
      <w:r w:rsidRPr="00B33F57">
        <w:t>merupakan</w:t>
      </w:r>
      <w:r w:rsidR="00B442E3" w:rsidRPr="00B442E3">
        <w:rPr>
          <w:color w:val="FFFFFF" w:themeColor="background1"/>
          <w:sz w:val="6"/>
        </w:rPr>
        <w:t xml:space="preserve"> i</w:t>
      </w:r>
      <w:r w:rsidRPr="00B33F57">
        <w:t>implementasi</w:t>
      </w:r>
      <w:r w:rsidR="00B442E3" w:rsidRPr="00B442E3">
        <w:rPr>
          <w:color w:val="FFFFFF" w:themeColor="background1"/>
          <w:sz w:val="6"/>
        </w:rPr>
        <w:t xml:space="preserve"> i</w:t>
      </w:r>
      <w:r w:rsidRPr="00B33F57">
        <w:t>yang</w:t>
      </w:r>
      <w:r w:rsidR="00B442E3" w:rsidRPr="00B442E3">
        <w:rPr>
          <w:color w:val="FFFFFF" w:themeColor="background1"/>
          <w:sz w:val="6"/>
        </w:rPr>
        <w:t xml:space="preserve"> i</w:t>
      </w:r>
      <w:r w:rsidRPr="00B33F57">
        <w:t>sungguh-sungguh</w:t>
      </w:r>
      <w:r w:rsidR="00B442E3" w:rsidRPr="00B442E3">
        <w:rPr>
          <w:color w:val="FFFFFF" w:themeColor="background1"/>
          <w:sz w:val="6"/>
        </w:rPr>
        <w:t xml:space="preserve"> i</w:t>
      </w:r>
      <w:r w:rsidRPr="00B33F57">
        <w:t>untuk</w:t>
      </w:r>
      <w:r w:rsidR="00B442E3" w:rsidRPr="00B442E3">
        <w:rPr>
          <w:color w:val="FFFFFF" w:themeColor="background1"/>
          <w:sz w:val="6"/>
        </w:rPr>
        <w:t xml:space="preserve"> i</w:t>
      </w:r>
      <w:r w:rsidRPr="00B33F57">
        <w:t>mencapai</w:t>
      </w:r>
      <w:r w:rsidR="00B442E3" w:rsidRPr="00B442E3">
        <w:rPr>
          <w:color w:val="FFFFFF" w:themeColor="background1"/>
          <w:sz w:val="6"/>
        </w:rPr>
        <w:t xml:space="preserve"> i</w:t>
      </w:r>
      <w:r w:rsidRPr="00B33F57">
        <w:t>tujuan</w:t>
      </w:r>
      <w:r w:rsidR="00B442E3" w:rsidRPr="00B442E3">
        <w:rPr>
          <w:color w:val="FFFFFF" w:themeColor="background1"/>
          <w:sz w:val="6"/>
        </w:rPr>
        <w:t xml:space="preserve"> i</w:t>
      </w:r>
      <w:r w:rsidRPr="00B33F57">
        <w:t>yang</w:t>
      </w:r>
      <w:r w:rsidR="00B442E3" w:rsidRPr="00B442E3">
        <w:rPr>
          <w:color w:val="FFFFFF" w:themeColor="background1"/>
          <w:sz w:val="6"/>
        </w:rPr>
        <w:t xml:space="preserve"> i</w:t>
      </w:r>
      <w:r w:rsidRPr="00B33F57">
        <w:t>diinginkan.</w:t>
      </w:r>
    </w:p>
    <w:p w14:paraId="24F64523" w14:textId="4085C748" w:rsidR="00D01C34" w:rsidRPr="00B33F57" w:rsidRDefault="00943F76" w:rsidP="00C45D84">
      <w:pPr>
        <w:pStyle w:val="ListParagraph"/>
        <w:numPr>
          <w:ilvl w:val="0"/>
          <w:numId w:val="7"/>
        </w:numPr>
        <w:overflowPunct w:val="0"/>
        <w:autoSpaceDE w:val="0"/>
        <w:autoSpaceDN w:val="0"/>
        <w:adjustRightInd w:val="0"/>
        <w:spacing w:line="276" w:lineRule="auto"/>
        <w:ind w:left="567" w:hanging="567"/>
        <w:jc w:val="both"/>
        <w:textAlignment w:val="baseline"/>
        <w:rPr>
          <w:b/>
          <w:bCs/>
        </w:rPr>
      </w:pPr>
      <w:proofErr w:type="spellStart"/>
      <w:r w:rsidRPr="00B33F57">
        <w:rPr>
          <w:b/>
          <w:bCs/>
        </w:rPr>
        <w:t>Kebijakan</w:t>
      </w:r>
      <w:proofErr w:type="spellEnd"/>
    </w:p>
    <w:p w14:paraId="57C202E8" w14:textId="77777777" w:rsidR="00943F76" w:rsidRPr="00B33F57" w:rsidRDefault="00EB2C37" w:rsidP="00C45D84">
      <w:pPr>
        <w:pStyle w:val="p2"/>
        <w:tabs>
          <w:tab w:val="clear" w:pos="851"/>
        </w:tabs>
        <w:ind w:left="142"/>
        <w:rPr>
          <w:spacing w:val="-2"/>
        </w:rPr>
      </w:pPr>
      <w:r w:rsidRPr="00B33F57">
        <w:tab/>
      </w:r>
      <w:r w:rsidR="00943F76" w:rsidRPr="00B33F57">
        <w:t>Menurut</w:t>
      </w:r>
      <w:r w:rsidR="00943F76" w:rsidRPr="00B33F57">
        <w:rPr>
          <w:spacing w:val="-15"/>
        </w:rPr>
        <w:t xml:space="preserve"> </w:t>
      </w:r>
      <w:r w:rsidR="00943F76" w:rsidRPr="00B33F57">
        <w:t>Carl</w:t>
      </w:r>
      <w:r w:rsidR="00943F76" w:rsidRPr="00B33F57">
        <w:rPr>
          <w:spacing w:val="-15"/>
        </w:rPr>
        <w:t xml:space="preserve"> </w:t>
      </w:r>
      <w:r w:rsidR="00943F76" w:rsidRPr="00B33F57">
        <w:t>Friedrich</w:t>
      </w:r>
      <w:r w:rsidR="00943F76" w:rsidRPr="00B33F57">
        <w:rPr>
          <w:spacing w:val="-15"/>
        </w:rPr>
        <w:t xml:space="preserve"> </w:t>
      </w:r>
      <w:r w:rsidR="00943F76" w:rsidRPr="00B33F57">
        <w:t>(dalam Wahab,</w:t>
      </w:r>
      <w:r w:rsidR="00943F76" w:rsidRPr="00B33F57">
        <w:rPr>
          <w:spacing w:val="-4"/>
        </w:rPr>
        <w:t xml:space="preserve"> </w:t>
      </w:r>
      <w:r w:rsidR="00943F76" w:rsidRPr="00B33F57">
        <w:t>2004:</w:t>
      </w:r>
      <w:r w:rsidR="00943F76" w:rsidRPr="00B33F57">
        <w:rPr>
          <w:spacing w:val="-4"/>
        </w:rPr>
        <w:t xml:space="preserve"> </w:t>
      </w:r>
      <w:r w:rsidR="00943F76" w:rsidRPr="00B33F57">
        <w:t>3),</w:t>
      </w:r>
      <w:r w:rsidR="00943F76" w:rsidRPr="00B33F57">
        <w:rPr>
          <w:spacing w:val="-3"/>
        </w:rPr>
        <w:t xml:space="preserve"> </w:t>
      </w:r>
      <w:r w:rsidR="00943F76" w:rsidRPr="00B33F57">
        <w:t>kebijakan</w:t>
      </w:r>
      <w:r w:rsidR="00943F76" w:rsidRPr="00B33F57">
        <w:rPr>
          <w:spacing w:val="-11"/>
        </w:rPr>
        <w:t xml:space="preserve"> </w:t>
      </w:r>
      <w:r w:rsidR="00943F76" w:rsidRPr="00B33F57">
        <w:t>adalah</w:t>
      </w:r>
      <w:r w:rsidR="00943F76" w:rsidRPr="00B33F57">
        <w:rPr>
          <w:spacing w:val="-11"/>
        </w:rPr>
        <w:t xml:space="preserve"> </w:t>
      </w:r>
      <w:r w:rsidR="00943F76" w:rsidRPr="00B33F57">
        <w:t>tindakan</w:t>
      </w:r>
      <w:r w:rsidR="00943F76" w:rsidRPr="00B33F57">
        <w:rPr>
          <w:spacing w:val="-6"/>
        </w:rPr>
        <w:t xml:space="preserve"> </w:t>
      </w:r>
      <w:r w:rsidR="00943F76" w:rsidRPr="00B33F57">
        <w:t>yang ditujukan</w:t>
      </w:r>
      <w:r w:rsidR="00943F76" w:rsidRPr="00B33F57">
        <w:rPr>
          <w:spacing w:val="-11"/>
        </w:rPr>
        <w:t xml:space="preserve"> </w:t>
      </w:r>
      <w:r w:rsidR="00943F76" w:rsidRPr="00B33F57">
        <w:t>untuk</w:t>
      </w:r>
      <w:r w:rsidR="00943F76" w:rsidRPr="00B33F57">
        <w:rPr>
          <w:spacing w:val="-6"/>
        </w:rPr>
        <w:t xml:space="preserve"> </w:t>
      </w:r>
      <w:r w:rsidR="00943F76" w:rsidRPr="00B33F57">
        <w:t>mencapai</w:t>
      </w:r>
      <w:r w:rsidR="00943F76" w:rsidRPr="00B33F57">
        <w:rPr>
          <w:spacing w:val="-10"/>
        </w:rPr>
        <w:t xml:space="preserve"> </w:t>
      </w:r>
      <w:r w:rsidR="00943F76" w:rsidRPr="00B33F57">
        <w:t>tujuan yang diusulkan</w:t>
      </w:r>
      <w:r w:rsidR="00943F76" w:rsidRPr="00B33F57">
        <w:rPr>
          <w:spacing w:val="-1"/>
        </w:rPr>
        <w:t xml:space="preserve"> </w:t>
      </w:r>
      <w:r w:rsidR="00943F76" w:rsidRPr="00B33F57">
        <w:t>oleh individu, kelompok, atau pemerintah</w:t>
      </w:r>
      <w:r w:rsidR="00943F76" w:rsidRPr="00B33F57">
        <w:rPr>
          <w:spacing w:val="-1"/>
        </w:rPr>
        <w:t xml:space="preserve"> </w:t>
      </w:r>
      <w:r w:rsidR="00943F76" w:rsidRPr="00B33F57">
        <w:t>dalam</w:t>
      </w:r>
      <w:r w:rsidR="00943F76" w:rsidRPr="00B33F57">
        <w:rPr>
          <w:spacing w:val="-1"/>
        </w:rPr>
        <w:t xml:space="preserve"> </w:t>
      </w:r>
      <w:r w:rsidR="00943F76" w:rsidRPr="00B33F57">
        <w:t xml:space="preserve">suatu lingkungan tertentu. Tindakan tersebut dilakukan seiring dengan menghadapi hambatan tertentu, sambil mencari peluang untuk mencapai tujuan atau sasaran yang </w:t>
      </w:r>
      <w:r w:rsidR="00943F76" w:rsidRPr="00B33F57">
        <w:rPr>
          <w:spacing w:val="-2"/>
        </w:rPr>
        <w:t>diinginkan.</w:t>
      </w:r>
    </w:p>
    <w:p w14:paraId="33042BEC" w14:textId="0654CBB7" w:rsidR="00943F76" w:rsidRPr="00B33F57" w:rsidRDefault="00943F76" w:rsidP="00C45D84">
      <w:pPr>
        <w:pStyle w:val="p2"/>
        <w:tabs>
          <w:tab w:val="clear" w:pos="851"/>
        </w:tabs>
        <w:spacing w:after="120"/>
        <w:ind w:left="142" w:firstLine="578"/>
      </w:pPr>
      <w:r w:rsidRPr="00B33F57">
        <w:t>Menurut</w:t>
      </w:r>
      <w:r w:rsidR="00E5448C" w:rsidRPr="00E5448C">
        <w:rPr>
          <w:color w:val="FFFFFF" w:themeColor="background1"/>
          <w:sz w:val="6"/>
        </w:rPr>
        <w:t xml:space="preserve"> i</w:t>
      </w:r>
      <w:r w:rsidRPr="00B33F57">
        <w:t>(Nugroho,</w:t>
      </w:r>
      <w:r w:rsidR="00E5448C" w:rsidRPr="00E5448C">
        <w:rPr>
          <w:color w:val="FFFFFF" w:themeColor="background1"/>
          <w:sz w:val="6"/>
        </w:rPr>
        <w:t xml:space="preserve"> i</w:t>
      </w:r>
      <w:r w:rsidRPr="00B33F57">
        <w:t>Riant,</w:t>
      </w:r>
      <w:r w:rsidR="00E5448C" w:rsidRPr="00E5448C">
        <w:rPr>
          <w:color w:val="FFFFFF" w:themeColor="background1"/>
          <w:sz w:val="6"/>
        </w:rPr>
        <w:t xml:space="preserve"> i</w:t>
      </w:r>
      <w:r w:rsidRPr="00B33F57">
        <w:t>2003)</w:t>
      </w:r>
      <w:r w:rsidR="00E5448C" w:rsidRPr="00E5448C">
        <w:rPr>
          <w:color w:val="FFFFFF" w:themeColor="background1"/>
          <w:sz w:val="6"/>
        </w:rPr>
        <w:t xml:space="preserve"> i</w:t>
      </w:r>
      <w:r w:rsidRPr="00B33F57">
        <w:t>implementasi</w:t>
      </w:r>
      <w:r w:rsidR="00E5448C" w:rsidRPr="00E5448C">
        <w:rPr>
          <w:color w:val="FFFFFF" w:themeColor="background1"/>
          <w:sz w:val="6"/>
        </w:rPr>
        <w:t xml:space="preserve"> i</w:t>
      </w:r>
      <w:r w:rsidRPr="00B33F57">
        <w:t>kebijakan</w:t>
      </w:r>
      <w:r w:rsidR="00E5448C" w:rsidRPr="00E5448C">
        <w:rPr>
          <w:color w:val="FFFFFF" w:themeColor="background1"/>
          <w:sz w:val="6"/>
        </w:rPr>
        <w:t xml:space="preserve"> i</w:t>
      </w:r>
      <w:r w:rsidRPr="00B33F57">
        <w:t>pada</w:t>
      </w:r>
      <w:r w:rsidR="00E5448C" w:rsidRPr="00E5448C">
        <w:rPr>
          <w:color w:val="FFFFFF" w:themeColor="background1"/>
          <w:sz w:val="6"/>
        </w:rPr>
        <w:t xml:space="preserve"> i</w:t>
      </w:r>
      <w:r w:rsidRPr="00B33F57">
        <w:t>dasarnya</w:t>
      </w:r>
      <w:r w:rsidR="00E5448C" w:rsidRPr="00E5448C">
        <w:rPr>
          <w:color w:val="FFFFFF" w:themeColor="background1"/>
          <w:sz w:val="6"/>
        </w:rPr>
        <w:t xml:space="preserve"> i</w:t>
      </w:r>
      <w:r w:rsidRPr="00B33F57">
        <w:t>adalah</w:t>
      </w:r>
      <w:r w:rsidR="00E5448C" w:rsidRPr="00E5448C">
        <w:rPr>
          <w:color w:val="FFFFFF" w:themeColor="background1"/>
          <w:spacing w:val="-15"/>
          <w:sz w:val="6"/>
        </w:rPr>
        <w:t xml:space="preserve"> i</w:t>
      </w:r>
      <w:r w:rsidRPr="00B33F57">
        <w:t>cara</w:t>
      </w:r>
      <w:r w:rsidR="00E5448C" w:rsidRPr="00E5448C">
        <w:rPr>
          <w:color w:val="FFFFFF" w:themeColor="background1"/>
          <w:spacing w:val="-15"/>
          <w:sz w:val="6"/>
        </w:rPr>
        <w:t xml:space="preserve"> i</w:t>
      </w:r>
      <w:r w:rsidRPr="00B33F57">
        <w:t>untuk</w:t>
      </w:r>
      <w:r w:rsidR="00E5448C" w:rsidRPr="00E5448C">
        <w:rPr>
          <w:color w:val="FFFFFF" w:themeColor="background1"/>
          <w:spacing w:val="-15"/>
          <w:sz w:val="6"/>
        </w:rPr>
        <w:t xml:space="preserve"> i</w:t>
      </w:r>
      <w:r w:rsidRPr="00B33F57">
        <w:t>memastikan</w:t>
      </w:r>
      <w:r w:rsidR="00E5448C" w:rsidRPr="00E5448C">
        <w:rPr>
          <w:color w:val="FFFFFF" w:themeColor="background1"/>
          <w:spacing w:val="-15"/>
          <w:sz w:val="6"/>
        </w:rPr>
        <w:t xml:space="preserve"> i</w:t>
      </w:r>
      <w:r w:rsidRPr="00B33F57">
        <w:t>bahwa</w:t>
      </w:r>
      <w:r w:rsidR="00E5448C" w:rsidRPr="00E5448C">
        <w:rPr>
          <w:color w:val="FFFFFF" w:themeColor="background1"/>
          <w:spacing w:val="-15"/>
          <w:sz w:val="6"/>
        </w:rPr>
        <w:t xml:space="preserve"> i</w:t>
      </w:r>
      <w:r w:rsidRPr="00B33F57">
        <w:t>sebuah</w:t>
      </w:r>
      <w:r w:rsidR="00E5448C" w:rsidRPr="00E5448C">
        <w:rPr>
          <w:color w:val="FFFFFF" w:themeColor="background1"/>
          <w:spacing w:val="-15"/>
          <w:sz w:val="6"/>
        </w:rPr>
        <w:t xml:space="preserve"> i</w:t>
      </w:r>
      <w:r w:rsidRPr="00B33F57">
        <w:t>kebijakan</w:t>
      </w:r>
      <w:r w:rsidR="00E5448C" w:rsidRPr="00E5448C">
        <w:rPr>
          <w:color w:val="FFFFFF" w:themeColor="background1"/>
          <w:spacing w:val="-15"/>
          <w:sz w:val="6"/>
        </w:rPr>
        <w:t xml:space="preserve"> i</w:t>
      </w:r>
      <w:r w:rsidRPr="00B33F57">
        <w:t>dapat</w:t>
      </w:r>
      <w:r w:rsidR="00E5448C" w:rsidRPr="00E5448C">
        <w:rPr>
          <w:color w:val="FFFFFF" w:themeColor="background1"/>
          <w:spacing w:val="-15"/>
          <w:sz w:val="6"/>
        </w:rPr>
        <w:t xml:space="preserve"> i</w:t>
      </w:r>
      <w:r w:rsidRPr="00B33F57">
        <w:t>mencapai</w:t>
      </w:r>
      <w:r w:rsidR="00E5448C" w:rsidRPr="00E5448C">
        <w:rPr>
          <w:color w:val="FFFFFF" w:themeColor="background1"/>
          <w:spacing w:val="-15"/>
          <w:sz w:val="6"/>
        </w:rPr>
        <w:t xml:space="preserve"> i</w:t>
      </w:r>
      <w:r w:rsidRPr="00B33F57">
        <w:t>tujuan</w:t>
      </w:r>
      <w:r w:rsidR="00E5448C" w:rsidRPr="00E5448C">
        <w:rPr>
          <w:color w:val="FFFFFF" w:themeColor="background1"/>
          <w:spacing w:val="-15"/>
          <w:sz w:val="6"/>
        </w:rPr>
        <w:t xml:space="preserve"> i</w:t>
      </w:r>
      <w:r w:rsidRPr="00B33F57">
        <w:t>yang</w:t>
      </w:r>
      <w:r w:rsidR="00E5448C" w:rsidRPr="00E5448C">
        <w:rPr>
          <w:color w:val="FFFFFF" w:themeColor="background1"/>
          <w:sz w:val="6"/>
        </w:rPr>
        <w:t xml:space="preserve"> i</w:t>
      </w:r>
      <w:r w:rsidRPr="00B33F57">
        <w:t>telah</w:t>
      </w:r>
      <w:r w:rsidR="00E5448C" w:rsidRPr="00E5448C">
        <w:rPr>
          <w:color w:val="FFFFFF" w:themeColor="background1"/>
          <w:sz w:val="6"/>
        </w:rPr>
        <w:t xml:space="preserve"> i</w:t>
      </w:r>
      <w:r w:rsidRPr="00B33F57">
        <w:t>ditetapkan,</w:t>
      </w:r>
      <w:r w:rsidR="00E5448C" w:rsidRPr="00E5448C">
        <w:rPr>
          <w:color w:val="FFFFFF" w:themeColor="background1"/>
          <w:sz w:val="6"/>
        </w:rPr>
        <w:t xml:space="preserve"> i</w:t>
      </w:r>
      <w:r w:rsidRPr="00B33F57">
        <w:t>tidak</w:t>
      </w:r>
      <w:r w:rsidR="00E5448C" w:rsidRPr="00E5448C">
        <w:rPr>
          <w:color w:val="FFFFFF" w:themeColor="background1"/>
          <w:sz w:val="6"/>
        </w:rPr>
        <w:t xml:space="preserve"> i</w:t>
      </w:r>
      <w:r w:rsidRPr="00B33F57">
        <w:t>lebih</w:t>
      </w:r>
      <w:r w:rsidR="00E5448C" w:rsidRPr="00E5448C">
        <w:rPr>
          <w:color w:val="FFFFFF" w:themeColor="background1"/>
          <w:sz w:val="6"/>
        </w:rPr>
        <w:t xml:space="preserve"> i</w:t>
      </w:r>
      <w:r w:rsidRPr="00B33F57">
        <w:t>dan</w:t>
      </w:r>
      <w:r w:rsidR="00E5448C" w:rsidRPr="00E5448C">
        <w:rPr>
          <w:color w:val="FFFFFF" w:themeColor="background1"/>
          <w:sz w:val="6"/>
        </w:rPr>
        <w:t xml:space="preserve"> i</w:t>
      </w:r>
      <w:r w:rsidRPr="00B33F57">
        <w:t>tidak</w:t>
      </w:r>
      <w:r w:rsidR="00E5448C" w:rsidRPr="00E5448C">
        <w:rPr>
          <w:color w:val="FFFFFF" w:themeColor="background1"/>
          <w:sz w:val="6"/>
        </w:rPr>
        <w:t xml:space="preserve"> i</w:t>
      </w:r>
      <w:r w:rsidRPr="00B33F57">
        <w:t>kurang.</w:t>
      </w:r>
      <w:r w:rsidR="00E5448C" w:rsidRPr="00E5448C">
        <w:rPr>
          <w:color w:val="FFFFFF" w:themeColor="background1"/>
          <w:sz w:val="6"/>
        </w:rPr>
        <w:t xml:space="preserve"> i</w:t>
      </w:r>
      <w:r w:rsidRPr="00B33F57">
        <w:t>Implementasi</w:t>
      </w:r>
      <w:r w:rsidR="00E5448C" w:rsidRPr="00E5448C">
        <w:rPr>
          <w:color w:val="FFFFFF" w:themeColor="background1"/>
          <w:sz w:val="6"/>
        </w:rPr>
        <w:t xml:space="preserve"> i</w:t>
      </w:r>
      <w:r w:rsidRPr="00B33F57">
        <w:t>melibatkan</w:t>
      </w:r>
      <w:r w:rsidR="00E5448C" w:rsidRPr="00E5448C">
        <w:rPr>
          <w:color w:val="FFFFFF" w:themeColor="background1"/>
          <w:sz w:val="6"/>
        </w:rPr>
        <w:t xml:space="preserve"> i</w:t>
      </w:r>
      <w:r w:rsidRPr="00B33F57">
        <w:t>tindakan</w:t>
      </w:r>
      <w:r w:rsidR="00E5448C" w:rsidRPr="00E5448C">
        <w:rPr>
          <w:color w:val="FFFFFF" w:themeColor="background1"/>
          <w:sz w:val="6"/>
        </w:rPr>
        <w:t xml:space="preserve"> i</w:t>
      </w:r>
      <w:r w:rsidRPr="00B33F57">
        <w:t>untuk</w:t>
      </w:r>
      <w:r w:rsidR="00E5448C" w:rsidRPr="00E5448C">
        <w:rPr>
          <w:color w:val="FFFFFF" w:themeColor="background1"/>
          <w:sz w:val="6"/>
        </w:rPr>
        <w:t xml:space="preserve"> i</w:t>
      </w:r>
      <w:r w:rsidRPr="00B33F57">
        <w:t>memastikan</w:t>
      </w:r>
      <w:r w:rsidR="00E5448C" w:rsidRPr="00E5448C">
        <w:rPr>
          <w:color w:val="FFFFFF" w:themeColor="background1"/>
          <w:sz w:val="6"/>
        </w:rPr>
        <w:t xml:space="preserve"> i</w:t>
      </w:r>
      <w:r w:rsidRPr="00B33F57">
        <w:t>bahwa</w:t>
      </w:r>
      <w:r w:rsidR="00E5448C" w:rsidRPr="00E5448C">
        <w:rPr>
          <w:color w:val="FFFFFF" w:themeColor="background1"/>
          <w:sz w:val="6"/>
        </w:rPr>
        <w:t xml:space="preserve"> i</w:t>
      </w:r>
      <w:r w:rsidRPr="00B33F57">
        <w:t>program-program</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telah</w:t>
      </w:r>
      <w:r w:rsidR="00E5448C" w:rsidRPr="00E5448C">
        <w:rPr>
          <w:color w:val="FFFFFF" w:themeColor="background1"/>
          <w:sz w:val="6"/>
        </w:rPr>
        <w:t xml:space="preserve"> i</w:t>
      </w:r>
      <w:r w:rsidRPr="00B33F57">
        <w:t>diprogramkan</w:t>
      </w:r>
      <w:r w:rsidR="00E5448C" w:rsidRPr="00E5448C">
        <w:rPr>
          <w:color w:val="FFFFFF" w:themeColor="background1"/>
          <w:sz w:val="6"/>
        </w:rPr>
        <w:t xml:space="preserve"> i</w:t>
      </w:r>
      <w:r w:rsidRPr="00B33F57">
        <w:t>benar-benar</w:t>
      </w:r>
      <w:r w:rsidR="00E5448C" w:rsidRPr="00E5448C">
        <w:rPr>
          <w:color w:val="FFFFFF" w:themeColor="background1"/>
          <w:sz w:val="6"/>
        </w:rPr>
        <w:t xml:space="preserve"> i</w:t>
      </w:r>
      <w:r w:rsidRPr="00B33F57">
        <w:t>dapat</w:t>
      </w:r>
      <w:r w:rsidR="00E5448C" w:rsidRPr="00E5448C">
        <w:rPr>
          <w:color w:val="FFFFFF" w:themeColor="background1"/>
          <w:sz w:val="6"/>
        </w:rPr>
        <w:t xml:space="preserve"> i</w:t>
      </w:r>
      <w:r w:rsidRPr="00B33F57">
        <w:t>memuaskan.</w:t>
      </w:r>
      <w:r w:rsidR="00E5448C" w:rsidRPr="00E5448C">
        <w:rPr>
          <w:color w:val="FFFFFF" w:themeColor="background1"/>
          <w:sz w:val="6"/>
        </w:rPr>
        <w:t xml:space="preserve"> i</w:t>
      </w:r>
      <w:r w:rsidRPr="00B33F57">
        <w:t>Sementara</w:t>
      </w:r>
      <w:r w:rsidR="00E5448C" w:rsidRPr="00E5448C">
        <w:rPr>
          <w:color w:val="FFFFFF" w:themeColor="background1"/>
          <w:sz w:val="6"/>
        </w:rPr>
        <w:t xml:space="preserve"> i</w:t>
      </w:r>
      <w:r w:rsidRPr="00B33F57">
        <w:t>itu,</w:t>
      </w:r>
      <w:r w:rsidR="00E5448C" w:rsidRPr="00E5448C">
        <w:rPr>
          <w:color w:val="FFFFFF" w:themeColor="background1"/>
          <w:sz w:val="6"/>
        </w:rPr>
        <w:t xml:space="preserve"> i</w:t>
      </w:r>
      <w:r w:rsidRPr="00B33F57">
        <w:t>Meter</w:t>
      </w:r>
      <w:r w:rsidR="00E5448C" w:rsidRPr="00E5448C">
        <w:rPr>
          <w:color w:val="FFFFFF" w:themeColor="background1"/>
          <w:sz w:val="6"/>
        </w:rPr>
        <w:t xml:space="preserve"> i</w:t>
      </w:r>
      <w:r w:rsidRPr="00B33F57">
        <w:t>dan</w:t>
      </w:r>
      <w:r w:rsidR="00E5448C" w:rsidRPr="00E5448C">
        <w:rPr>
          <w:color w:val="FFFFFF" w:themeColor="background1"/>
          <w:sz w:val="6"/>
        </w:rPr>
        <w:t xml:space="preserve"> i</w:t>
      </w:r>
      <w:r w:rsidRPr="00B33F57">
        <w:t>Horn</w:t>
      </w:r>
      <w:r w:rsidR="00E5448C" w:rsidRPr="00E5448C">
        <w:rPr>
          <w:color w:val="FFFFFF" w:themeColor="background1"/>
          <w:sz w:val="6"/>
        </w:rPr>
        <w:t xml:space="preserve"> i</w:t>
      </w:r>
      <w:r w:rsidRPr="00B33F57">
        <w:t>(dalam</w:t>
      </w:r>
      <w:r w:rsidR="00E5448C" w:rsidRPr="00E5448C">
        <w:rPr>
          <w:color w:val="FFFFFF" w:themeColor="background1"/>
          <w:sz w:val="6"/>
        </w:rPr>
        <w:t xml:space="preserve"> i</w:t>
      </w:r>
      <w:r w:rsidRPr="00B33F57">
        <w:t>Subarson,</w:t>
      </w:r>
      <w:r w:rsidR="00E5448C" w:rsidRPr="00E5448C">
        <w:rPr>
          <w:color w:val="FFFFFF" w:themeColor="background1"/>
          <w:sz w:val="6"/>
        </w:rPr>
        <w:t xml:space="preserve"> i</w:t>
      </w:r>
      <w:r w:rsidRPr="00B33F57">
        <w:t>2005:</w:t>
      </w:r>
      <w:r w:rsidR="00E5448C" w:rsidRPr="00E5448C">
        <w:rPr>
          <w:color w:val="FFFFFF" w:themeColor="background1"/>
          <w:sz w:val="6"/>
        </w:rPr>
        <w:t xml:space="preserve"> i</w:t>
      </w:r>
      <w:r w:rsidRPr="00B33F57">
        <w:t>99)</w:t>
      </w:r>
      <w:r w:rsidR="00E5448C" w:rsidRPr="00E5448C">
        <w:rPr>
          <w:color w:val="FFFFFF" w:themeColor="background1"/>
          <w:sz w:val="6"/>
        </w:rPr>
        <w:t xml:space="preserve"> i</w:t>
      </w:r>
      <w:r w:rsidRPr="00B33F57">
        <w:t>mengadopsi</w:t>
      </w:r>
      <w:r w:rsidR="00E5448C" w:rsidRPr="00E5448C">
        <w:rPr>
          <w:color w:val="FFFFFF" w:themeColor="background1"/>
          <w:sz w:val="6"/>
        </w:rPr>
        <w:t xml:space="preserve"> i</w:t>
      </w:r>
      <w:r w:rsidRPr="00B33F57">
        <w:t>model</w:t>
      </w:r>
      <w:r w:rsidR="00E5448C" w:rsidRPr="00E5448C">
        <w:rPr>
          <w:color w:val="FFFFFF" w:themeColor="background1"/>
          <w:sz w:val="6"/>
        </w:rPr>
        <w:t xml:space="preserve"> i</w:t>
      </w:r>
      <w:r w:rsidRPr="00B33F57">
        <w:t>sistem</w:t>
      </w:r>
      <w:r w:rsidR="00E5448C" w:rsidRPr="00E5448C">
        <w:rPr>
          <w:color w:val="FFFFFF" w:themeColor="background1"/>
          <w:sz w:val="6"/>
        </w:rPr>
        <w:t xml:space="preserve"> i</w:t>
      </w:r>
      <w:r w:rsidRPr="00B33F57">
        <w:t>kebijaksanaan</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menekankan</w:t>
      </w:r>
      <w:r w:rsidR="00E5448C" w:rsidRPr="00E5448C">
        <w:rPr>
          <w:color w:val="FFFFFF" w:themeColor="background1"/>
          <w:sz w:val="6"/>
        </w:rPr>
        <w:t xml:space="preserve"> i</w:t>
      </w:r>
      <w:r w:rsidRPr="00B33F57">
        <w:t>beberapa</w:t>
      </w:r>
      <w:r w:rsidR="00E5448C" w:rsidRPr="00E5448C">
        <w:rPr>
          <w:color w:val="FFFFFF" w:themeColor="background1"/>
          <w:sz w:val="6"/>
        </w:rPr>
        <w:t xml:space="preserve"> i</w:t>
      </w:r>
      <w:r w:rsidRPr="00B33F57">
        <w:t>komponen</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harus</w:t>
      </w:r>
      <w:r w:rsidR="00E5448C" w:rsidRPr="00E5448C">
        <w:rPr>
          <w:color w:val="FFFFFF" w:themeColor="background1"/>
          <w:spacing w:val="-1"/>
          <w:sz w:val="6"/>
        </w:rPr>
        <w:t xml:space="preserve"> i</w:t>
      </w:r>
      <w:r w:rsidRPr="00B33F57">
        <w:t>selalu</w:t>
      </w:r>
      <w:r w:rsidR="00E5448C" w:rsidRPr="00E5448C">
        <w:rPr>
          <w:color w:val="FFFFFF" w:themeColor="background1"/>
          <w:spacing w:val="-2"/>
          <w:sz w:val="6"/>
        </w:rPr>
        <w:t xml:space="preserve"> i</w:t>
      </w:r>
      <w:r w:rsidRPr="00B33F57">
        <w:t>ada</w:t>
      </w:r>
      <w:r w:rsidR="00E5448C" w:rsidRPr="00E5448C">
        <w:rPr>
          <w:color w:val="FFFFFF" w:themeColor="background1"/>
          <w:sz w:val="6"/>
        </w:rPr>
        <w:t xml:space="preserve"> i</w:t>
      </w:r>
      <w:r w:rsidRPr="00B33F57">
        <w:t>agar</w:t>
      </w:r>
      <w:r w:rsidR="00E5448C" w:rsidRPr="00E5448C">
        <w:rPr>
          <w:color w:val="FFFFFF" w:themeColor="background1"/>
          <w:spacing w:val="-1"/>
          <w:sz w:val="6"/>
        </w:rPr>
        <w:t xml:space="preserve"> i</w:t>
      </w:r>
      <w:r w:rsidRPr="00B33F57">
        <w:t>tuntutan</w:t>
      </w:r>
      <w:r w:rsidR="00E5448C" w:rsidRPr="00E5448C">
        <w:rPr>
          <w:color w:val="FFFFFF" w:themeColor="background1"/>
          <w:spacing w:val="-7"/>
          <w:sz w:val="6"/>
        </w:rPr>
        <w:t xml:space="preserve"> i</w:t>
      </w:r>
      <w:r w:rsidRPr="00B33F57">
        <w:t>kebijaksanaan</w:t>
      </w:r>
      <w:r w:rsidR="00E5448C" w:rsidRPr="00E5448C">
        <w:rPr>
          <w:color w:val="FFFFFF" w:themeColor="background1"/>
          <w:spacing w:val="-2"/>
          <w:sz w:val="6"/>
        </w:rPr>
        <w:t xml:space="preserve"> i</w:t>
      </w:r>
      <w:r w:rsidRPr="00B33F57">
        <w:t>dapat</w:t>
      </w:r>
      <w:r w:rsidR="00E5448C" w:rsidRPr="00E5448C">
        <w:rPr>
          <w:color w:val="FFFFFF" w:themeColor="background1"/>
          <w:sz w:val="6"/>
        </w:rPr>
        <w:t xml:space="preserve"> i</w:t>
      </w:r>
      <w:r w:rsidRPr="00B33F57">
        <w:t>diwujudkan</w:t>
      </w:r>
      <w:r w:rsidR="00E5448C" w:rsidRPr="00E5448C">
        <w:rPr>
          <w:color w:val="FFFFFF" w:themeColor="background1"/>
          <w:spacing w:val="-2"/>
          <w:sz w:val="6"/>
        </w:rPr>
        <w:t xml:space="preserve"> i</w:t>
      </w:r>
      <w:r w:rsidRPr="00B33F57">
        <w:t>menjadi</w:t>
      </w:r>
      <w:r w:rsidR="00E5448C" w:rsidRPr="00E5448C">
        <w:rPr>
          <w:color w:val="FFFFFF" w:themeColor="background1"/>
          <w:spacing w:val="-2"/>
          <w:sz w:val="6"/>
        </w:rPr>
        <w:t xml:space="preserve"> i</w:t>
      </w:r>
      <w:r w:rsidRPr="00B33F57">
        <w:t>hasil</w:t>
      </w:r>
      <w:r w:rsidR="00E5448C" w:rsidRPr="00E5448C">
        <w:rPr>
          <w:color w:val="FFFFFF" w:themeColor="background1"/>
          <w:sz w:val="6"/>
        </w:rPr>
        <w:t xml:space="preserve"> i</w:t>
      </w:r>
      <w:r w:rsidRPr="00B33F57">
        <w:t>yang</w:t>
      </w:r>
      <w:r w:rsidR="00E5448C" w:rsidRPr="00E5448C">
        <w:rPr>
          <w:color w:val="FFFFFF" w:themeColor="background1"/>
          <w:sz w:val="6"/>
        </w:rPr>
        <w:t xml:space="preserve"> i</w:t>
      </w:r>
      <w:r w:rsidRPr="00B33F57">
        <w:t>diinginkan.</w:t>
      </w:r>
    </w:p>
    <w:p w14:paraId="5AABD704" w14:textId="35D71A97" w:rsidR="00C45D84" w:rsidRDefault="00BF2234" w:rsidP="00C45D84">
      <w:pPr>
        <w:pStyle w:val="ListParagraph"/>
        <w:numPr>
          <w:ilvl w:val="0"/>
          <w:numId w:val="7"/>
        </w:numPr>
        <w:overflowPunct w:val="0"/>
        <w:autoSpaceDE w:val="0"/>
        <w:autoSpaceDN w:val="0"/>
        <w:adjustRightInd w:val="0"/>
        <w:spacing w:line="276" w:lineRule="auto"/>
        <w:ind w:left="284" w:hanging="284"/>
        <w:textAlignment w:val="baseline"/>
        <w:rPr>
          <w:b/>
          <w:bCs/>
        </w:rPr>
      </w:pPr>
      <w:proofErr w:type="spellStart"/>
      <w:r w:rsidRPr="00B33F57">
        <w:rPr>
          <w:b/>
          <w:bCs/>
        </w:rPr>
        <w:t>Asuransi</w:t>
      </w:r>
      <w:proofErr w:type="spellEnd"/>
      <w:r w:rsidRPr="00B33F57">
        <w:rPr>
          <w:b/>
          <w:bCs/>
        </w:rPr>
        <w:t xml:space="preserve"> Usaha Tani </w:t>
      </w:r>
      <w:proofErr w:type="spellStart"/>
      <w:r w:rsidRPr="00B33F57">
        <w:rPr>
          <w:b/>
          <w:bCs/>
        </w:rPr>
        <w:t>Padi</w:t>
      </w:r>
      <w:proofErr w:type="spellEnd"/>
      <w:r w:rsidRPr="00B33F57">
        <w:rPr>
          <w:b/>
          <w:bCs/>
        </w:rPr>
        <w:t xml:space="preserve"> </w:t>
      </w:r>
      <w:r w:rsidR="00C45D84">
        <w:rPr>
          <w:b/>
          <w:bCs/>
        </w:rPr>
        <w:t xml:space="preserve"> </w:t>
      </w:r>
    </w:p>
    <w:p w14:paraId="299706F7" w14:textId="6261EE8D" w:rsidR="00225823" w:rsidRPr="00B33F57" w:rsidRDefault="00C45D84" w:rsidP="00C45D84">
      <w:pPr>
        <w:pStyle w:val="ListParagraph"/>
        <w:overflowPunct w:val="0"/>
        <w:autoSpaceDE w:val="0"/>
        <w:autoSpaceDN w:val="0"/>
        <w:adjustRightInd w:val="0"/>
        <w:spacing w:line="276" w:lineRule="auto"/>
        <w:ind w:left="0"/>
        <w:textAlignment w:val="baseline"/>
        <w:rPr>
          <w:b/>
          <w:bCs/>
        </w:rPr>
      </w:pPr>
      <w:r>
        <w:rPr>
          <w:b/>
          <w:bCs/>
        </w:rPr>
        <w:t xml:space="preserve">    </w:t>
      </w:r>
      <w:r w:rsidR="00BF2234" w:rsidRPr="00B33F57">
        <w:rPr>
          <w:b/>
          <w:bCs/>
        </w:rPr>
        <w:t>(AUTP)</w:t>
      </w:r>
    </w:p>
    <w:p w14:paraId="6CE6D07E" w14:textId="4BCACE2E" w:rsidR="00874C02" w:rsidRDefault="00225823" w:rsidP="00C45D84">
      <w:pPr>
        <w:pStyle w:val="p2"/>
        <w:tabs>
          <w:tab w:val="clear" w:pos="851"/>
        </w:tabs>
        <w:ind w:left="284" w:hanging="142"/>
      </w:pPr>
      <w:r w:rsidRPr="00B33F57">
        <w:tab/>
      </w:r>
      <w:r w:rsidR="00C45D84">
        <w:tab/>
      </w:r>
      <w:r w:rsidR="00BE16FB" w:rsidRPr="00BE16FB">
        <w:t>Asuransi</w:t>
      </w:r>
      <w:r w:rsidR="00E5448C" w:rsidRPr="00E5448C">
        <w:rPr>
          <w:color w:val="FFFFFF" w:themeColor="background1"/>
          <w:sz w:val="6"/>
        </w:rPr>
        <w:t xml:space="preserve"> i</w:t>
      </w:r>
      <w:r w:rsidR="00BE16FB" w:rsidRPr="00BE16FB">
        <w:t>Usaha</w:t>
      </w:r>
      <w:r w:rsidR="00E5448C" w:rsidRPr="00E5448C">
        <w:rPr>
          <w:color w:val="FFFFFF" w:themeColor="background1"/>
          <w:sz w:val="6"/>
        </w:rPr>
        <w:t xml:space="preserve"> i</w:t>
      </w:r>
      <w:r w:rsidR="00BE16FB" w:rsidRPr="00BE16FB">
        <w:t>Tani</w:t>
      </w:r>
      <w:r w:rsidR="00E5448C" w:rsidRPr="00E5448C">
        <w:rPr>
          <w:color w:val="FFFFFF" w:themeColor="background1"/>
          <w:sz w:val="6"/>
        </w:rPr>
        <w:t xml:space="preserve"> i</w:t>
      </w:r>
      <w:r w:rsidR="00BE16FB" w:rsidRPr="00BE16FB">
        <w:t>Padi</w:t>
      </w:r>
      <w:r w:rsidR="00E5448C" w:rsidRPr="00E5448C">
        <w:rPr>
          <w:color w:val="FFFFFF" w:themeColor="background1"/>
          <w:sz w:val="6"/>
        </w:rPr>
        <w:t xml:space="preserve"> i</w:t>
      </w:r>
      <w:r w:rsidR="00BE16FB" w:rsidRPr="00BE16FB">
        <w:t>(AUTP)</w:t>
      </w:r>
      <w:r w:rsidR="00E5448C" w:rsidRPr="00E5448C">
        <w:rPr>
          <w:color w:val="FFFFFF" w:themeColor="background1"/>
          <w:sz w:val="6"/>
        </w:rPr>
        <w:t xml:space="preserve"> i</w:t>
      </w:r>
      <w:r w:rsidR="00BE16FB" w:rsidRPr="00BE16FB">
        <w:t>merupakan</w:t>
      </w:r>
      <w:r w:rsidR="00E5448C" w:rsidRPr="00E5448C">
        <w:rPr>
          <w:color w:val="FFFFFF" w:themeColor="background1"/>
          <w:sz w:val="6"/>
        </w:rPr>
        <w:t xml:space="preserve"> i</w:t>
      </w:r>
      <w:r w:rsidR="00BE16FB" w:rsidRPr="00BE16FB">
        <w:t>salah</w:t>
      </w:r>
      <w:r w:rsidR="00E5448C" w:rsidRPr="00E5448C">
        <w:rPr>
          <w:color w:val="FFFFFF" w:themeColor="background1"/>
          <w:sz w:val="6"/>
        </w:rPr>
        <w:t xml:space="preserve"> i</w:t>
      </w:r>
      <w:r w:rsidR="00BE16FB" w:rsidRPr="00BE16FB">
        <w:t>satu</w:t>
      </w:r>
      <w:r w:rsidR="00E5448C" w:rsidRPr="00E5448C">
        <w:rPr>
          <w:color w:val="FFFFFF" w:themeColor="background1"/>
          <w:sz w:val="6"/>
        </w:rPr>
        <w:t xml:space="preserve"> i</w:t>
      </w:r>
      <w:r w:rsidR="00BE16FB" w:rsidRPr="00BE16FB">
        <w:t>kebijakan</w:t>
      </w:r>
      <w:r w:rsidR="00E5448C" w:rsidRPr="00E5448C">
        <w:rPr>
          <w:color w:val="FFFFFF" w:themeColor="background1"/>
          <w:sz w:val="6"/>
        </w:rPr>
        <w:t xml:space="preserve"> i</w:t>
      </w:r>
      <w:r w:rsidR="00BE16FB" w:rsidRPr="00BE16FB">
        <w:t>strategis</w:t>
      </w:r>
      <w:r w:rsidR="00E5448C" w:rsidRPr="00E5448C">
        <w:rPr>
          <w:color w:val="FFFFFF" w:themeColor="background1"/>
          <w:sz w:val="6"/>
        </w:rPr>
        <w:t xml:space="preserve"> i</w:t>
      </w:r>
      <w:r w:rsidR="00BE16FB" w:rsidRPr="00BE16FB">
        <w:t>perlindungan</w:t>
      </w:r>
      <w:r w:rsidR="00E5448C" w:rsidRPr="00E5448C">
        <w:rPr>
          <w:color w:val="FFFFFF" w:themeColor="background1"/>
          <w:sz w:val="6"/>
        </w:rPr>
        <w:t xml:space="preserve"> i</w:t>
      </w:r>
      <w:r w:rsidR="00BE16FB" w:rsidRPr="00BE16FB">
        <w:t>yang</w:t>
      </w:r>
      <w:r w:rsidR="00E5448C" w:rsidRPr="00E5448C">
        <w:rPr>
          <w:color w:val="FFFFFF" w:themeColor="background1"/>
          <w:sz w:val="6"/>
        </w:rPr>
        <w:t xml:space="preserve"> i</w:t>
      </w:r>
      <w:r w:rsidR="00BE16FB" w:rsidRPr="00BE16FB">
        <w:t>dirancang</w:t>
      </w:r>
      <w:r w:rsidR="00E5448C" w:rsidRPr="00E5448C">
        <w:rPr>
          <w:color w:val="FFFFFF" w:themeColor="background1"/>
          <w:sz w:val="6"/>
        </w:rPr>
        <w:t xml:space="preserve"> i</w:t>
      </w:r>
      <w:r w:rsidR="00BE16FB" w:rsidRPr="00BE16FB">
        <w:t>untuk</w:t>
      </w:r>
      <w:r w:rsidR="00E5448C" w:rsidRPr="00E5448C">
        <w:rPr>
          <w:color w:val="FFFFFF" w:themeColor="background1"/>
          <w:sz w:val="6"/>
        </w:rPr>
        <w:t xml:space="preserve"> i</w:t>
      </w:r>
      <w:r w:rsidR="00BE16FB" w:rsidRPr="00BE16FB">
        <w:t>petani,</w:t>
      </w:r>
      <w:r w:rsidR="00E5448C" w:rsidRPr="00E5448C">
        <w:rPr>
          <w:color w:val="FFFFFF" w:themeColor="background1"/>
          <w:sz w:val="6"/>
        </w:rPr>
        <w:t xml:space="preserve"> i</w:t>
      </w:r>
      <w:r w:rsidR="00BE16FB" w:rsidRPr="00BE16FB">
        <w:t>khususnya</w:t>
      </w:r>
      <w:r w:rsidR="00E5448C" w:rsidRPr="00E5448C">
        <w:rPr>
          <w:color w:val="FFFFFF" w:themeColor="background1"/>
          <w:sz w:val="6"/>
        </w:rPr>
        <w:t xml:space="preserve"> i</w:t>
      </w:r>
      <w:r w:rsidR="00BE16FB" w:rsidRPr="00BE16FB">
        <w:t>petani</w:t>
      </w:r>
      <w:r w:rsidR="00E5448C" w:rsidRPr="00E5448C">
        <w:rPr>
          <w:color w:val="FFFFFF" w:themeColor="background1"/>
          <w:sz w:val="6"/>
        </w:rPr>
        <w:t xml:space="preserve"> i</w:t>
      </w:r>
      <w:r w:rsidR="00BE16FB" w:rsidRPr="00BE16FB">
        <w:t>padi,</w:t>
      </w:r>
      <w:r w:rsidR="00E5448C" w:rsidRPr="00E5448C">
        <w:rPr>
          <w:color w:val="FFFFFF" w:themeColor="background1"/>
          <w:sz w:val="6"/>
        </w:rPr>
        <w:t xml:space="preserve"> i</w:t>
      </w:r>
      <w:r w:rsidR="00BE16FB" w:rsidRPr="00BE16FB">
        <w:t>yang</w:t>
      </w:r>
      <w:r w:rsidR="00E5448C" w:rsidRPr="00E5448C">
        <w:rPr>
          <w:color w:val="FFFFFF" w:themeColor="background1"/>
          <w:sz w:val="6"/>
        </w:rPr>
        <w:t xml:space="preserve"> i</w:t>
      </w:r>
      <w:r w:rsidR="00BE16FB" w:rsidRPr="00BE16FB">
        <w:t>diinisiasi</w:t>
      </w:r>
      <w:r w:rsidR="00E5448C" w:rsidRPr="00E5448C">
        <w:rPr>
          <w:color w:val="FFFFFF" w:themeColor="background1"/>
          <w:sz w:val="6"/>
        </w:rPr>
        <w:t xml:space="preserve"> i</w:t>
      </w:r>
      <w:r w:rsidR="00BE16FB" w:rsidRPr="00BE16FB">
        <w:t>oleh</w:t>
      </w:r>
      <w:r w:rsidR="00E5448C" w:rsidRPr="00E5448C">
        <w:rPr>
          <w:color w:val="FFFFFF" w:themeColor="background1"/>
          <w:sz w:val="6"/>
        </w:rPr>
        <w:t xml:space="preserve"> i</w:t>
      </w:r>
      <w:r w:rsidR="00BE16FB" w:rsidRPr="00BE16FB">
        <w:t>pemerintah</w:t>
      </w:r>
      <w:r w:rsidR="00E5448C" w:rsidRPr="00E5448C">
        <w:rPr>
          <w:color w:val="FFFFFF" w:themeColor="background1"/>
          <w:sz w:val="6"/>
        </w:rPr>
        <w:t xml:space="preserve"> i</w:t>
      </w:r>
      <w:r w:rsidR="00BE16FB" w:rsidRPr="00BE16FB">
        <w:t>pusat</w:t>
      </w:r>
      <w:r w:rsidR="00E5448C" w:rsidRPr="00E5448C">
        <w:rPr>
          <w:color w:val="FFFFFF" w:themeColor="background1"/>
          <w:sz w:val="6"/>
        </w:rPr>
        <w:t xml:space="preserve"> i</w:t>
      </w:r>
      <w:r w:rsidR="00BE16FB" w:rsidRPr="00BE16FB">
        <w:t>dan</w:t>
      </w:r>
      <w:r w:rsidR="00E5448C" w:rsidRPr="00E5448C">
        <w:rPr>
          <w:color w:val="FFFFFF" w:themeColor="background1"/>
          <w:sz w:val="6"/>
        </w:rPr>
        <w:t xml:space="preserve"> i</w:t>
      </w:r>
      <w:r w:rsidR="00BE16FB" w:rsidRPr="00BE16FB">
        <w:t>daerah</w:t>
      </w:r>
      <w:r w:rsidR="00E5448C" w:rsidRPr="00E5448C">
        <w:rPr>
          <w:color w:val="FFFFFF" w:themeColor="background1"/>
          <w:sz w:val="6"/>
        </w:rPr>
        <w:t xml:space="preserve"> i</w:t>
      </w:r>
      <w:r w:rsidR="00BE16FB" w:rsidRPr="00BE16FB">
        <w:t>sesuai</w:t>
      </w:r>
      <w:r w:rsidR="00E5448C" w:rsidRPr="00E5448C">
        <w:rPr>
          <w:color w:val="FFFFFF" w:themeColor="background1"/>
          <w:sz w:val="6"/>
        </w:rPr>
        <w:t xml:space="preserve"> i</w:t>
      </w:r>
      <w:r w:rsidR="00BE16FB" w:rsidRPr="00BE16FB">
        <w:t>dengan</w:t>
      </w:r>
      <w:r w:rsidR="00E5448C" w:rsidRPr="00E5448C">
        <w:rPr>
          <w:color w:val="FFFFFF" w:themeColor="background1"/>
          <w:sz w:val="6"/>
        </w:rPr>
        <w:t xml:space="preserve"> i</w:t>
      </w:r>
      <w:r w:rsidR="00BE16FB" w:rsidRPr="00BE16FB">
        <w:t>kewenangan</w:t>
      </w:r>
      <w:r w:rsidR="00E5448C" w:rsidRPr="00E5448C">
        <w:rPr>
          <w:color w:val="FFFFFF" w:themeColor="background1"/>
          <w:sz w:val="6"/>
        </w:rPr>
        <w:t xml:space="preserve"> i</w:t>
      </w:r>
      <w:r w:rsidR="00BE16FB" w:rsidRPr="00BE16FB">
        <w:t>masing-masing.</w:t>
      </w:r>
      <w:r w:rsidR="00E5448C" w:rsidRPr="00E5448C">
        <w:rPr>
          <w:color w:val="FFFFFF" w:themeColor="background1"/>
          <w:sz w:val="6"/>
        </w:rPr>
        <w:t xml:space="preserve"> i</w:t>
      </w:r>
      <w:r w:rsidR="00BE16FB" w:rsidRPr="00BE16FB">
        <w:t>Pelaksanaan</w:t>
      </w:r>
      <w:r w:rsidR="00E5448C" w:rsidRPr="00E5448C">
        <w:rPr>
          <w:color w:val="FFFFFF" w:themeColor="background1"/>
          <w:sz w:val="6"/>
        </w:rPr>
        <w:t xml:space="preserve"> i</w:t>
      </w:r>
      <w:r w:rsidR="00BE16FB" w:rsidRPr="00BE16FB">
        <w:t>program</w:t>
      </w:r>
      <w:r w:rsidR="00E5448C" w:rsidRPr="00E5448C">
        <w:rPr>
          <w:color w:val="FFFFFF" w:themeColor="background1"/>
          <w:sz w:val="6"/>
        </w:rPr>
        <w:t xml:space="preserve"> i</w:t>
      </w:r>
      <w:r w:rsidR="00BE16FB" w:rsidRPr="00BE16FB">
        <w:t>asuransi</w:t>
      </w:r>
      <w:r w:rsidR="00E5448C" w:rsidRPr="00E5448C">
        <w:rPr>
          <w:color w:val="FFFFFF" w:themeColor="background1"/>
          <w:sz w:val="6"/>
        </w:rPr>
        <w:t xml:space="preserve"> i</w:t>
      </w:r>
      <w:r w:rsidR="00BE16FB" w:rsidRPr="00BE16FB">
        <w:t>pertanian</w:t>
      </w:r>
      <w:r w:rsidR="00E5448C" w:rsidRPr="00E5448C">
        <w:rPr>
          <w:color w:val="FFFFFF" w:themeColor="background1"/>
          <w:sz w:val="6"/>
        </w:rPr>
        <w:t xml:space="preserve"> i</w:t>
      </w:r>
      <w:r w:rsidR="00BE16FB" w:rsidRPr="00BE16FB">
        <w:t>ini</w:t>
      </w:r>
      <w:r w:rsidR="00E5448C" w:rsidRPr="00E5448C">
        <w:rPr>
          <w:color w:val="FFFFFF" w:themeColor="background1"/>
          <w:sz w:val="6"/>
        </w:rPr>
        <w:t xml:space="preserve"> i</w:t>
      </w:r>
      <w:r w:rsidR="00BE16FB" w:rsidRPr="00BE16FB">
        <w:t>didasarkan</w:t>
      </w:r>
      <w:r w:rsidR="00E5448C" w:rsidRPr="00E5448C">
        <w:rPr>
          <w:color w:val="FFFFFF" w:themeColor="background1"/>
          <w:sz w:val="6"/>
        </w:rPr>
        <w:t xml:space="preserve"> i</w:t>
      </w:r>
      <w:r w:rsidR="00BE16FB" w:rsidRPr="00BE16FB">
        <w:t>pada</w:t>
      </w:r>
      <w:r w:rsidR="00E5448C" w:rsidRPr="00E5448C">
        <w:rPr>
          <w:color w:val="FFFFFF" w:themeColor="background1"/>
          <w:sz w:val="6"/>
        </w:rPr>
        <w:t xml:space="preserve"> i</w:t>
      </w:r>
      <w:r w:rsidR="00BE16FB" w:rsidRPr="00BE16FB">
        <w:t>amanat</w:t>
      </w:r>
      <w:r w:rsidR="00E5448C" w:rsidRPr="00E5448C">
        <w:rPr>
          <w:color w:val="FFFFFF" w:themeColor="background1"/>
          <w:sz w:val="6"/>
        </w:rPr>
        <w:t xml:space="preserve"> i</w:t>
      </w:r>
      <w:r w:rsidR="00BE16FB" w:rsidRPr="00BE16FB">
        <w:t>Undang-Undang</w:t>
      </w:r>
      <w:r w:rsidR="00E5448C" w:rsidRPr="00E5448C">
        <w:rPr>
          <w:color w:val="FFFFFF" w:themeColor="background1"/>
          <w:sz w:val="6"/>
        </w:rPr>
        <w:t xml:space="preserve"> i</w:t>
      </w:r>
      <w:r w:rsidR="00BE16FB" w:rsidRPr="00BE16FB">
        <w:t>No.</w:t>
      </w:r>
      <w:r w:rsidR="00E5448C" w:rsidRPr="00E5448C">
        <w:rPr>
          <w:color w:val="FFFFFF" w:themeColor="background1"/>
          <w:sz w:val="6"/>
        </w:rPr>
        <w:t xml:space="preserve"> i</w:t>
      </w:r>
      <w:r w:rsidR="00BE16FB" w:rsidRPr="00BE16FB">
        <w:t>19</w:t>
      </w:r>
      <w:r w:rsidR="00E5448C" w:rsidRPr="00E5448C">
        <w:rPr>
          <w:color w:val="FFFFFF" w:themeColor="background1"/>
          <w:sz w:val="6"/>
        </w:rPr>
        <w:t xml:space="preserve"> i</w:t>
      </w:r>
      <w:r w:rsidR="00BE16FB" w:rsidRPr="00BE16FB">
        <w:t>Tahun</w:t>
      </w:r>
      <w:r w:rsidR="00E5448C" w:rsidRPr="00E5448C">
        <w:rPr>
          <w:color w:val="FFFFFF" w:themeColor="background1"/>
          <w:sz w:val="6"/>
        </w:rPr>
        <w:t xml:space="preserve"> i</w:t>
      </w:r>
      <w:r w:rsidR="00BE16FB" w:rsidRPr="00BE16FB">
        <w:t>2013,</w:t>
      </w:r>
      <w:r w:rsidR="00E5448C" w:rsidRPr="00E5448C">
        <w:rPr>
          <w:color w:val="FFFFFF" w:themeColor="background1"/>
          <w:sz w:val="6"/>
        </w:rPr>
        <w:t xml:space="preserve"> i</w:t>
      </w:r>
      <w:r w:rsidR="00BE16FB" w:rsidRPr="00BE16FB">
        <w:t>pasal</w:t>
      </w:r>
      <w:r w:rsidR="00E5448C" w:rsidRPr="00E5448C">
        <w:rPr>
          <w:color w:val="FFFFFF" w:themeColor="background1"/>
          <w:sz w:val="6"/>
        </w:rPr>
        <w:t xml:space="preserve"> i</w:t>
      </w:r>
      <w:r w:rsidR="00BE16FB" w:rsidRPr="00BE16FB">
        <w:t>37,</w:t>
      </w:r>
      <w:r w:rsidR="00E5448C" w:rsidRPr="00E5448C">
        <w:rPr>
          <w:color w:val="FFFFFF" w:themeColor="background1"/>
          <w:sz w:val="6"/>
        </w:rPr>
        <w:t xml:space="preserve"> i</w:t>
      </w:r>
      <w:r w:rsidR="00BE16FB" w:rsidRPr="00BE16FB">
        <w:t>yang</w:t>
      </w:r>
      <w:r w:rsidR="00E5448C" w:rsidRPr="00E5448C">
        <w:rPr>
          <w:color w:val="FFFFFF" w:themeColor="background1"/>
          <w:sz w:val="6"/>
        </w:rPr>
        <w:t xml:space="preserve"> i</w:t>
      </w:r>
      <w:r w:rsidR="00BE16FB" w:rsidRPr="00BE16FB">
        <w:t>menyatakan</w:t>
      </w:r>
      <w:r w:rsidR="00E5448C" w:rsidRPr="00E5448C">
        <w:rPr>
          <w:color w:val="FFFFFF" w:themeColor="background1"/>
          <w:sz w:val="6"/>
        </w:rPr>
        <w:t xml:space="preserve"> i</w:t>
      </w:r>
      <w:r w:rsidR="00BE16FB" w:rsidRPr="00BE16FB">
        <w:t>bahwa</w:t>
      </w:r>
      <w:r w:rsidR="00E5448C" w:rsidRPr="00E5448C">
        <w:rPr>
          <w:color w:val="FFFFFF" w:themeColor="background1"/>
          <w:sz w:val="6"/>
        </w:rPr>
        <w:t xml:space="preserve"> i</w:t>
      </w:r>
      <w:r w:rsidR="00BE16FB" w:rsidRPr="00BE16FB">
        <w:t>"Pemerintah</w:t>
      </w:r>
      <w:r w:rsidR="00E5448C" w:rsidRPr="00E5448C">
        <w:rPr>
          <w:color w:val="FFFFFF" w:themeColor="background1"/>
          <w:sz w:val="6"/>
        </w:rPr>
        <w:t xml:space="preserve"> i</w:t>
      </w:r>
      <w:r w:rsidR="00BE16FB" w:rsidRPr="00BE16FB">
        <w:t>Pusat</w:t>
      </w:r>
      <w:r w:rsidR="00E5448C" w:rsidRPr="00E5448C">
        <w:rPr>
          <w:color w:val="FFFFFF" w:themeColor="background1"/>
          <w:sz w:val="6"/>
        </w:rPr>
        <w:t xml:space="preserve"> i</w:t>
      </w:r>
      <w:r w:rsidR="00BE16FB" w:rsidRPr="00BE16FB">
        <w:t>dan</w:t>
      </w:r>
      <w:r w:rsidR="00E5448C" w:rsidRPr="00E5448C">
        <w:rPr>
          <w:color w:val="FFFFFF" w:themeColor="background1"/>
          <w:sz w:val="6"/>
        </w:rPr>
        <w:t xml:space="preserve"> i</w:t>
      </w:r>
      <w:r w:rsidR="00BE16FB" w:rsidRPr="00BE16FB">
        <w:t>Pemerintah</w:t>
      </w:r>
      <w:r w:rsidR="00E5448C" w:rsidRPr="00E5448C">
        <w:rPr>
          <w:color w:val="FFFFFF" w:themeColor="background1"/>
          <w:sz w:val="6"/>
        </w:rPr>
        <w:t xml:space="preserve"> </w:t>
      </w:r>
      <w:r w:rsidR="00E5448C" w:rsidRPr="00E5448C">
        <w:rPr>
          <w:color w:val="FFFFFF" w:themeColor="background1"/>
          <w:sz w:val="6"/>
        </w:rPr>
        <w:lastRenderedPageBreak/>
        <w:t>i</w:t>
      </w:r>
      <w:r w:rsidR="00BE16FB" w:rsidRPr="00BE16FB">
        <w:t>Daerah</w:t>
      </w:r>
      <w:r w:rsidR="00E5448C" w:rsidRPr="00E5448C">
        <w:rPr>
          <w:color w:val="FFFFFF" w:themeColor="background1"/>
          <w:sz w:val="6"/>
        </w:rPr>
        <w:t xml:space="preserve"> i</w:t>
      </w:r>
      <w:r w:rsidR="00BE16FB" w:rsidRPr="00BE16FB">
        <w:t>(Pemda)</w:t>
      </w:r>
      <w:r w:rsidR="00E5448C" w:rsidRPr="00E5448C">
        <w:rPr>
          <w:color w:val="FFFFFF" w:themeColor="background1"/>
          <w:sz w:val="6"/>
        </w:rPr>
        <w:t xml:space="preserve"> i</w:t>
      </w:r>
      <w:r w:rsidR="00BE16FB" w:rsidRPr="00BE16FB">
        <w:t>sesuai</w:t>
      </w:r>
      <w:r w:rsidR="00E5448C" w:rsidRPr="00E5448C">
        <w:rPr>
          <w:color w:val="FFFFFF" w:themeColor="background1"/>
          <w:sz w:val="6"/>
        </w:rPr>
        <w:t xml:space="preserve"> i</w:t>
      </w:r>
      <w:r w:rsidR="00BE16FB" w:rsidRPr="00BE16FB">
        <w:t>dengan</w:t>
      </w:r>
      <w:r w:rsidR="00E5448C" w:rsidRPr="00E5448C">
        <w:rPr>
          <w:color w:val="FFFFFF" w:themeColor="background1"/>
          <w:sz w:val="6"/>
        </w:rPr>
        <w:t xml:space="preserve"> i</w:t>
      </w:r>
      <w:r w:rsidR="00BE16FB" w:rsidRPr="00BE16FB">
        <w:t>kewenangannya</w:t>
      </w:r>
      <w:r w:rsidR="00E5448C" w:rsidRPr="00E5448C">
        <w:rPr>
          <w:color w:val="FFFFFF" w:themeColor="background1"/>
          <w:sz w:val="6"/>
        </w:rPr>
        <w:t xml:space="preserve"> i</w:t>
      </w:r>
      <w:r w:rsidR="00BE16FB" w:rsidRPr="00BE16FB">
        <w:t>berkewajiban</w:t>
      </w:r>
      <w:r w:rsidR="00E5448C" w:rsidRPr="00E5448C">
        <w:rPr>
          <w:color w:val="FFFFFF" w:themeColor="background1"/>
          <w:sz w:val="6"/>
        </w:rPr>
        <w:t xml:space="preserve"> i</w:t>
      </w:r>
      <w:r w:rsidR="00BE16FB" w:rsidRPr="00BE16FB">
        <w:t>memberikan</w:t>
      </w:r>
      <w:r w:rsidR="00E5448C" w:rsidRPr="00E5448C">
        <w:rPr>
          <w:color w:val="FFFFFF" w:themeColor="background1"/>
          <w:sz w:val="6"/>
        </w:rPr>
        <w:t xml:space="preserve"> i</w:t>
      </w:r>
      <w:r w:rsidR="00BE16FB" w:rsidRPr="00BE16FB">
        <w:t>perlindungan</w:t>
      </w:r>
      <w:r w:rsidR="00E5448C" w:rsidRPr="00E5448C">
        <w:rPr>
          <w:color w:val="FFFFFF" w:themeColor="background1"/>
          <w:sz w:val="6"/>
        </w:rPr>
        <w:t xml:space="preserve"> i</w:t>
      </w:r>
      <w:r w:rsidR="00BE16FB" w:rsidRPr="00BE16FB">
        <w:t>terhadap</w:t>
      </w:r>
      <w:r w:rsidR="00E5448C" w:rsidRPr="00E5448C">
        <w:rPr>
          <w:color w:val="FFFFFF" w:themeColor="background1"/>
          <w:sz w:val="6"/>
        </w:rPr>
        <w:t xml:space="preserve"> i</w:t>
      </w:r>
      <w:r w:rsidR="00BE16FB" w:rsidRPr="00BE16FB">
        <w:t>usaha</w:t>
      </w:r>
      <w:r w:rsidR="00E5448C" w:rsidRPr="00E5448C">
        <w:rPr>
          <w:color w:val="FFFFFF" w:themeColor="background1"/>
          <w:sz w:val="6"/>
        </w:rPr>
        <w:t xml:space="preserve"> i</w:t>
      </w:r>
      <w:r w:rsidR="00BE16FB" w:rsidRPr="00BE16FB">
        <w:t>tani</w:t>
      </w:r>
      <w:r w:rsidR="00E5448C" w:rsidRPr="00E5448C">
        <w:rPr>
          <w:color w:val="FFFFFF" w:themeColor="background1"/>
          <w:sz w:val="6"/>
        </w:rPr>
        <w:t xml:space="preserve"> i</w:t>
      </w:r>
      <w:r w:rsidR="00BE16FB" w:rsidRPr="00BE16FB">
        <w:t>yang</w:t>
      </w:r>
      <w:r w:rsidR="00E5448C" w:rsidRPr="00E5448C">
        <w:rPr>
          <w:color w:val="FFFFFF" w:themeColor="background1"/>
          <w:sz w:val="6"/>
        </w:rPr>
        <w:t xml:space="preserve"> i</w:t>
      </w:r>
      <w:r w:rsidR="00BE16FB" w:rsidRPr="00BE16FB">
        <w:t>dijalankan</w:t>
      </w:r>
      <w:r w:rsidR="00E5448C" w:rsidRPr="00E5448C">
        <w:rPr>
          <w:color w:val="FFFFFF" w:themeColor="background1"/>
          <w:sz w:val="6"/>
        </w:rPr>
        <w:t xml:space="preserve"> i</w:t>
      </w:r>
      <w:r w:rsidR="00BE16FB" w:rsidRPr="00BE16FB">
        <w:t>oleh</w:t>
      </w:r>
      <w:r w:rsidR="00E5448C" w:rsidRPr="00E5448C">
        <w:rPr>
          <w:color w:val="FFFFFF" w:themeColor="background1"/>
          <w:sz w:val="6"/>
        </w:rPr>
        <w:t xml:space="preserve"> i</w:t>
      </w:r>
      <w:r w:rsidR="00BE16FB" w:rsidRPr="00BE16FB">
        <w:t>petani</w:t>
      </w:r>
      <w:r w:rsidR="00E5448C" w:rsidRPr="00E5448C">
        <w:rPr>
          <w:color w:val="FFFFFF" w:themeColor="background1"/>
          <w:sz w:val="6"/>
        </w:rPr>
        <w:t xml:space="preserve"> i</w:t>
      </w:r>
      <w:r w:rsidR="00BE16FB" w:rsidRPr="00BE16FB">
        <w:t>melalui</w:t>
      </w:r>
      <w:r w:rsidR="00E5448C" w:rsidRPr="00E5448C">
        <w:rPr>
          <w:color w:val="FFFFFF" w:themeColor="background1"/>
          <w:sz w:val="6"/>
        </w:rPr>
        <w:t xml:space="preserve"> i</w:t>
      </w:r>
      <w:r w:rsidR="00BE16FB" w:rsidRPr="00BE16FB">
        <w:t>asuransi</w:t>
      </w:r>
      <w:r w:rsidR="00E5448C" w:rsidRPr="00E5448C">
        <w:rPr>
          <w:color w:val="FFFFFF" w:themeColor="background1"/>
          <w:sz w:val="6"/>
        </w:rPr>
        <w:t xml:space="preserve"> i</w:t>
      </w:r>
      <w:r w:rsidR="00BE16FB" w:rsidRPr="00BE16FB">
        <w:t>pertanian."</w:t>
      </w:r>
    </w:p>
    <w:p w14:paraId="07ABD6D5" w14:textId="77777777" w:rsidR="00BE16FB" w:rsidRPr="00B33F57" w:rsidRDefault="00BE16FB" w:rsidP="00BE16FB">
      <w:pPr>
        <w:pStyle w:val="p2"/>
      </w:pPr>
    </w:p>
    <w:p w14:paraId="6BE84100" w14:textId="7BFC2F1F" w:rsidR="008C7EE1" w:rsidRPr="00B33F57" w:rsidRDefault="008C7EE1" w:rsidP="00B068BD">
      <w:pPr>
        <w:spacing w:line="276" w:lineRule="auto"/>
        <w:rPr>
          <w:b/>
          <w:bCs/>
          <w:lang w:val="id-ID"/>
        </w:rPr>
      </w:pPr>
      <w:r w:rsidRPr="00B33F57">
        <w:rPr>
          <w:b/>
          <w:bCs/>
          <w:lang w:val="id-ID"/>
        </w:rPr>
        <w:t xml:space="preserve">METODE </w:t>
      </w:r>
      <w:r w:rsidRPr="00B33F57">
        <w:rPr>
          <w:b/>
          <w:bCs/>
          <w:lang w:val="id"/>
        </w:rPr>
        <w:t>PENELITIAN</w:t>
      </w:r>
    </w:p>
    <w:p w14:paraId="3D56096A" w14:textId="32A285DD" w:rsidR="00225823" w:rsidRPr="00B33F57" w:rsidRDefault="00F74DD3" w:rsidP="00C45D84">
      <w:pPr>
        <w:pStyle w:val="p1"/>
        <w:tabs>
          <w:tab w:val="clear" w:pos="426"/>
          <w:tab w:val="num" w:pos="567"/>
        </w:tabs>
      </w:pPr>
      <w:r w:rsidRPr="00B33F57">
        <w:tab/>
      </w:r>
      <w:bookmarkStart w:id="3" w:name="_Hlk134039702"/>
      <w:r w:rsidR="00BF2234" w:rsidRPr="00B33F57">
        <w:t xml:space="preserve">Penelitian ini menggunakan rancangan penelitian kualitatif dengan pendekatan studi kasus. </w:t>
      </w:r>
    </w:p>
    <w:bookmarkEnd w:id="3"/>
    <w:p w14:paraId="4404278F" w14:textId="7388B514" w:rsidR="00D743BF" w:rsidRPr="00B33F57" w:rsidRDefault="009E67D0" w:rsidP="00D743BF">
      <w:pPr>
        <w:pStyle w:val="p1"/>
        <w:rPr>
          <w:rFonts w:eastAsia="Times New Roman"/>
          <w:lang w:bidi="en-US"/>
        </w:rPr>
      </w:pPr>
      <w:r w:rsidRPr="00B33F57">
        <w:tab/>
      </w:r>
      <w:r w:rsidR="00C45D84">
        <w:t xml:space="preserve"> </w:t>
      </w:r>
      <w:r w:rsidR="00D743BF" w:rsidRPr="00B33F57">
        <w:rPr>
          <w:rFonts w:eastAsia="Times New Roman"/>
          <w:lang w:bidi="en-US"/>
        </w:rPr>
        <w:t>Def</w:t>
      </w:r>
      <w:r w:rsidR="00C45D84">
        <w:rPr>
          <w:rFonts w:eastAsia="Times New Roman"/>
          <w:lang w:bidi="en-US"/>
        </w:rPr>
        <w:t>i</w:t>
      </w:r>
      <w:r w:rsidR="00D743BF" w:rsidRPr="00B33F57">
        <w:rPr>
          <w:rFonts w:eastAsia="Times New Roman"/>
          <w:lang w:bidi="en-US"/>
        </w:rPr>
        <w:t xml:space="preserve">nisi operasional </w:t>
      </w:r>
      <w:r w:rsidR="00BF2234" w:rsidRPr="00B33F57">
        <w:rPr>
          <w:rFonts w:eastAsia="Times New Roman"/>
          <w:lang w:bidi="en-US"/>
        </w:rPr>
        <w:t xml:space="preserve"> dari penelitian ini </w:t>
      </w:r>
      <w:r w:rsidR="00D743BF" w:rsidRPr="00B33F57">
        <w:rPr>
          <w:rFonts w:eastAsia="Times New Roman"/>
          <w:lang w:bidi="en-US"/>
        </w:rPr>
        <w:t xml:space="preserve">diukur dengan indikator Teori </w:t>
      </w:r>
      <w:r w:rsidR="00BF2234" w:rsidRPr="00B33F57">
        <w:rPr>
          <w:rFonts w:eastAsia="Times New Roman"/>
          <w:lang w:bidi="en-US"/>
        </w:rPr>
        <w:t xml:space="preserve"> Van Metter Van Horn (dalam Subarson, 2005:99)</w:t>
      </w:r>
      <w:r w:rsidR="00D743BF" w:rsidRPr="00B33F57">
        <w:rPr>
          <w:rFonts w:eastAsia="Times New Roman"/>
          <w:lang w:bidi="en-US"/>
        </w:rPr>
        <w:t xml:space="preserve"> terdiri dari beberapa Dimensi sebagai berikut :</w:t>
      </w:r>
    </w:p>
    <w:p w14:paraId="0943A623" w14:textId="07C4F5E2" w:rsidR="005E1477" w:rsidRPr="00B33F57" w:rsidRDefault="00BF2234">
      <w:pPr>
        <w:numPr>
          <w:ilvl w:val="0"/>
          <w:numId w:val="5"/>
        </w:numPr>
        <w:shd w:val="clear" w:color="auto" w:fill="FFFFFF"/>
        <w:spacing w:line="276" w:lineRule="auto"/>
        <w:ind w:left="284"/>
        <w:jc w:val="both"/>
        <w:textAlignment w:val="baseline"/>
        <w:rPr>
          <w:iCs/>
        </w:rPr>
      </w:pPr>
      <w:proofErr w:type="spellStart"/>
      <w:r w:rsidRPr="00B33F57">
        <w:rPr>
          <w:iCs/>
        </w:rPr>
        <w:t>Ukuran</w:t>
      </w:r>
      <w:proofErr w:type="spellEnd"/>
      <w:r w:rsidRPr="00B33F57">
        <w:rPr>
          <w:iCs/>
        </w:rPr>
        <w:t xml:space="preserve"> dan Tujuan </w:t>
      </w:r>
      <w:proofErr w:type="spellStart"/>
      <w:r w:rsidRPr="00B33F57">
        <w:rPr>
          <w:iCs/>
        </w:rPr>
        <w:t>Kebijakan</w:t>
      </w:r>
      <w:proofErr w:type="spellEnd"/>
    </w:p>
    <w:p w14:paraId="3A2734CB" w14:textId="793F2917" w:rsidR="00D743BF" w:rsidRPr="00B33F57" w:rsidRDefault="00BF2234">
      <w:pPr>
        <w:numPr>
          <w:ilvl w:val="0"/>
          <w:numId w:val="6"/>
        </w:numPr>
        <w:shd w:val="clear" w:color="auto" w:fill="FFFFFF"/>
        <w:spacing w:line="276" w:lineRule="auto"/>
        <w:ind w:left="709"/>
        <w:jc w:val="both"/>
        <w:textAlignment w:val="baseline"/>
        <w:rPr>
          <w:i/>
          <w:lang w:val="en-ID"/>
        </w:rPr>
      </w:pPr>
      <w:proofErr w:type="spellStart"/>
      <w:r w:rsidRPr="00B33F57">
        <w:rPr>
          <w:iCs/>
          <w:lang w:val="en-ID"/>
        </w:rPr>
        <w:t>Dokumen</w:t>
      </w:r>
      <w:proofErr w:type="spellEnd"/>
      <w:r w:rsidRPr="00B33F57">
        <w:rPr>
          <w:iCs/>
          <w:lang w:val="en-ID"/>
        </w:rPr>
        <w:t xml:space="preserve"> </w:t>
      </w:r>
      <w:proofErr w:type="spellStart"/>
      <w:r w:rsidRPr="00B33F57">
        <w:rPr>
          <w:iCs/>
          <w:lang w:val="en-ID"/>
        </w:rPr>
        <w:t>Peraturan</w:t>
      </w:r>
      <w:proofErr w:type="spellEnd"/>
    </w:p>
    <w:p w14:paraId="4B628097" w14:textId="7A9F54E6" w:rsidR="00BF2234" w:rsidRPr="00B33F57" w:rsidRDefault="00BF2234">
      <w:pPr>
        <w:numPr>
          <w:ilvl w:val="0"/>
          <w:numId w:val="6"/>
        </w:numPr>
        <w:shd w:val="clear" w:color="auto" w:fill="FFFFFF"/>
        <w:spacing w:line="276" w:lineRule="auto"/>
        <w:ind w:left="709"/>
        <w:jc w:val="both"/>
        <w:textAlignment w:val="baseline"/>
        <w:rPr>
          <w:i/>
          <w:lang w:val="en-ID"/>
        </w:rPr>
      </w:pPr>
      <w:proofErr w:type="spellStart"/>
      <w:r w:rsidRPr="00B33F57">
        <w:rPr>
          <w:iCs/>
          <w:lang w:val="en-ID"/>
        </w:rPr>
        <w:t>Perlindungan</w:t>
      </w:r>
      <w:proofErr w:type="spellEnd"/>
      <w:r w:rsidRPr="00B33F57">
        <w:rPr>
          <w:iCs/>
          <w:lang w:val="en-ID"/>
        </w:rPr>
        <w:t xml:space="preserve"> Usaha Tani</w:t>
      </w:r>
    </w:p>
    <w:p w14:paraId="19F2E174" w14:textId="47FAA13D" w:rsidR="00BF2234" w:rsidRPr="00B33F57" w:rsidRDefault="00BF2234">
      <w:pPr>
        <w:numPr>
          <w:ilvl w:val="0"/>
          <w:numId w:val="6"/>
        </w:numPr>
        <w:shd w:val="clear" w:color="auto" w:fill="FFFFFF"/>
        <w:spacing w:line="276" w:lineRule="auto"/>
        <w:ind w:left="709"/>
        <w:jc w:val="both"/>
        <w:textAlignment w:val="baseline"/>
        <w:rPr>
          <w:i/>
          <w:lang w:val="en-ID"/>
        </w:rPr>
      </w:pPr>
      <w:proofErr w:type="spellStart"/>
      <w:r w:rsidRPr="00B33F57">
        <w:rPr>
          <w:iCs/>
          <w:lang w:val="en-ID"/>
        </w:rPr>
        <w:t>Pengalihan</w:t>
      </w:r>
      <w:proofErr w:type="spellEnd"/>
      <w:r w:rsidRPr="00B33F57">
        <w:rPr>
          <w:iCs/>
          <w:lang w:val="en-ID"/>
        </w:rPr>
        <w:t xml:space="preserve"> </w:t>
      </w:r>
      <w:proofErr w:type="spellStart"/>
      <w:r w:rsidRPr="00B33F57">
        <w:rPr>
          <w:iCs/>
          <w:lang w:val="en-ID"/>
        </w:rPr>
        <w:t>Risiko</w:t>
      </w:r>
      <w:proofErr w:type="spellEnd"/>
      <w:r w:rsidRPr="00B33F57">
        <w:rPr>
          <w:iCs/>
          <w:lang w:val="en-ID"/>
        </w:rPr>
        <w:t xml:space="preserve"> Usaha Tani</w:t>
      </w:r>
    </w:p>
    <w:p w14:paraId="57A5BB31" w14:textId="79EFB029" w:rsidR="005E1477" w:rsidRPr="00B33F57" w:rsidRDefault="00BF2234">
      <w:pPr>
        <w:numPr>
          <w:ilvl w:val="0"/>
          <w:numId w:val="5"/>
        </w:numPr>
        <w:shd w:val="clear" w:color="auto" w:fill="FFFFFF"/>
        <w:spacing w:line="276" w:lineRule="auto"/>
        <w:ind w:left="284"/>
        <w:jc w:val="both"/>
        <w:textAlignment w:val="baseline"/>
        <w:rPr>
          <w:iCs/>
          <w:lang w:val="de-CH"/>
        </w:rPr>
      </w:pPr>
      <w:r w:rsidRPr="00B33F57">
        <w:rPr>
          <w:iCs/>
          <w:lang w:val="de-CH"/>
        </w:rPr>
        <w:t>Disposisi Para Pelaksana</w:t>
      </w:r>
    </w:p>
    <w:p w14:paraId="68F33A14" w14:textId="24D135A2" w:rsidR="00D743BF" w:rsidRPr="00B33F57" w:rsidRDefault="00BF2234">
      <w:pPr>
        <w:numPr>
          <w:ilvl w:val="0"/>
          <w:numId w:val="4"/>
        </w:numPr>
        <w:spacing w:line="276" w:lineRule="auto"/>
        <w:ind w:left="709"/>
        <w:contextualSpacing/>
        <w:jc w:val="both"/>
        <w:rPr>
          <w:rFonts w:eastAsia="Calibri"/>
          <w:lang w:val="id-ID" w:eastAsia="id-ID"/>
        </w:rPr>
      </w:pPr>
      <w:r w:rsidRPr="00B33F57">
        <w:rPr>
          <w:rFonts w:eastAsia="Calibri"/>
          <w:lang w:val="de-CH" w:eastAsia="id-ID"/>
        </w:rPr>
        <w:t>Dukungan Sikap/Perilaku dari Penyuluh</w:t>
      </w:r>
    </w:p>
    <w:p w14:paraId="61ADB623" w14:textId="6CB92A42" w:rsidR="00BF2234" w:rsidRPr="00B33F57" w:rsidRDefault="00BF2234">
      <w:pPr>
        <w:numPr>
          <w:ilvl w:val="0"/>
          <w:numId w:val="4"/>
        </w:numPr>
        <w:spacing w:line="276" w:lineRule="auto"/>
        <w:ind w:left="709"/>
        <w:contextualSpacing/>
        <w:jc w:val="both"/>
        <w:rPr>
          <w:rFonts w:eastAsia="Calibri"/>
          <w:lang w:val="id-ID" w:eastAsia="id-ID"/>
        </w:rPr>
      </w:pPr>
      <w:r w:rsidRPr="00B33F57">
        <w:rPr>
          <w:rFonts w:eastAsia="Calibri"/>
          <w:lang w:val="de-CH" w:eastAsia="id-ID"/>
        </w:rPr>
        <w:t>Dukungan Sikap/Perilaku dari Jasindo</w:t>
      </w:r>
    </w:p>
    <w:p w14:paraId="5BB136B6" w14:textId="23DE6A1F" w:rsidR="005E1477" w:rsidRPr="00B33F57" w:rsidRDefault="00BF2234">
      <w:pPr>
        <w:numPr>
          <w:ilvl w:val="0"/>
          <w:numId w:val="5"/>
        </w:numPr>
        <w:shd w:val="clear" w:color="auto" w:fill="FFFFFF"/>
        <w:spacing w:line="276" w:lineRule="auto"/>
        <w:ind w:left="284"/>
        <w:jc w:val="both"/>
        <w:textAlignment w:val="baseline"/>
        <w:rPr>
          <w:iCs/>
          <w:lang w:val="de-CH"/>
        </w:rPr>
      </w:pPr>
      <w:r w:rsidRPr="00B33F57">
        <w:rPr>
          <w:iCs/>
          <w:lang w:val="de-CH"/>
        </w:rPr>
        <w:t>Aktivitas Pelaksanaan Koordinasi dan Komunikasi</w:t>
      </w:r>
    </w:p>
    <w:p w14:paraId="325D69BF" w14:textId="2D6BCF33" w:rsidR="00971F61" w:rsidRPr="00B33F57" w:rsidRDefault="00BF2234">
      <w:pPr>
        <w:numPr>
          <w:ilvl w:val="1"/>
          <w:numId w:val="5"/>
        </w:numPr>
        <w:shd w:val="clear" w:color="auto" w:fill="FFFFFF"/>
        <w:spacing w:line="276" w:lineRule="auto"/>
        <w:ind w:left="709"/>
        <w:jc w:val="both"/>
        <w:textAlignment w:val="baseline"/>
        <w:rPr>
          <w:iCs/>
          <w:lang w:val="en-ID"/>
        </w:rPr>
      </w:pPr>
      <w:r w:rsidRPr="00B33F57">
        <w:rPr>
          <w:iCs/>
          <w:lang w:val="en-ID"/>
        </w:rPr>
        <w:t xml:space="preserve">Adanya Prosedur </w:t>
      </w:r>
      <w:proofErr w:type="spellStart"/>
      <w:r w:rsidRPr="00B33F57">
        <w:rPr>
          <w:iCs/>
          <w:lang w:val="en-ID"/>
        </w:rPr>
        <w:t>Kerja</w:t>
      </w:r>
      <w:proofErr w:type="spellEnd"/>
      <w:r w:rsidRPr="00B33F57">
        <w:rPr>
          <w:iCs/>
          <w:lang w:val="en-ID"/>
        </w:rPr>
        <w:t xml:space="preserve"> Bagi </w:t>
      </w:r>
      <w:proofErr w:type="spellStart"/>
      <w:r w:rsidRPr="00B33F57">
        <w:rPr>
          <w:iCs/>
          <w:lang w:val="en-ID"/>
        </w:rPr>
        <w:t>Pelaksana</w:t>
      </w:r>
      <w:proofErr w:type="spellEnd"/>
      <w:r w:rsidRPr="00B33F57">
        <w:rPr>
          <w:iCs/>
          <w:lang w:val="en-ID"/>
        </w:rPr>
        <w:t xml:space="preserve"> </w:t>
      </w:r>
      <w:proofErr w:type="spellStart"/>
      <w:r w:rsidRPr="00B33F57">
        <w:rPr>
          <w:iCs/>
          <w:lang w:val="en-ID"/>
        </w:rPr>
        <w:t>Kebijakan</w:t>
      </w:r>
      <w:proofErr w:type="spellEnd"/>
    </w:p>
    <w:p w14:paraId="04F656E3" w14:textId="275C6CBB" w:rsidR="00BF2234" w:rsidRPr="00B33F57" w:rsidRDefault="00BF2234" w:rsidP="00BF2234">
      <w:pPr>
        <w:numPr>
          <w:ilvl w:val="1"/>
          <w:numId w:val="5"/>
        </w:numPr>
        <w:shd w:val="clear" w:color="auto" w:fill="FFFFFF"/>
        <w:spacing w:line="276" w:lineRule="auto"/>
        <w:ind w:left="709"/>
        <w:jc w:val="both"/>
        <w:textAlignment w:val="baseline"/>
        <w:rPr>
          <w:iCs/>
          <w:lang w:val="de-CH"/>
        </w:rPr>
      </w:pPr>
      <w:r w:rsidRPr="00B33F57">
        <w:rPr>
          <w:iCs/>
          <w:lang w:val="de-CH"/>
        </w:rPr>
        <w:t>Ko</w:t>
      </w:r>
      <w:r w:rsidR="00F51016" w:rsidRPr="00B33F57">
        <w:rPr>
          <w:iCs/>
          <w:lang w:val="de-CH"/>
        </w:rPr>
        <w:t>o</w:t>
      </w:r>
      <w:r w:rsidRPr="00B33F57">
        <w:rPr>
          <w:iCs/>
          <w:lang w:val="de-CH"/>
        </w:rPr>
        <w:t>rdinasi Tugas Antar Instansi dan Jasindo Dalam Pelaksanaan Kebijakan</w:t>
      </w:r>
    </w:p>
    <w:p w14:paraId="0008F3B0" w14:textId="7F73A016" w:rsidR="00971F61" w:rsidRPr="00B33F57" w:rsidRDefault="00BF2234">
      <w:pPr>
        <w:numPr>
          <w:ilvl w:val="0"/>
          <w:numId w:val="5"/>
        </w:numPr>
        <w:shd w:val="clear" w:color="auto" w:fill="FFFFFF"/>
        <w:spacing w:line="276" w:lineRule="auto"/>
        <w:ind w:left="284"/>
        <w:jc w:val="both"/>
        <w:textAlignment w:val="baseline"/>
        <w:rPr>
          <w:iCs/>
          <w:lang w:val="de-CH"/>
        </w:rPr>
      </w:pPr>
      <w:r w:rsidRPr="00B33F57">
        <w:rPr>
          <w:iCs/>
          <w:lang w:val="de-CH"/>
        </w:rPr>
        <w:t>Alokasi Sumber Daya</w:t>
      </w:r>
    </w:p>
    <w:p w14:paraId="6A2FE5B0" w14:textId="00448B14" w:rsidR="00971F61" w:rsidRPr="00B33F57" w:rsidRDefault="00BF2234">
      <w:pPr>
        <w:numPr>
          <w:ilvl w:val="1"/>
          <w:numId w:val="5"/>
        </w:numPr>
        <w:shd w:val="clear" w:color="auto" w:fill="FFFFFF"/>
        <w:spacing w:line="276" w:lineRule="auto"/>
        <w:ind w:left="709"/>
        <w:jc w:val="both"/>
        <w:textAlignment w:val="baseline"/>
        <w:rPr>
          <w:iCs/>
          <w:lang w:val="en-ID"/>
        </w:rPr>
      </w:pPr>
      <w:proofErr w:type="spellStart"/>
      <w:r w:rsidRPr="00B33F57">
        <w:rPr>
          <w:iCs/>
          <w:lang w:val="en-ID"/>
        </w:rPr>
        <w:t>Sumber</w:t>
      </w:r>
      <w:proofErr w:type="spellEnd"/>
      <w:r w:rsidRPr="00B33F57">
        <w:rPr>
          <w:iCs/>
          <w:lang w:val="en-ID"/>
        </w:rPr>
        <w:t xml:space="preserve"> Daya </w:t>
      </w:r>
      <w:proofErr w:type="spellStart"/>
      <w:r w:rsidRPr="00B33F57">
        <w:rPr>
          <w:iCs/>
          <w:lang w:val="en-ID"/>
        </w:rPr>
        <w:t>Manusia</w:t>
      </w:r>
      <w:proofErr w:type="spellEnd"/>
    </w:p>
    <w:p w14:paraId="4782D12C" w14:textId="12076E98" w:rsidR="00BF2234" w:rsidRPr="00B33F57" w:rsidRDefault="00BF2234">
      <w:pPr>
        <w:numPr>
          <w:ilvl w:val="1"/>
          <w:numId w:val="5"/>
        </w:numPr>
        <w:shd w:val="clear" w:color="auto" w:fill="FFFFFF"/>
        <w:spacing w:line="276" w:lineRule="auto"/>
        <w:ind w:left="709"/>
        <w:jc w:val="both"/>
        <w:textAlignment w:val="baseline"/>
        <w:rPr>
          <w:iCs/>
          <w:lang w:val="en-ID"/>
        </w:rPr>
      </w:pPr>
      <w:proofErr w:type="spellStart"/>
      <w:r w:rsidRPr="00B33F57">
        <w:rPr>
          <w:iCs/>
          <w:lang w:val="en-ID"/>
        </w:rPr>
        <w:t>Sumber</w:t>
      </w:r>
      <w:proofErr w:type="spellEnd"/>
      <w:r w:rsidRPr="00B33F57">
        <w:rPr>
          <w:iCs/>
          <w:lang w:val="en-ID"/>
        </w:rPr>
        <w:t xml:space="preserve"> Daya </w:t>
      </w:r>
      <w:proofErr w:type="spellStart"/>
      <w:r w:rsidRPr="00B33F57">
        <w:rPr>
          <w:iCs/>
          <w:lang w:val="en-ID"/>
        </w:rPr>
        <w:t>Finansial</w:t>
      </w:r>
      <w:proofErr w:type="spellEnd"/>
    </w:p>
    <w:p w14:paraId="714EED0A" w14:textId="28317A5A" w:rsidR="00BF2234" w:rsidRPr="00B33F57" w:rsidRDefault="00BF2234">
      <w:pPr>
        <w:numPr>
          <w:ilvl w:val="1"/>
          <w:numId w:val="5"/>
        </w:numPr>
        <w:shd w:val="clear" w:color="auto" w:fill="FFFFFF"/>
        <w:spacing w:line="276" w:lineRule="auto"/>
        <w:ind w:left="709"/>
        <w:jc w:val="both"/>
        <w:textAlignment w:val="baseline"/>
        <w:rPr>
          <w:iCs/>
          <w:lang w:val="en-ID"/>
        </w:rPr>
      </w:pPr>
      <w:proofErr w:type="spellStart"/>
      <w:r w:rsidRPr="00B33F57">
        <w:rPr>
          <w:iCs/>
          <w:lang w:val="en-ID"/>
        </w:rPr>
        <w:t>Fasilitas</w:t>
      </w:r>
      <w:proofErr w:type="spellEnd"/>
    </w:p>
    <w:p w14:paraId="5B31899B" w14:textId="576501F8" w:rsidR="00D743BF" w:rsidRPr="00B33F57" w:rsidRDefault="00BF2234">
      <w:pPr>
        <w:numPr>
          <w:ilvl w:val="0"/>
          <w:numId w:val="5"/>
        </w:numPr>
        <w:shd w:val="clear" w:color="auto" w:fill="FFFFFF"/>
        <w:spacing w:line="276" w:lineRule="auto"/>
        <w:ind w:left="284"/>
        <w:jc w:val="both"/>
        <w:textAlignment w:val="baseline"/>
        <w:rPr>
          <w:iCs/>
          <w:lang w:val="de-CH"/>
        </w:rPr>
      </w:pPr>
      <w:r w:rsidRPr="00B33F57">
        <w:rPr>
          <w:iCs/>
          <w:lang w:val="de-CH"/>
        </w:rPr>
        <w:t>Karakteristik Agen Pelaksana</w:t>
      </w:r>
    </w:p>
    <w:p w14:paraId="5917E0C3" w14:textId="6D8EEB8E" w:rsidR="00D743BF" w:rsidRPr="00B33F57" w:rsidRDefault="00BF2234" w:rsidP="00BF2234">
      <w:pPr>
        <w:numPr>
          <w:ilvl w:val="1"/>
          <w:numId w:val="5"/>
        </w:numPr>
        <w:shd w:val="clear" w:color="auto" w:fill="FFFFFF"/>
        <w:spacing w:line="276" w:lineRule="auto"/>
        <w:ind w:left="709"/>
        <w:jc w:val="both"/>
        <w:textAlignment w:val="baseline"/>
        <w:rPr>
          <w:iCs/>
          <w:lang w:val="en-ID"/>
        </w:rPr>
      </w:pPr>
      <w:proofErr w:type="spellStart"/>
      <w:r w:rsidRPr="00B33F57">
        <w:rPr>
          <w:iCs/>
          <w:lang w:val="en-ID"/>
        </w:rPr>
        <w:t>Penyampaian</w:t>
      </w:r>
      <w:proofErr w:type="spellEnd"/>
      <w:r w:rsidRPr="00B33F57">
        <w:rPr>
          <w:iCs/>
          <w:lang w:val="en-ID"/>
        </w:rPr>
        <w:t xml:space="preserve"> </w:t>
      </w:r>
      <w:proofErr w:type="spellStart"/>
      <w:r w:rsidRPr="00B33F57">
        <w:rPr>
          <w:iCs/>
          <w:lang w:val="en-ID"/>
        </w:rPr>
        <w:t>Informasi</w:t>
      </w:r>
      <w:proofErr w:type="spellEnd"/>
      <w:r w:rsidRPr="00B33F57">
        <w:rPr>
          <w:iCs/>
          <w:lang w:val="en-ID"/>
        </w:rPr>
        <w:t xml:space="preserve"> </w:t>
      </w:r>
      <w:proofErr w:type="spellStart"/>
      <w:r w:rsidRPr="00B33F57">
        <w:rPr>
          <w:iCs/>
          <w:lang w:val="en-ID"/>
        </w:rPr>
        <w:t>Pegawasan</w:t>
      </w:r>
      <w:proofErr w:type="spellEnd"/>
      <w:r w:rsidRPr="00B33F57">
        <w:rPr>
          <w:iCs/>
          <w:lang w:val="en-ID"/>
        </w:rPr>
        <w:t xml:space="preserve"> </w:t>
      </w:r>
      <w:proofErr w:type="spellStart"/>
      <w:r w:rsidRPr="00B33F57">
        <w:rPr>
          <w:iCs/>
          <w:lang w:val="en-ID"/>
        </w:rPr>
        <w:t>Kebijakan</w:t>
      </w:r>
      <w:proofErr w:type="spellEnd"/>
      <w:r w:rsidRPr="00B33F57">
        <w:rPr>
          <w:iCs/>
          <w:lang w:val="en-ID"/>
        </w:rPr>
        <w:t xml:space="preserve"> dan </w:t>
      </w:r>
      <w:proofErr w:type="spellStart"/>
      <w:r w:rsidRPr="00B33F57">
        <w:rPr>
          <w:iCs/>
          <w:lang w:val="en-ID"/>
        </w:rPr>
        <w:t>Fasilitator</w:t>
      </w:r>
      <w:proofErr w:type="spellEnd"/>
    </w:p>
    <w:p w14:paraId="6B07AEF0" w14:textId="164CA940" w:rsidR="00971F61" w:rsidRPr="00B33F57" w:rsidRDefault="00BF2234">
      <w:pPr>
        <w:numPr>
          <w:ilvl w:val="0"/>
          <w:numId w:val="5"/>
        </w:numPr>
        <w:shd w:val="clear" w:color="auto" w:fill="FFFFFF"/>
        <w:spacing w:line="276" w:lineRule="auto"/>
        <w:ind w:left="284"/>
        <w:jc w:val="both"/>
        <w:textAlignment w:val="baseline"/>
        <w:rPr>
          <w:iCs/>
          <w:lang w:val="de-CH"/>
        </w:rPr>
      </w:pPr>
      <w:r w:rsidRPr="00B33F57">
        <w:rPr>
          <w:iCs/>
          <w:lang w:val="de-CH"/>
        </w:rPr>
        <w:t>Lingkungan</w:t>
      </w:r>
      <w:r w:rsidR="00B87907" w:rsidRPr="00B33F57">
        <w:rPr>
          <w:iCs/>
          <w:lang w:val="de-CH"/>
        </w:rPr>
        <w:t xml:space="preserve"> Sosial dan Ekonomi</w:t>
      </w:r>
    </w:p>
    <w:p w14:paraId="6684372B" w14:textId="362CDFD8" w:rsidR="00D743BF" w:rsidRPr="00B33F57" w:rsidRDefault="00B87907">
      <w:pPr>
        <w:numPr>
          <w:ilvl w:val="1"/>
          <w:numId w:val="5"/>
        </w:numPr>
        <w:shd w:val="clear" w:color="auto" w:fill="FFFFFF"/>
        <w:spacing w:line="276" w:lineRule="auto"/>
        <w:ind w:left="709"/>
        <w:jc w:val="both"/>
        <w:textAlignment w:val="baseline"/>
        <w:rPr>
          <w:iCs/>
          <w:lang w:val="en-ID"/>
        </w:rPr>
      </w:pPr>
      <w:proofErr w:type="spellStart"/>
      <w:r w:rsidRPr="00B33F57">
        <w:rPr>
          <w:iCs/>
          <w:lang w:val="en-ID"/>
        </w:rPr>
        <w:t>Pengaruh</w:t>
      </w:r>
      <w:proofErr w:type="spellEnd"/>
      <w:r w:rsidRPr="00B33F57">
        <w:rPr>
          <w:iCs/>
          <w:lang w:val="en-ID"/>
        </w:rPr>
        <w:t xml:space="preserve"> </w:t>
      </w:r>
      <w:proofErr w:type="spellStart"/>
      <w:r w:rsidRPr="00B33F57">
        <w:rPr>
          <w:iCs/>
          <w:lang w:val="en-ID"/>
        </w:rPr>
        <w:t>Lingkungan</w:t>
      </w:r>
      <w:proofErr w:type="spellEnd"/>
      <w:r w:rsidRPr="00B33F57">
        <w:rPr>
          <w:iCs/>
          <w:lang w:val="en-ID"/>
        </w:rPr>
        <w:t xml:space="preserve"> </w:t>
      </w:r>
      <w:proofErr w:type="spellStart"/>
      <w:r w:rsidRPr="00B33F57">
        <w:rPr>
          <w:iCs/>
          <w:lang w:val="en-ID"/>
        </w:rPr>
        <w:t>Eksternal</w:t>
      </w:r>
      <w:proofErr w:type="spellEnd"/>
      <w:r w:rsidRPr="00B33F57">
        <w:rPr>
          <w:iCs/>
          <w:lang w:val="en-ID"/>
        </w:rPr>
        <w:t xml:space="preserve"> </w:t>
      </w:r>
      <w:proofErr w:type="spellStart"/>
      <w:r w:rsidRPr="00B33F57">
        <w:rPr>
          <w:iCs/>
          <w:lang w:val="en-ID"/>
        </w:rPr>
        <w:t>Terhadap</w:t>
      </w:r>
      <w:proofErr w:type="spellEnd"/>
      <w:r w:rsidRPr="00B33F57">
        <w:rPr>
          <w:iCs/>
          <w:lang w:val="en-ID"/>
        </w:rPr>
        <w:t xml:space="preserve"> </w:t>
      </w:r>
      <w:proofErr w:type="spellStart"/>
      <w:r w:rsidRPr="00B33F57">
        <w:rPr>
          <w:iCs/>
          <w:lang w:val="en-ID"/>
        </w:rPr>
        <w:t>Partisipasi</w:t>
      </w:r>
      <w:proofErr w:type="spellEnd"/>
      <w:r w:rsidRPr="00B33F57">
        <w:rPr>
          <w:iCs/>
          <w:lang w:val="en-ID"/>
        </w:rPr>
        <w:t xml:space="preserve"> </w:t>
      </w:r>
      <w:proofErr w:type="spellStart"/>
      <w:r w:rsidRPr="00B33F57">
        <w:rPr>
          <w:iCs/>
          <w:lang w:val="en-ID"/>
        </w:rPr>
        <w:t>Petani</w:t>
      </w:r>
      <w:proofErr w:type="spellEnd"/>
    </w:p>
    <w:p w14:paraId="1EE0E89F" w14:textId="77777777" w:rsidR="00D743BF" w:rsidRPr="00B33F57" w:rsidRDefault="00D743BF" w:rsidP="00D743BF">
      <w:pPr>
        <w:shd w:val="clear" w:color="auto" w:fill="FFFFFF"/>
        <w:spacing w:line="276" w:lineRule="auto"/>
        <w:ind w:left="284"/>
        <w:jc w:val="both"/>
        <w:textAlignment w:val="baseline"/>
        <w:rPr>
          <w:iCs/>
          <w:lang w:val="en-ID"/>
        </w:rPr>
      </w:pPr>
    </w:p>
    <w:p w14:paraId="67B7D962" w14:textId="77777777" w:rsidR="00B87907" w:rsidRPr="00B33F57" w:rsidRDefault="00353D14" w:rsidP="00B87907">
      <w:pPr>
        <w:pStyle w:val="p1"/>
      </w:pPr>
      <w:r w:rsidRPr="00B33F57">
        <w:tab/>
      </w:r>
      <w:r w:rsidR="00B87907" w:rsidRPr="00B33F57">
        <w:t>Penelitian ini menggunakan data kualitatif yang digali dari sumber data primer dan data sekunder. Adapun data primer diambil dari</w:t>
      </w:r>
      <w:r w:rsidR="00B87907" w:rsidRPr="00B33F57">
        <w:rPr>
          <w:spacing w:val="-1"/>
        </w:rPr>
        <w:t xml:space="preserve"> </w:t>
      </w:r>
      <w:r w:rsidR="00B87907" w:rsidRPr="00B33F57">
        <w:t>observasi di lapangan dan</w:t>
      </w:r>
      <w:r w:rsidR="00B87907" w:rsidRPr="00B33F57">
        <w:rPr>
          <w:spacing w:val="69"/>
          <w:w w:val="150"/>
        </w:rPr>
        <w:t xml:space="preserve"> </w:t>
      </w:r>
      <w:r w:rsidR="00B87907" w:rsidRPr="00B33F57">
        <w:t>wawancara</w:t>
      </w:r>
      <w:r w:rsidR="00B87907" w:rsidRPr="00B33F57">
        <w:rPr>
          <w:spacing w:val="75"/>
          <w:w w:val="150"/>
        </w:rPr>
        <w:t xml:space="preserve"> </w:t>
      </w:r>
      <w:r w:rsidR="00B87907" w:rsidRPr="00B33F57">
        <w:t>dengan</w:t>
      </w:r>
      <w:r w:rsidR="00B87907" w:rsidRPr="00B33F57">
        <w:rPr>
          <w:spacing w:val="74"/>
          <w:w w:val="150"/>
        </w:rPr>
        <w:t xml:space="preserve"> </w:t>
      </w:r>
      <w:r w:rsidR="00B87907" w:rsidRPr="00B33F57">
        <w:t>Pegawai</w:t>
      </w:r>
      <w:r w:rsidR="00B87907" w:rsidRPr="00B33F57">
        <w:rPr>
          <w:spacing w:val="68"/>
          <w:w w:val="150"/>
        </w:rPr>
        <w:t xml:space="preserve"> </w:t>
      </w:r>
      <w:r w:rsidR="00B87907" w:rsidRPr="00B33F57">
        <w:t>Dinas</w:t>
      </w:r>
      <w:r w:rsidR="00B87907" w:rsidRPr="00B33F57">
        <w:rPr>
          <w:spacing w:val="74"/>
          <w:w w:val="150"/>
        </w:rPr>
        <w:t xml:space="preserve"> </w:t>
      </w:r>
      <w:r w:rsidR="00B87907" w:rsidRPr="00B33F57">
        <w:t>Tanaman</w:t>
      </w:r>
      <w:r w:rsidR="00B87907" w:rsidRPr="00B33F57">
        <w:rPr>
          <w:spacing w:val="71"/>
          <w:w w:val="150"/>
        </w:rPr>
        <w:t xml:space="preserve"> </w:t>
      </w:r>
      <w:r w:rsidR="00B87907" w:rsidRPr="00B33F57">
        <w:t>Pangan</w:t>
      </w:r>
      <w:r w:rsidR="00B87907" w:rsidRPr="00B33F57">
        <w:rPr>
          <w:spacing w:val="71"/>
          <w:w w:val="150"/>
        </w:rPr>
        <w:t xml:space="preserve"> </w:t>
      </w:r>
      <w:r w:rsidR="00B87907" w:rsidRPr="00B33F57">
        <w:t>dan</w:t>
      </w:r>
      <w:r w:rsidR="00B87907" w:rsidRPr="00B33F57">
        <w:rPr>
          <w:spacing w:val="72"/>
          <w:w w:val="150"/>
        </w:rPr>
        <w:t xml:space="preserve"> </w:t>
      </w:r>
      <w:r w:rsidR="00B87907" w:rsidRPr="00B33F57">
        <w:rPr>
          <w:spacing w:val="-2"/>
        </w:rPr>
        <w:t xml:space="preserve">Hortikultura </w:t>
      </w:r>
      <w:r w:rsidR="00B87907" w:rsidRPr="00B33F57">
        <w:t>Kabupaten Banyuasin yang menangani pelaksanaan program AUTP, Penyuluh Pertanian</w:t>
      </w:r>
      <w:r w:rsidR="00B87907" w:rsidRPr="00B33F57">
        <w:rPr>
          <w:spacing w:val="-13"/>
        </w:rPr>
        <w:t xml:space="preserve"> </w:t>
      </w:r>
      <w:r w:rsidR="00B87907" w:rsidRPr="00B33F57">
        <w:t>Lapangan</w:t>
      </w:r>
      <w:r w:rsidR="00B87907" w:rsidRPr="00B33F57">
        <w:rPr>
          <w:spacing w:val="-13"/>
        </w:rPr>
        <w:t xml:space="preserve"> </w:t>
      </w:r>
      <w:r w:rsidR="00B87907" w:rsidRPr="00B33F57">
        <w:t>(PPL),</w:t>
      </w:r>
      <w:r w:rsidR="00B87907" w:rsidRPr="00B33F57">
        <w:rPr>
          <w:spacing w:val="-6"/>
        </w:rPr>
        <w:t xml:space="preserve"> </w:t>
      </w:r>
      <w:r w:rsidR="00B87907" w:rsidRPr="00B33F57">
        <w:t>dan</w:t>
      </w:r>
      <w:r w:rsidR="00B87907" w:rsidRPr="00B33F57">
        <w:rPr>
          <w:spacing w:val="-13"/>
        </w:rPr>
        <w:t xml:space="preserve"> </w:t>
      </w:r>
      <w:r w:rsidR="00B87907" w:rsidRPr="00B33F57">
        <w:t>kelompok</w:t>
      </w:r>
      <w:r w:rsidR="00B87907" w:rsidRPr="00B33F57">
        <w:rPr>
          <w:spacing w:val="-13"/>
        </w:rPr>
        <w:t xml:space="preserve"> </w:t>
      </w:r>
      <w:r w:rsidR="00B87907" w:rsidRPr="00B33F57">
        <w:t>tani.</w:t>
      </w:r>
      <w:r w:rsidR="00B87907" w:rsidRPr="00B33F57">
        <w:rPr>
          <w:spacing w:val="-6"/>
        </w:rPr>
        <w:t xml:space="preserve"> </w:t>
      </w:r>
      <w:r w:rsidR="00B87907" w:rsidRPr="00B33F57">
        <w:t>Sedangkan</w:t>
      </w:r>
      <w:r w:rsidR="00B87907" w:rsidRPr="00B33F57">
        <w:rPr>
          <w:spacing w:val="-13"/>
        </w:rPr>
        <w:t xml:space="preserve"> </w:t>
      </w:r>
      <w:r w:rsidR="00B87907" w:rsidRPr="00B33F57">
        <w:t>data</w:t>
      </w:r>
      <w:r w:rsidR="00B87907" w:rsidRPr="00B33F57">
        <w:rPr>
          <w:spacing w:val="-9"/>
        </w:rPr>
        <w:t xml:space="preserve"> </w:t>
      </w:r>
      <w:r w:rsidR="00B87907" w:rsidRPr="00B33F57">
        <w:t>sekunder</w:t>
      </w:r>
      <w:r w:rsidR="00B87907" w:rsidRPr="00B33F57">
        <w:rPr>
          <w:spacing w:val="-6"/>
        </w:rPr>
        <w:t xml:space="preserve"> </w:t>
      </w:r>
      <w:r w:rsidR="00B87907" w:rsidRPr="00B33F57">
        <w:t>dihimpun dari</w:t>
      </w:r>
      <w:r w:rsidR="00B87907" w:rsidRPr="00B33F57">
        <w:rPr>
          <w:spacing w:val="-15"/>
        </w:rPr>
        <w:t xml:space="preserve"> </w:t>
      </w:r>
      <w:r w:rsidR="00B87907" w:rsidRPr="00B33F57">
        <w:t>dokumen</w:t>
      </w:r>
      <w:r w:rsidR="00B87907" w:rsidRPr="00B33F57">
        <w:rPr>
          <w:spacing w:val="-13"/>
        </w:rPr>
        <w:t xml:space="preserve"> </w:t>
      </w:r>
      <w:r w:rsidR="00B87907" w:rsidRPr="00B33F57">
        <w:t>resmi</w:t>
      </w:r>
      <w:r w:rsidR="00B87907" w:rsidRPr="00B33F57">
        <w:rPr>
          <w:spacing w:val="-11"/>
        </w:rPr>
        <w:t xml:space="preserve"> </w:t>
      </w:r>
      <w:r w:rsidR="00B87907" w:rsidRPr="00B33F57">
        <w:t>dan</w:t>
      </w:r>
      <w:r w:rsidR="00B87907" w:rsidRPr="00B33F57">
        <w:rPr>
          <w:spacing w:val="-8"/>
        </w:rPr>
        <w:t xml:space="preserve"> </w:t>
      </w:r>
      <w:r w:rsidR="00B87907" w:rsidRPr="00B33F57">
        <w:t>laporan</w:t>
      </w:r>
      <w:r w:rsidR="00B87907" w:rsidRPr="00B33F57">
        <w:rPr>
          <w:spacing w:val="-8"/>
        </w:rPr>
        <w:t xml:space="preserve"> </w:t>
      </w:r>
      <w:r w:rsidR="00B87907" w:rsidRPr="00B33F57">
        <w:t>media</w:t>
      </w:r>
      <w:r w:rsidR="00B87907" w:rsidRPr="00B33F57">
        <w:rPr>
          <w:spacing w:val="-9"/>
        </w:rPr>
        <w:t xml:space="preserve"> </w:t>
      </w:r>
      <w:r w:rsidR="00B87907" w:rsidRPr="00B33F57">
        <w:t>cetak/online,</w:t>
      </w:r>
      <w:r w:rsidR="00B87907" w:rsidRPr="00B33F57">
        <w:rPr>
          <w:spacing w:val="-6"/>
        </w:rPr>
        <w:t xml:space="preserve"> </w:t>
      </w:r>
      <w:r w:rsidR="00B87907" w:rsidRPr="00B33F57">
        <w:t>artikel</w:t>
      </w:r>
      <w:r w:rsidR="00B87907" w:rsidRPr="00B33F57">
        <w:rPr>
          <w:spacing w:val="-8"/>
        </w:rPr>
        <w:t xml:space="preserve"> </w:t>
      </w:r>
      <w:r w:rsidR="00B87907" w:rsidRPr="00B33F57">
        <w:t>ilmiah,</w:t>
      </w:r>
      <w:r w:rsidR="00B87907" w:rsidRPr="00B33F57">
        <w:rPr>
          <w:spacing w:val="-6"/>
        </w:rPr>
        <w:t xml:space="preserve"> </w:t>
      </w:r>
      <w:r w:rsidR="00B87907" w:rsidRPr="00B33F57">
        <w:t>buku,</w:t>
      </w:r>
      <w:r w:rsidR="00B87907" w:rsidRPr="00B33F57">
        <w:rPr>
          <w:spacing w:val="-1"/>
        </w:rPr>
        <w:t xml:space="preserve"> </w:t>
      </w:r>
      <w:r w:rsidR="00B87907" w:rsidRPr="00B33F57">
        <w:t>makalah, laporan penelitian yang membahas mengenai Asuransi Usaha Tani Padi (AUTP).</w:t>
      </w:r>
    </w:p>
    <w:p w14:paraId="5D095185" w14:textId="77777777" w:rsidR="00B87907" w:rsidRPr="00B33F57" w:rsidRDefault="00353D14" w:rsidP="00B87907">
      <w:pPr>
        <w:pStyle w:val="p1"/>
      </w:pPr>
      <w:r w:rsidRPr="00B33F57">
        <w:tab/>
      </w:r>
      <w:r w:rsidR="00B87907" w:rsidRPr="00B33F57">
        <w:t>Adapun teknik analisis data dalam penelitian ini dilakukan dalam tiga tahapan yaitu reduksi data, penyajian data dan penarikan kesimpulan.</w:t>
      </w:r>
    </w:p>
    <w:p w14:paraId="06369DF4" w14:textId="77777777" w:rsidR="00B87907" w:rsidRPr="00BE16FB" w:rsidRDefault="00B87907" w:rsidP="00B068BD">
      <w:pPr>
        <w:tabs>
          <w:tab w:val="left" w:pos="426"/>
        </w:tabs>
        <w:spacing w:line="276" w:lineRule="auto"/>
        <w:jc w:val="both"/>
        <w:rPr>
          <w:b/>
          <w:bCs/>
          <w:lang w:val="id"/>
        </w:rPr>
      </w:pPr>
    </w:p>
    <w:p w14:paraId="5BBB7F58" w14:textId="6363C983" w:rsidR="00B068BD" w:rsidRPr="00B33F57" w:rsidRDefault="009B11B0" w:rsidP="00B068BD">
      <w:pPr>
        <w:tabs>
          <w:tab w:val="left" w:pos="426"/>
        </w:tabs>
        <w:spacing w:line="276" w:lineRule="auto"/>
        <w:jc w:val="both"/>
        <w:rPr>
          <w:b/>
          <w:bCs/>
        </w:rPr>
      </w:pPr>
      <w:r w:rsidRPr="00B33F57">
        <w:rPr>
          <w:b/>
          <w:bCs/>
        </w:rPr>
        <w:t>HASIL PENELITIAN</w:t>
      </w:r>
      <w:r w:rsidR="001C185D" w:rsidRPr="00B33F57">
        <w:rPr>
          <w:b/>
          <w:bCs/>
        </w:rPr>
        <w:t xml:space="preserve"> DAN PEMBAHASAN</w:t>
      </w:r>
    </w:p>
    <w:p w14:paraId="7186FE05" w14:textId="052CDF13" w:rsidR="003C26C5" w:rsidRPr="00B33F57" w:rsidRDefault="00B87907">
      <w:pPr>
        <w:numPr>
          <w:ilvl w:val="0"/>
          <w:numId w:val="8"/>
        </w:numPr>
        <w:shd w:val="clear" w:color="auto" w:fill="FFFFFF"/>
        <w:spacing w:line="276" w:lineRule="auto"/>
        <w:ind w:left="284"/>
        <w:jc w:val="both"/>
        <w:textAlignment w:val="baseline"/>
        <w:rPr>
          <w:b/>
          <w:bCs/>
          <w:iCs/>
        </w:rPr>
      </w:pPr>
      <w:proofErr w:type="spellStart"/>
      <w:r w:rsidRPr="00B33F57">
        <w:rPr>
          <w:b/>
          <w:bCs/>
          <w:iCs/>
        </w:rPr>
        <w:t>Ukuran</w:t>
      </w:r>
      <w:proofErr w:type="spellEnd"/>
      <w:r w:rsidRPr="00B33F57">
        <w:rPr>
          <w:b/>
          <w:bCs/>
          <w:iCs/>
        </w:rPr>
        <w:t xml:space="preserve"> dan Tujuan </w:t>
      </w:r>
      <w:proofErr w:type="spellStart"/>
      <w:r w:rsidRPr="00B33F57">
        <w:rPr>
          <w:b/>
          <w:bCs/>
          <w:iCs/>
        </w:rPr>
        <w:t>Kebijakan</w:t>
      </w:r>
      <w:proofErr w:type="spellEnd"/>
    </w:p>
    <w:p w14:paraId="210D121F" w14:textId="619B29B3" w:rsidR="00B87907" w:rsidRPr="00B33F57" w:rsidRDefault="00B87907" w:rsidP="00B87907">
      <w:pPr>
        <w:pStyle w:val="p2"/>
      </w:pPr>
      <w:r w:rsidRPr="00B33F57">
        <w:tab/>
        <w:t>Sejauh mana ukuran dan tujuan suatu kebijakan tercapai menentukan keberhasilannya. Sesuai dengan pedoman bantuan premi tahun 2022, program AUTP memiliki dua tujuan utama: melindungi petani dari kerugian yang disebabkan oleh banjir, kekeringan, dan serangan OPT sambil meningkatkan ketahanan</w:t>
      </w:r>
      <w:r w:rsidRPr="00B33F57">
        <w:rPr>
          <w:spacing w:val="-11"/>
        </w:rPr>
        <w:t xml:space="preserve"> </w:t>
      </w:r>
      <w:r w:rsidRPr="00B33F57">
        <w:t>pangan.</w:t>
      </w:r>
      <w:r w:rsidRPr="00B33F57">
        <w:rPr>
          <w:spacing w:val="-4"/>
        </w:rPr>
        <w:t xml:space="preserve"> </w:t>
      </w:r>
      <w:r w:rsidRPr="00B33F57">
        <w:t>Tujuan</w:t>
      </w:r>
      <w:r w:rsidRPr="00B33F57">
        <w:rPr>
          <w:spacing w:val="-11"/>
        </w:rPr>
        <w:t xml:space="preserve"> </w:t>
      </w:r>
      <w:r w:rsidRPr="00B33F57">
        <w:t>pertama</w:t>
      </w:r>
      <w:r w:rsidRPr="00B33F57">
        <w:rPr>
          <w:spacing w:val="-7"/>
        </w:rPr>
        <w:t xml:space="preserve"> </w:t>
      </w:r>
      <w:r w:rsidRPr="00B33F57">
        <w:t>adalah</w:t>
      </w:r>
      <w:r w:rsidRPr="00B33F57">
        <w:rPr>
          <w:spacing w:val="-11"/>
        </w:rPr>
        <w:t xml:space="preserve"> </w:t>
      </w:r>
      <w:r w:rsidRPr="00B33F57">
        <w:t>untuk</w:t>
      </w:r>
      <w:r w:rsidRPr="00B33F57">
        <w:rPr>
          <w:spacing w:val="-6"/>
        </w:rPr>
        <w:t xml:space="preserve"> </w:t>
      </w:r>
      <w:r w:rsidRPr="00B33F57">
        <w:t>memberikan</w:t>
      </w:r>
      <w:r w:rsidRPr="00B33F57">
        <w:rPr>
          <w:spacing w:val="-11"/>
        </w:rPr>
        <w:t xml:space="preserve"> </w:t>
      </w:r>
      <w:r w:rsidRPr="00B33F57">
        <w:t>perlindungan</w:t>
      </w:r>
      <w:r w:rsidRPr="00B33F57">
        <w:rPr>
          <w:spacing w:val="-11"/>
        </w:rPr>
        <w:t xml:space="preserve"> </w:t>
      </w:r>
      <w:r w:rsidRPr="00B33F57">
        <w:t>kepada petani jika terjadi kerusakan pada tanaman padi yang dapat dipertanggung jawabkan. Tujuan kedua adalah untuk mengalihkan risiko kerugian akibat banjir, kekeringan, dan</w:t>
      </w:r>
      <w:r w:rsidRPr="00B33F57">
        <w:rPr>
          <w:spacing w:val="-7"/>
        </w:rPr>
        <w:t xml:space="preserve"> </w:t>
      </w:r>
      <w:r w:rsidRPr="00B33F57">
        <w:t>serangan</w:t>
      </w:r>
      <w:r w:rsidRPr="00B33F57">
        <w:rPr>
          <w:spacing w:val="-7"/>
        </w:rPr>
        <w:t xml:space="preserve"> </w:t>
      </w:r>
      <w:r w:rsidRPr="00B33F57">
        <w:t xml:space="preserve">OPT </w:t>
      </w:r>
      <w:r w:rsidRPr="00B33F57">
        <w:lastRenderedPageBreak/>
        <w:t>kepada</w:t>
      </w:r>
      <w:r w:rsidRPr="00B33F57">
        <w:rPr>
          <w:spacing w:val="-3"/>
        </w:rPr>
        <w:t xml:space="preserve"> </w:t>
      </w:r>
      <w:r w:rsidRPr="00B33F57">
        <w:t>pihak yang menanggung</w:t>
      </w:r>
      <w:r w:rsidRPr="00B33F57">
        <w:rPr>
          <w:spacing w:val="-2"/>
        </w:rPr>
        <w:t xml:space="preserve"> </w:t>
      </w:r>
      <w:r w:rsidRPr="00B33F57">
        <w:t xml:space="preserve">premi. </w:t>
      </w:r>
    </w:p>
    <w:p w14:paraId="00408A73" w14:textId="55A4BE6E" w:rsidR="00B87907" w:rsidRPr="00B33F57" w:rsidRDefault="00B87907" w:rsidP="00B87907">
      <w:pPr>
        <w:pStyle w:val="p2"/>
      </w:pPr>
      <w:r w:rsidRPr="00B33F57">
        <w:tab/>
        <w:t>Hal</w:t>
      </w:r>
      <w:r w:rsidRPr="00B33F57">
        <w:rPr>
          <w:spacing w:val="-2"/>
        </w:rPr>
        <w:t xml:space="preserve"> </w:t>
      </w:r>
      <w:r w:rsidRPr="00B33F57">
        <w:t>senada juga disampaikan oleh Pak Toto Imam Saputra selaku Pegawai Dinas Pertanian Tanaman Pangan dan Holtikultura Provinsi Sumatera Selatan: “Kebijakan ini sebenarnya muncul dari Kementerian Pertanian yang harus memenuhi</w:t>
      </w:r>
      <w:r w:rsidRPr="00B33F57">
        <w:rPr>
          <w:spacing w:val="-5"/>
        </w:rPr>
        <w:t xml:space="preserve"> </w:t>
      </w:r>
      <w:r w:rsidRPr="00B33F57">
        <w:t>komitmennya</w:t>
      </w:r>
      <w:r w:rsidRPr="00B33F57">
        <w:rPr>
          <w:spacing w:val="-1"/>
        </w:rPr>
        <w:t xml:space="preserve"> </w:t>
      </w:r>
      <w:r w:rsidRPr="00B33F57">
        <w:t>untuk</w:t>
      </w:r>
      <w:r w:rsidRPr="00B33F57">
        <w:rPr>
          <w:spacing w:val="-1"/>
        </w:rPr>
        <w:t xml:space="preserve"> </w:t>
      </w:r>
      <w:r w:rsidRPr="00B33F57">
        <w:t>mencapai</w:t>
      </w:r>
      <w:r w:rsidRPr="00B33F57">
        <w:rPr>
          <w:spacing w:val="-5"/>
        </w:rPr>
        <w:t xml:space="preserve"> </w:t>
      </w:r>
      <w:r w:rsidRPr="00B33F57">
        <w:t>target swasembada</w:t>
      </w:r>
      <w:r w:rsidRPr="00B33F57">
        <w:rPr>
          <w:spacing w:val="-1"/>
        </w:rPr>
        <w:t xml:space="preserve"> </w:t>
      </w:r>
      <w:r w:rsidRPr="00B33F57">
        <w:t>pangan. Nah, Sehubungan</w:t>
      </w:r>
      <w:r w:rsidRPr="00B33F57">
        <w:rPr>
          <w:spacing w:val="-15"/>
        </w:rPr>
        <w:t xml:space="preserve"> </w:t>
      </w:r>
      <w:r w:rsidRPr="00B33F57">
        <w:t>dengan</w:t>
      </w:r>
      <w:r w:rsidRPr="00B33F57">
        <w:rPr>
          <w:spacing w:val="-15"/>
        </w:rPr>
        <w:t xml:space="preserve"> </w:t>
      </w:r>
      <w:r w:rsidRPr="00B33F57">
        <w:t>hal</w:t>
      </w:r>
      <w:r w:rsidRPr="00B33F57">
        <w:rPr>
          <w:spacing w:val="-15"/>
        </w:rPr>
        <w:t xml:space="preserve"> </w:t>
      </w:r>
      <w:r w:rsidRPr="00B33F57">
        <w:t>ini,</w:t>
      </w:r>
      <w:r w:rsidRPr="00B33F57">
        <w:rPr>
          <w:spacing w:val="-15"/>
        </w:rPr>
        <w:t xml:space="preserve"> </w:t>
      </w:r>
      <w:r w:rsidRPr="00B33F57">
        <w:t>pemerintah</w:t>
      </w:r>
      <w:r w:rsidRPr="00B33F57">
        <w:rPr>
          <w:spacing w:val="-15"/>
        </w:rPr>
        <w:t xml:space="preserve"> </w:t>
      </w:r>
      <w:r w:rsidRPr="00B33F57">
        <w:t>memulai</w:t>
      </w:r>
      <w:r w:rsidRPr="00B33F57">
        <w:rPr>
          <w:spacing w:val="-15"/>
        </w:rPr>
        <w:t xml:space="preserve"> </w:t>
      </w:r>
      <w:r w:rsidRPr="00B33F57">
        <w:t>program</w:t>
      </w:r>
      <w:r w:rsidRPr="00B33F57">
        <w:rPr>
          <w:spacing w:val="-15"/>
        </w:rPr>
        <w:t xml:space="preserve"> </w:t>
      </w:r>
      <w:r w:rsidRPr="00B33F57">
        <w:t>swasembada</w:t>
      </w:r>
      <w:r w:rsidRPr="00B33F57">
        <w:rPr>
          <w:spacing w:val="-15"/>
        </w:rPr>
        <w:t xml:space="preserve"> </w:t>
      </w:r>
      <w:r w:rsidRPr="00B33F57">
        <w:t>padi sejak tahun 2015. Tujuannya adalah produksi padi mencapai 54,5 juta ton pada</w:t>
      </w:r>
      <w:r w:rsidRPr="00B33F57">
        <w:rPr>
          <w:spacing w:val="-4"/>
        </w:rPr>
        <w:t xml:space="preserve"> </w:t>
      </w:r>
      <w:r w:rsidRPr="00B33F57">
        <w:t>tahun</w:t>
      </w:r>
      <w:r w:rsidRPr="00B33F57">
        <w:rPr>
          <w:spacing w:val="-7"/>
        </w:rPr>
        <w:t xml:space="preserve"> </w:t>
      </w:r>
      <w:r w:rsidRPr="00B33F57">
        <w:t>2023.</w:t>
      </w:r>
      <w:r w:rsidRPr="00B33F57">
        <w:rPr>
          <w:spacing w:val="-1"/>
        </w:rPr>
        <w:t xml:space="preserve"> </w:t>
      </w:r>
      <w:r w:rsidRPr="00B33F57">
        <w:t>Akan</w:t>
      </w:r>
      <w:r w:rsidRPr="00B33F57">
        <w:rPr>
          <w:spacing w:val="-7"/>
        </w:rPr>
        <w:t xml:space="preserve"> </w:t>
      </w:r>
      <w:r w:rsidRPr="00B33F57">
        <w:t>tetapi,</w:t>
      </w:r>
      <w:r w:rsidRPr="00B33F57">
        <w:rPr>
          <w:spacing w:val="-1"/>
        </w:rPr>
        <w:t xml:space="preserve"> </w:t>
      </w:r>
      <w:r w:rsidRPr="00B33F57">
        <w:t>akibat dampak</w:t>
      </w:r>
      <w:r w:rsidRPr="00B33F57">
        <w:rPr>
          <w:spacing w:val="-3"/>
        </w:rPr>
        <w:t xml:space="preserve"> </w:t>
      </w:r>
      <w:r w:rsidRPr="00B33F57">
        <w:t>negatif</w:t>
      </w:r>
      <w:r w:rsidRPr="00B33F57">
        <w:rPr>
          <w:spacing w:val="-10"/>
        </w:rPr>
        <w:t xml:space="preserve"> </w:t>
      </w:r>
      <w:r w:rsidRPr="00B33F57">
        <w:t>perubahan</w:t>
      </w:r>
      <w:r w:rsidRPr="00B33F57">
        <w:rPr>
          <w:spacing w:val="-3"/>
        </w:rPr>
        <w:t xml:space="preserve"> </w:t>
      </w:r>
      <w:r w:rsidRPr="00B33F57">
        <w:t>iklim</w:t>
      </w:r>
      <w:r w:rsidRPr="00B33F57">
        <w:rPr>
          <w:spacing w:val="-2"/>
        </w:rPr>
        <w:t xml:space="preserve"> </w:t>
      </w:r>
      <w:r w:rsidRPr="00B33F57">
        <w:t>yang merugikan petani, usaha di sektor pertanian, terutama usahatani padi, menghadapi risiko ketidakpastian. Sebagaimana diatur dalam Undang- Undang Nomor 19 Tahun 2013 tentang Perlindungan dan Pemberdayaan Petani, pemerintah memberikan perlindungan kepada usahatani melalui asuransi pertanian untuk mengurangi kerugian yang dialami petani. Peraturan</w:t>
      </w:r>
      <w:r w:rsidRPr="00B33F57">
        <w:rPr>
          <w:spacing w:val="-6"/>
        </w:rPr>
        <w:t xml:space="preserve"> </w:t>
      </w:r>
      <w:r w:rsidRPr="00B33F57">
        <w:t>Menteri</w:t>
      </w:r>
      <w:r w:rsidRPr="00B33F57">
        <w:rPr>
          <w:spacing w:val="-10"/>
        </w:rPr>
        <w:t xml:space="preserve"> </w:t>
      </w:r>
      <w:r w:rsidRPr="00B33F57">
        <w:t>Pertanian</w:t>
      </w:r>
      <w:r w:rsidRPr="00B33F57">
        <w:rPr>
          <w:spacing w:val="-6"/>
        </w:rPr>
        <w:t xml:space="preserve"> </w:t>
      </w:r>
      <w:r w:rsidRPr="00B33F57">
        <w:t>No.</w:t>
      </w:r>
      <w:r w:rsidRPr="00B33F57">
        <w:rPr>
          <w:spacing w:val="-5"/>
        </w:rPr>
        <w:t xml:space="preserve"> </w:t>
      </w:r>
      <w:r w:rsidRPr="00B33F57">
        <w:t>40</w:t>
      </w:r>
      <w:r w:rsidRPr="00B33F57">
        <w:rPr>
          <w:spacing w:val="-6"/>
        </w:rPr>
        <w:t xml:space="preserve"> </w:t>
      </w:r>
      <w:r w:rsidRPr="00B33F57">
        <w:t>Tahun</w:t>
      </w:r>
      <w:r w:rsidRPr="00B33F57">
        <w:rPr>
          <w:spacing w:val="-6"/>
        </w:rPr>
        <w:t xml:space="preserve"> </w:t>
      </w:r>
      <w:r w:rsidRPr="00B33F57">
        <w:t>2015</w:t>
      </w:r>
      <w:r w:rsidRPr="00B33F57">
        <w:rPr>
          <w:spacing w:val="-2"/>
        </w:rPr>
        <w:t xml:space="preserve"> </w:t>
      </w:r>
      <w:r w:rsidRPr="00B33F57">
        <w:t>tentang</w:t>
      </w:r>
      <w:r w:rsidRPr="00B33F57">
        <w:rPr>
          <w:spacing w:val="-2"/>
        </w:rPr>
        <w:t xml:space="preserve"> </w:t>
      </w:r>
      <w:r w:rsidRPr="00B33F57">
        <w:t>Fasilitasi</w:t>
      </w:r>
      <w:r w:rsidRPr="00B33F57">
        <w:rPr>
          <w:spacing w:val="-6"/>
        </w:rPr>
        <w:t xml:space="preserve"> </w:t>
      </w:r>
      <w:r w:rsidRPr="00B33F57">
        <w:t xml:space="preserve">Asuransi Pertanian menjadi pelaksanaannya.” (wawancara pribadi, 15 Desember </w:t>
      </w:r>
      <w:r w:rsidRPr="00B33F57">
        <w:rPr>
          <w:spacing w:val="-2"/>
        </w:rPr>
        <w:t>2023).</w:t>
      </w:r>
    </w:p>
    <w:p w14:paraId="5ED6A0A0" w14:textId="3E1D2334" w:rsidR="003C26C5" w:rsidRPr="00B33F57" w:rsidRDefault="003C26C5" w:rsidP="003C26C5">
      <w:pPr>
        <w:shd w:val="clear" w:color="auto" w:fill="FFFFFF"/>
        <w:spacing w:line="276" w:lineRule="auto"/>
        <w:ind w:left="709"/>
        <w:jc w:val="both"/>
        <w:textAlignment w:val="baseline"/>
        <w:rPr>
          <w:i/>
          <w:lang w:val="sv-SE"/>
        </w:rPr>
      </w:pPr>
    </w:p>
    <w:p w14:paraId="0823ECB2" w14:textId="2F694038" w:rsidR="003C26C5" w:rsidRPr="00B33F57" w:rsidRDefault="00B87907">
      <w:pPr>
        <w:numPr>
          <w:ilvl w:val="0"/>
          <w:numId w:val="8"/>
        </w:numPr>
        <w:shd w:val="clear" w:color="auto" w:fill="FFFFFF"/>
        <w:spacing w:line="276" w:lineRule="auto"/>
        <w:ind w:left="284"/>
        <w:jc w:val="both"/>
        <w:textAlignment w:val="baseline"/>
        <w:rPr>
          <w:b/>
          <w:bCs/>
          <w:iCs/>
          <w:lang w:val="de-CH"/>
        </w:rPr>
      </w:pPr>
      <w:r w:rsidRPr="00B33F57">
        <w:rPr>
          <w:b/>
          <w:bCs/>
          <w:iCs/>
          <w:lang w:val="de-CH"/>
        </w:rPr>
        <w:t>Disposisi Para Pelaksana</w:t>
      </w:r>
    </w:p>
    <w:p w14:paraId="77555F4E" w14:textId="661F2738" w:rsidR="00B87907" w:rsidRPr="00B33F57" w:rsidRDefault="00B87907" w:rsidP="00B87907">
      <w:pPr>
        <w:pStyle w:val="p2"/>
      </w:pPr>
      <w:r w:rsidRPr="00B33F57">
        <w:tab/>
        <w:t>Sikap para pelaksana sangat mempengaruhi pelaksanaan implementasi. Khususnya, sikap penyuluh dan pihak Jasindo sangat mempengaruhi</w:t>
      </w:r>
      <w:r w:rsidRPr="00B33F57">
        <w:rPr>
          <w:spacing w:val="-4"/>
        </w:rPr>
        <w:t xml:space="preserve"> </w:t>
      </w:r>
      <w:r w:rsidRPr="00B33F57">
        <w:t>keberhasilan dan</w:t>
      </w:r>
      <w:r w:rsidRPr="00B33F57">
        <w:rPr>
          <w:spacing w:val="-15"/>
        </w:rPr>
        <w:t xml:space="preserve"> </w:t>
      </w:r>
      <w:r w:rsidRPr="00B33F57">
        <w:t>kinerja</w:t>
      </w:r>
      <w:r w:rsidRPr="00B33F57">
        <w:rPr>
          <w:spacing w:val="-15"/>
        </w:rPr>
        <w:t xml:space="preserve"> </w:t>
      </w:r>
      <w:r w:rsidRPr="00B33F57">
        <w:t>program</w:t>
      </w:r>
      <w:r w:rsidRPr="00B33F57">
        <w:rPr>
          <w:spacing w:val="-15"/>
        </w:rPr>
        <w:t xml:space="preserve"> </w:t>
      </w:r>
      <w:r w:rsidRPr="00B33F57">
        <w:t>AUTP.</w:t>
      </w:r>
      <w:r w:rsidRPr="00B33F57">
        <w:rPr>
          <w:spacing w:val="-15"/>
        </w:rPr>
        <w:t xml:space="preserve"> </w:t>
      </w:r>
      <w:r w:rsidRPr="00B33F57">
        <w:t>Dalam</w:t>
      </w:r>
      <w:r w:rsidRPr="00B33F57">
        <w:rPr>
          <w:spacing w:val="-15"/>
        </w:rPr>
        <w:t xml:space="preserve"> </w:t>
      </w:r>
      <w:r w:rsidRPr="00B33F57">
        <w:t>hal</w:t>
      </w:r>
      <w:r w:rsidRPr="00B33F57">
        <w:rPr>
          <w:spacing w:val="-15"/>
        </w:rPr>
        <w:t xml:space="preserve"> </w:t>
      </w:r>
      <w:r w:rsidRPr="00B33F57">
        <w:t>ini,</w:t>
      </w:r>
      <w:r w:rsidRPr="00B33F57">
        <w:rPr>
          <w:spacing w:val="-15"/>
        </w:rPr>
        <w:t xml:space="preserve"> </w:t>
      </w:r>
      <w:r w:rsidRPr="00B33F57">
        <w:t>kedua</w:t>
      </w:r>
      <w:r w:rsidRPr="00B33F57">
        <w:rPr>
          <w:spacing w:val="-15"/>
        </w:rPr>
        <w:t xml:space="preserve"> </w:t>
      </w:r>
      <w:r w:rsidRPr="00B33F57">
        <w:t>belah</w:t>
      </w:r>
      <w:r w:rsidRPr="00B33F57">
        <w:rPr>
          <w:spacing w:val="-15"/>
        </w:rPr>
        <w:t xml:space="preserve"> </w:t>
      </w:r>
      <w:r w:rsidRPr="00B33F57">
        <w:t>pihak</w:t>
      </w:r>
      <w:r w:rsidRPr="00B33F57">
        <w:rPr>
          <w:spacing w:val="-15"/>
        </w:rPr>
        <w:t xml:space="preserve"> </w:t>
      </w:r>
      <w:r w:rsidRPr="00B33F57">
        <w:t>menunjukkan</w:t>
      </w:r>
      <w:r w:rsidRPr="00B33F57">
        <w:rPr>
          <w:spacing w:val="-15"/>
        </w:rPr>
        <w:t xml:space="preserve"> </w:t>
      </w:r>
      <w:r w:rsidRPr="00B33F57">
        <w:t>respons yang positif.</w:t>
      </w:r>
    </w:p>
    <w:p w14:paraId="2136271A" w14:textId="5430752C" w:rsidR="00B87907" w:rsidRPr="00B33F57" w:rsidRDefault="00B87907" w:rsidP="00B87907">
      <w:pPr>
        <w:pStyle w:val="p2"/>
      </w:pPr>
      <w:r w:rsidRPr="00B33F57">
        <w:tab/>
        <w:t>Dengan terlibat secara langsung dalam proses mulai dari pendaftaran asuransi hingga pencairan klaim, Penyuluh benar-benar mendukung program ini. Tidak hanya penyuluh, tetapi juga pihak Jasindo menunjukkan komitmen yang tinggi dengan memastikan bahwa program dilaksanakan dengan baik. Ini ditunjukkan oleh partisipasi aktif penyuluh dalam pelaksanaan program. Ini termasuk membantu petani dalam pendaftaran, memantau operasi usahatani, menangani masalah hama dan penyakit, dan mendampingi petani dari pengajuan klaim hingga pencairan uang ganti rugi.</w:t>
      </w:r>
    </w:p>
    <w:p w14:paraId="4BFF7A8C" w14:textId="37D6B8C0" w:rsidR="003C26C5" w:rsidRPr="00B33F57" w:rsidRDefault="00F51016">
      <w:pPr>
        <w:numPr>
          <w:ilvl w:val="0"/>
          <w:numId w:val="8"/>
        </w:numPr>
        <w:shd w:val="clear" w:color="auto" w:fill="FFFFFF"/>
        <w:spacing w:line="276" w:lineRule="auto"/>
        <w:ind w:left="284"/>
        <w:jc w:val="both"/>
        <w:textAlignment w:val="baseline"/>
        <w:rPr>
          <w:b/>
          <w:bCs/>
          <w:iCs/>
          <w:lang w:val="de-CH"/>
        </w:rPr>
      </w:pPr>
      <w:r w:rsidRPr="00B33F57">
        <w:rPr>
          <w:b/>
          <w:bCs/>
          <w:iCs/>
          <w:lang w:val="de-CH"/>
        </w:rPr>
        <w:t>Aktivitasa Pelaksanaan Koordinasi dan Komunikasi</w:t>
      </w:r>
    </w:p>
    <w:p w14:paraId="7E15E916" w14:textId="6BF6C71A" w:rsidR="00F51016" w:rsidRPr="00B33F57" w:rsidRDefault="00F51016" w:rsidP="00F51016">
      <w:pPr>
        <w:pStyle w:val="p2"/>
      </w:pPr>
      <w:r w:rsidRPr="00B33F57">
        <w:tab/>
        <w:t>Dalam menjalankan program AUTP, komunikasi sangat penting. Untuk mencapai tujuan program, sangat penting bagi semua pihak yang terlibat untuk berkomunikasi dengan baik satu sama lain. Para pelaksana dapat terus memantau perkembangan program melalui komunikasi, sehingga tidak ada perbedaan pemahaman yang dapat mengganggu hubungan antara Jasindo dan penyuluh. Ketidakharmonisan</w:t>
      </w:r>
      <w:r w:rsidRPr="00B33F57">
        <w:rPr>
          <w:spacing w:val="-5"/>
        </w:rPr>
        <w:t xml:space="preserve"> </w:t>
      </w:r>
      <w:r w:rsidRPr="00B33F57">
        <w:t>dapat menyebabkan</w:t>
      </w:r>
      <w:r w:rsidRPr="00B33F57">
        <w:rPr>
          <w:spacing w:val="-5"/>
        </w:rPr>
        <w:t xml:space="preserve"> </w:t>
      </w:r>
      <w:r w:rsidRPr="00B33F57">
        <w:t>konflik, jadi</w:t>
      </w:r>
      <w:r w:rsidRPr="00B33F57">
        <w:rPr>
          <w:spacing w:val="-10"/>
        </w:rPr>
        <w:t xml:space="preserve"> </w:t>
      </w:r>
      <w:r w:rsidRPr="00B33F57">
        <w:t>sangat penting</w:t>
      </w:r>
      <w:r w:rsidRPr="00B33F57">
        <w:rPr>
          <w:spacing w:val="-1"/>
        </w:rPr>
        <w:t xml:space="preserve"> </w:t>
      </w:r>
      <w:r w:rsidRPr="00B33F57">
        <w:t>untuk</w:t>
      </w:r>
      <w:r w:rsidRPr="00B33F57">
        <w:rPr>
          <w:spacing w:val="-1"/>
        </w:rPr>
        <w:t xml:space="preserve"> </w:t>
      </w:r>
      <w:r w:rsidRPr="00B33F57">
        <w:t>bekerja sama dan berkomunikasi dengan baik.</w:t>
      </w:r>
      <w:r w:rsidRPr="00B33F57">
        <w:rPr>
          <w:spacing w:val="40"/>
        </w:rPr>
        <w:t xml:space="preserve"> </w:t>
      </w:r>
      <w:r w:rsidRPr="00B33F57">
        <w:t xml:space="preserve">Menurut (Nugroho, 2003), berbagai kesalahan, seperti perbedaan sikap dan gaya koordinasi, serta </w:t>
      </w:r>
      <w:r w:rsidRPr="00B33F57">
        <w:lastRenderedPageBreak/>
        <w:t xml:space="preserve">perbedaan dalam kondisi dan sumber daya manusia, dapat menyebabkan pelaksanaan yang tidak </w:t>
      </w:r>
      <w:r w:rsidRPr="00B33F57">
        <w:rPr>
          <w:spacing w:val="-2"/>
        </w:rPr>
        <w:t>efektif.</w:t>
      </w:r>
    </w:p>
    <w:p w14:paraId="0EEF1ADB" w14:textId="77777777" w:rsidR="00F51016" w:rsidRPr="00B33F57" w:rsidRDefault="00F51016" w:rsidP="00F51016">
      <w:pPr>
        <w:pStyle w:val="p2"/>
      </w:pPr>
      <w:r w:rsidRPr="00B33F57">
        <w:tab/>
        <w:t>Berdasarkan hasil wawancara bersama Pak Toto, berbagai pihak terlibat dalam pelaksanaan kebijakan ini, seperti</w:t>
      </w:r>
      <w:r w:rsidRPr="00B33F57">
        <w:rPr>
          <w:spacing w:val="-2"/>
        </w:rPr>
        <w:t xml:space="preserve"> </w:t>
      </w:r>
      <w:r w:rsidRPr="00B33F57">
        <w:t>pemerintah setempat, Jasindo, penyuluh, dan petani. Mereka membutuhkan komunikasi dan koordinasi yang baik untuk bekerja sama. Untuk koordinasi dan berkomunikasi, berbagai saluran digunakan, termasuk surat dan media komunikasi lainnya. Surat digunakan untuk mengatur tindakan antarorganisasi untuk memastikan bahwa program dijalankan sesuai dengan arahan pemerintah pusat. Surat tersebut berisi informasi tentang jadwal pelaksanaan program AUTP. Selain itu, penting untuk berkomunikasi secara langsung melalui kunjungan ke Balai Penyuluhan Pertanian (BPP) Muara Telang untuk</w:t>
      </w:r>
      <w:r w:rsidRPr="00B33F57">
        <w:rPr>
          <w:spacing w:val="-10"/>
        </w:rPr>
        <w:t xml:space="preserve"> </w:t>
      </w:r>
      <w:r w:rsidRPr="00B33F57">
        <w:t>membicarakan</w:t>
      </w:r>
      <w:r w:rsidRPr="00B33F57">
        <w:rPr>
          <w:spacing w:val="-14"/>
        </w:rPr>
        <w:t xml:space="preserve"> </w:t>
      </w:r>
      <w:r w:rsidRPr="00B33F57">
        <w:t>secara</w:t>
      </w:r>
      <w:r w:rsidRPr="00B33F57">
        <w:rPr>
          <w:spacing w:val="-6"/>
        </w:rPr>
        <w:t xml:space="preserve"> </w:t>
      </w:r>
      <w:r w:rsidRPr="00B33F57">
        <w:t>menyeluruh</w:t>
      </w:r>
      <w:r w:rsidRPr="00B33F57">
        <w:rPr>
          <w:spacing w:val="-14"/>
        </w:rPr>
        <w:t xml:space="preserve"> </w:t>
      </w:r>
      <w:r w:rsidRPr="00B33F57">
        <w:t>tentang</w:t>
      </w:r>
      <w:r w:rsidRPr="00B33F57">
        <w:rPr>
          <w:spacing w:val="-10"/>
        </w:rPr>
        <w:t xml:space="preserve"> </w:t>
      </w:r>
      <w:r w:rsidRPr="00B33F57">
        <w:t>kondisi</w:t>
      </w:r>
      <w:r w:rsidRPr="00B33F57">
        <w:rPr>
          <w:spacing w:val="-10"/>
        </w:rPr>
        <w:t xml:space="preserve"> </w:t>
      </w:r>
      <w:r w:rsidRPr="00B33F57">
        <w:t>lapangan</w:t>
      </w:r>
      <w:r w:rsidRPr="00B33F57">
        <w:rPr>
          <w:spacing w:val="-14"/>
        </w:rPr>
        <w:t xml:space="preserve"> </w:t>
      </w:r>
      <w:r w:rsidRPr="00B33F57">
        <w:t>dan</w:t>
      </w:r>
      <w:r w:rsidRPr="00B33F57">
        <w:rPr>
          <w:spacing w:val="-14"/>
        </w:rPr>
        <w:t xml:space="preserve"> </w:t>
      </w:r>
      <w:r w:rsidRPr="00B33F57">
        <w:t xml:space="preserve">pelaksanaan </w:t>
      </w:r>
      <w:r w:rsidRPr="00B33F57">
        <w:rPr>
          <w:spacing w:val="-2"/>
        </w:rPr>
        <w:t>program.</w:t>
      </w:r>
    </w:p>
    <w:p w14:paraId="05E60C8B" w14:textId="03BFAC28" w:rsidR="00F51016" w:rsidRPr="00B33F57" w:rsidRDefault="00F51016" w:rsidP="00F51016">
      <w:pPr>
        <w:pStyle w:val="p2"/>
      </w:pPr>
      <w:r w:rsidRPr="00B33F57">
        <w:tab/>
        <w:t>“Selama ini, tidak ada miskomunikasi antara Jasindo dan penyuluh. Pihak penyuluh</w:t>
      </w:r>
      <w:r w:rsidRPr="00B33F57">
        <w:rPr>
          <w:spacing w:val="-14"/>
        </w:rPr>
        <w:t xml:space="preserve"> </w:t>
      </w:r>
      <w:r w:rsidRPr="00B33F57">
        <w:t>terus</w:t>
      </w:r>
      <w:r w:rsidRPr="00B33F57">
        <w:rPr>
          <w:spacing w:val="-5"/>
        </w:rPr>
        <w:t xml:space="preserve"> </w:t>
      </w:r>
      <w:r w:rsidRPr="00B33F57">
        <w:t>menghubungi</w:t>
      </w:r>
      <w:r w:rsidRPr="00B33F57">
        <w:rPr>
          <w:spacing w:val="-12"/>
        </w:rPr>
        <w:t xml:space="preserve"> </w:t>
      </w:r>
      <w:r w:rsidRPr="00B33F57">
        <w:t>Jasindo</w:t>
      </w:r>
      <w:r w:rsidRPr="00B33F57">
        <w:rPr>
          <w:spacing w:val="-4"/>
        </w:rPr>
        <w:t xml:space="preserve"> </w:t>
      </w:r>
      <w:r w:rsidRPr="00B33F57">
        <w:t>untuk</w:t>
      </w:r>
      <w:r w:rsidRPr="00B33F57">
        <w:rPr>
          <w:spacing w:val="-8"/>
        </w:rPr>
        <w:t xml:space="preserve"> </w:t>
      </w:r>
      <w:r w:rsidRPr="00B33F57">
        <w:t>mendapatkan</w:t>
      </w:r>
      <w:r w:rsidRPr="00B33F57">
        <w:rPr>
          <w:spacing w:val="-8"/>
        </w:rPr>
        <w:t xml:space="preserve"> </w:t>
      </w:r>
      <w:r w:rsidRPr="00B33F57">
        <w:t>informasi</w:t>
      </w:r>
      <w:r w:rsidRPr="00B33F57">
        <w:rPr>
          <w:spacing w:val="-15"/>
        </w:rPr>
        <w:t xml:space="preserve"> </w:t>
      </w:r>
      <w:r w:rsidRPr="00B33F57">
        <w:t>terbaru tentang dokumen pendaftaran dan klaim, dan Jasindo menghubungi penyuluh untuk memastikan kelengkapan dokumen dan mengatur waktu survei lapangan melalui media seluler untuk memudahkan proses” (wawancara pribadi, 15 Desember 2023).</w:t>
      </w:r>
    </w:p>
    <w:p w14:paraId="0AF491BD" w14:textId="7CBAC5A3" w:rsidR="003C26C5" w:rsidRPr="00B33F57" w:rsidRDefault="00F51016" w:rsidP="00F51016">
      <w:pPr>
        <w:pStyle w:val="p2"/>
      </w:pPr>
      <w:r w:rsidRPr="00B33F57">
        <w:tab/>
        <w:t>Lebih lanjut Pak Toto mengatakan bahwa selain berkomunikasi dengan penyuluh, penting juga untuk berkomunikasi dengan petani karena sasaran kebijakan</w:t>
      </w:r>
      <w:r w:rsidRPr="00B33F57">
        <w:rPr>
          <w:spacing w:val="-1"/>
        </w:rPr>
        <w:t xml:space="preserve"> </w:t>
      </w:r>
      <w:r w:rsidRPr="00B33F57">
        <w:t>adalah mereka. Untuk menjamin</w:t>
      </w:r>
      <w:r w:rsidRPr="00B33F57">
        <w:rPr>
          <w:spacing w:val="-1"/>
        </w:rPr>
        <w:t xml:space="preserve"> </w:t>
      </w:r>
      <w:r w:rsidRPr="00B33F57">
        <w:t>pemahaman yang baik di</w:t>
      </w:r>
      <w:r w:rsidRPr="00B33F57">
        <w:rPr>
          <w:spacing w:val="-6"/>
        </w:rPr>
        <w:t xml:space="preserve"> </w:t>
      </w:r>
      <w:r w:rsidRPr="00B33F57">
        <w:t>antara petani dan mengurangi kemungkinan kesalahpahaman atau distorsi dalam pelaksanaan kebijakan, penyuluh harus dapat menjelaskan dengan jelas kepada petani tentang tujuan dan langkah-langkah kebijakan yang akan diterapkan untuk mengurangi distorsi dalam pelaksanaannya.</w:t>
      </w:r>
    </w:p>
    <w:p w14:paraId="289EF832" w14:textId="41D1CF65" w:rsidR="003C26C5" w:rsidRPr="00B33F57" w:rsidRDefault="00F51016">
      <w:pPr>
        <w:numPr>
          <w:ilvl w:val="0"/>
          <w:numId w:val="8"/>
        </w:numPr>
        <w:shd w:val="clear" w:color="auto" w:fill="FFFFFF"/>
        <w:spacing w:line="276" w:lineRule="auto"/>
        <w:ind w:left="284"/>
        <w:jc w:val="both"/>
        <w:textAlignment w:val="baseline"/>
        <w:rPr>
          <w:b/>
          <w:bCs/>
          <w:iCs/>
          <w:lang w:val="de-CH"/>
        </w:rPr>
      </w:pPr>
      <w:r w:rsidRPr="00B33F57">
        <w:rPr>
          <w:b/>
          <w:bCs/>
          <w:iCs/>
          <w:lang w:val="de-CH"/>
        </w:rPr>
        <w:t>Alokasi Sumber Daya</w:t>
      </w:r>
    </w:p>
    <w:p w14:paraId="46616012" w14:textId="4D40E4AF" w:rsidR="00F51016" w:rsidRPr="00B33F57" w:rsidRDefault="00F51016" w:rsidP="00F51016">
      <w:pPr>
        <w:numPr>
          <w:ilvl w:val="1"/>
          <w:numId w:val="8"/>
        </w:numPr>
        <w:shd w:val="clear" w:color="auto" w:fill="FFFFFF"/>
        <w:spacing w:line="276" w:lineRule="auto"/>
        <w:ind w:left="709"/>
        <w:jc w:val="both"/>
        <w:textAlignment w:val="baseline"/>
        <w:rPr>
          <w:b/>
          <w:bCs/>
          <w:iCs/>
          <w:lang w:val="en-ID"/>
        </w:rPr>
      </w:pPr>
      <w:proofErr w:type="spellStart"/>
      <w:r w:rsidRPr="00B33F57">
        <w:rPr>
          <w:b/>
          <w:bCs/>
          <w:iCs/>
          <w:lang w:val="en-ID"/>
        </w:rPr>
        <w:t>Sumber</w:t>
      </w:r>
      <w:proofErr w:type="spellEnd"/>
      <w:r w:rsidRPr="00B33F57">
        <w:rPr>
          <w:b/>
          <w:bCs/>
          <w:iCs/>
          <w:lang w:val="en-ID"/>
        </w:rPr>
        <w:t xml:space="preserve"> Daya </w:t>
      </w:r>
      <w:proofErr w:type="spellStart"/>
      <w:r w:rsidRPr="00B33F57">
        <w:rPr>
          <w:b/>
          <w:bCs/>
          <w:iCs/>
          <w:lang w:val="en-ID"/>
        </w:rPr>
        <w:t>Manusia</w:t>
      </w:r>
      <w:proofErr w:type="spellEnd"/>
    </w:p>
    <w:p w14:paraId="041A3ACB" w14:textId="77777777" w:rsidR="00F51016" w:rsidRPr="00B33F57" w:rsidRDefault="003C26C5" w:rsidP="00F51016">
      <w:pPr>
        <w:pStyle w:val="p3"/>
      </w:pPr>
      <w:r w:rsidRPr="00B33F57">
        <w:tab/>
      </w:r>
      <w:r w:rsidR="00F51016" w:rsidRPr="00B33F57">
        <w:t>Hasil penelitian</w:t>
      </w:r>
      <w:r w:rsidR="00F51016" w:rsidRPr="00B33F57">
        <w:rPr>
          <w:spacing w:val="-4"/>
        </w:rPr>
        <w:t xml:space="preserve"> </w:t>
      </w:r>
      <w:r w:rsidR="00F51016" w:rsidRPr="00B33F57">
        <w:t>menunjukkan</w:t>
      </w:r>
      <w:r w:rsidR="00F51016" w:rsidRPr="00B33F57">
        <w:rPr>
          <w:spacing w:val="-8"/>
        </w:rPr>
        <w:t xml:space="preserve"> </w:t>
      </w:r>
      <w:r w:rsidR="00F51016" w:rsidRPr="00B33F57">
        <w:t>bahwa</w:t>
      </w:r>
      <w:r w:rsidR="00F51016" w:rsidRPr="00B33F57">
        <w:rPr>
          <w:spacing w:val="-6"/>
        </w:rPr>
        <w:t xml:space="preserve"> </w:t>
      </w:r>
      <w:r w:rsidR="00F51016" w:rsidRPr="00B33F57">
        <w:t>SDM</w:t>
      </w:r>
      <w:r w:rsidR="00F51016" w:rsidRPr="00B33F57">
        <w:rPr>
          <w:spacing w:val="-7"/>
        </w:rPr>
        <w:t xml:space="preserve"> </w:t>
      </w:r>
      <w:r w:rsidR="00F51016" w:rsidRPr="00B33F57">
        <w:t>pihak</w:t>
      </w:r>
      <w:r w:rsidR="00F51016" w:rsidRPr="00B33F57">
        <w:rPr>
          <w:spacing w:val="-4"/>
        </w:rPr>
        <w:t xml:space="preserve"> </w:t>
      </w:r>
      <w:r w:rsidR="00F51016" w:rsidRPr="00B33F57">
        <w:t>Jasindo, Petugas</w:t>
      </w:r>
      <w:r w:rsidR="00F51016" w:rsidRPr="00B33F57">
        <w:rPr>
          <w:spacing w:val="-10"/>
        </w:rPr>
        <w:t xml:space="preserve"> </w:t>
      </w:r>
      <w:r w:rsidR="00F51016" w:rsidRPr="00B33F57">
        <w:t>POPT, penyuluh,</w:t>
      </w:r>
      <w:r w:rsidR="00F51016" w:rsidRPr="00B33F57">
        <w:rPr>
          <w:spacing w:val="-2"/>
        </w:rPr>
        <w:t xml:space="preserve"> </w:t>
      </w:r>
      <w:r w:rsidR="00F51016" w:rsidRPr="00B33F57">
        <w:t>dan petani belum memadai. Keterbatasan petugas POPT yang membantu program AUTP ini, sehingga beberapa tugas terhambat.</w:t>
      </w:r>
    </w:p>
    <w:p w14:paraId="7D4E2920" w14:textId="7F035E25" w:rsidR="00F51016" w:rsidRPr="00B33F57" w:rsidRDefault="00F51016" w:rsidP="00F51016">
      <w:pPr>
        <w:pStyle w:val="p3"/>
      </w:pPr>
      <w:r w:rsidRPr="00B33F57">
        <w:tab/>
        <w:t>“Petugas POPT PNS sedikit, pihak Jasindo tidak mau mengakomodir klaim jika tidak ada petugas POPT PNS, petugas honorer tidak mau di terima</w:t>
      </w:r>
      <w:r w:rsidRPr="00B33F57">
        <w:rPr>
          <w:spacing w:val="-15"/>
        </w:rPr>
        <w:t xml:space="preserve"> </w:t>
      </w:r>
      <w:r w:rsidRPr="00B33F57">
        <w:t>pihak</w:t>
      </w:r>
      <w:r w:rsidRPr="00B33F57">
        <w:rPr>
          <w:spacing w:val="-15"/>
        </w:rPr>
        <w:t xml:space="preserve"> </w:t>
      </w:r>
      <w:r w:rsidRPr="00B33F57">
        <w:t>Jasindo”</w:t>
      </w:r>
      <w:r w:rsidRPr="00B33F57">
        <w:rPr>
          <w:spacing w:val="-15"/>
        </w:rPr>
        <w:t xml:space="preserve"> </w:t>
      </w:r>
      <w:r w:rsidRPr="00B33F57">
        <w:t>(wawancara</w:t>
      </w:r>
      <w:r w:rsidRPr="00B33F57">
        <w:rPr>
          <w:spacing w:val="-15"/>
        </w:rPr>
        <w:t xml:space="preserve"> </w:t>
      </w:r>
      <w:r w:rsidRPr="00B33F57">
        <w:t>pribadi</w:t>
      </w:r>
      <w:r w:rsidRPr="00B33F57">
        <w:rPr>
          <w:spacing w:val="-15"/>
        </w:rPr>
        <w:t xml:space="preserve"> </w:t>
      </w:r>
      <w:r w:rsidRPr="00B33F57">
        <w:t>bersama</w:t>
      </w:r>
      <w:r w:rsidRPr="00B33F57">
        <w:rPr>
          <w:spacing w:val="-12"/>
        </w:rPr>
        <w:t xml:space="preserve"> </w:t>
      </w:r>
      <w:r w:rsidRPr="00B33F57">
        <w:t>Pak</w:t>
      </w:r>
      <w:r w:rsidRPr="00B33F57">
        <w:rPr>
          <w:spacing w:val="-14"/>
        </w:rPr>
        <w:t xml:space="preserve"> </w:t>
      </w:r>
      <w:r w:rsidRPr="00B33F57">
        <w:t>Sahrul</w:t>
      </w:r>
      <w:r w:rsidRPr="00B33F57">
        <w:rPr>
          <w:spacing w:val="-15"/>
        </w:rPr>
        <w:t xml:space="preserve"> </w:t>
      </w:r>
      <w:r w:rsidRPr="00B33F57">
        <w:t>Gunawan, 20 Januari 2024).</w:t>
      </w:r>
    </w:p>
    <w:p w14:paraId="340E9FC1" w14:textId="7EDE5377" w:rsidR="00F51016" w:rsidRPr="00B33F57" w:rsidRDefault="00F51016" w:rsidP="00F51016">
      <w:pPr>
        <w:pStyle w:val="p3"/>
      </w:pPr>
      <w:r w:rsidRPr="00B33F57">
        <w:tab/>
        <w:t>Petani dan penyuluh mengatakan bahwa keterlambatan Jasindo dalam pengecekan lahan sehingga menyebabkan para petani memanen atau langsung mengolah</w:t>
      </w:r>
      <w:r w:rsidRPr="00B33F57">
        <w:rPr>
          <w:spacing w:val="-3"/>
        </w:rPr>
        <w:t xml:space="preserve"> </w:t>
      </w:r>
      <w:r w:rsidRPr="00B33F57">
        <w:t>kembali</w:t>
      </w:r>
      <w:r w:rsidRPr="00B33F57">
        <w:rPr>
          <w:spacing w:val="-2"/>
        </w:rPr>
        <w:t xml:space="preserve"> </w:t>
      </w:r>
      <w:r w:rsidRPr="00B33F57">
        <w:t>lahan</w:t>
      </w:r>
      <w:r w:rsidRPr="00B33F57">
        <w:rPr>
          <w:spacing w:val="-3"/>
        </w:rPr>
        <w:t xml:space="preserve"> </w:t>
      </w:r>
      <w:r w:rsidRPr="00B33F57">
        <w:t>pertaniannya. Karena kurang cepat nya respon</w:t>
      </w:r>
      <w:r w:rsidRPr="00B33F57">
        <w:rPr>
          <w:spacing w:val="-3"/>
        </w:rPr>
        <w:t xml:space="preserve"> </w:t>
      </w:r>
      <w:r w:rsidRPr="00B33F57">
        <w:t>dari</w:t>
      </w:r>
      <w:r w:rsidRPr="00B33F57">
        <w:rPr>
          <w:spacing w:val="-8"/>
        </w:rPr>
        <w:t xml:space="preserve"> </w:t>
      </w:r>
      <w:r w:rsidRPr="00B33F57">
        <w:t xml:space="preserve">pihak Jasindo, proses </w:t>
      </w:r>
      <w:r w:rsidRPr="00B33F57">
        <w:lastRenderedPageBreak/>
        <w:t>mendapatkan ganti rugi juga menjadi panjang dan sulit. Pak Toto mengatakan bahwa: “Kualitas karyawan Jasindo juga dipertanyakan. Semua karyawan Jasindo memiliki pendidikan manajemen, bukan pertanian, dan tidak ada divisi pertanian</w:t>
      </w:r>
      <w:r w:rsidRPr="00B33F57">
        <w:rPr>
          <w:spacing w:val="-15"/>
        </w:rPr>
        <w:t xml:space="preserve"> </w:t>
      </w:r>
      <w:r w:rsidRPr="00B33F57">
        <w:t>khusus</w:t>
      </w:r>
      <w:r w:rsidRPr="00B33F57">
        <w:rPr>
          <w:spacing w:val="-6"/>
        </w:rPr>
        <w:t xml:space="preserve"> </w:t>
      </w:r>
      <w:r w:rsidRPr="00B33F57">
        <w:t>yang</w:t>
      </w:r>
      <w:r w:rsidRPr="00B33F57">
        <w:rPr>
          <w:spacing w:val="-4"/>
        </w:rPr>
        <w:t xml:space="preserve"> </w:t>
      </w:r>
      <w:r w:rsidRPr="00B33F57">
        <w:t>menangani</w:t>
      </w:r>
      <w:r w:rsidRPr="00B33F57">
        <w:rPr>
          <w:spacing w:val="-15"/>
        </w:rPr>
        <w:t xml:space="preserve"> </w:t>
      </w:r>
      <w:r w:rsidRPr="00B33F57">
        <w:t>program</w:t>
      </w:r>
      <w:r w:rsidRPr="00B33F57">
        <w:rPr>
          <w:spacing w:val="-15"/>
        </w:rPr>
        <w:t xml:space="preserve"> </w:t>
      </w:r>
      <w:r w:rsidRPr="00B33F57">
        <w:t>AUTP.</w:t>
      </w:r>
      <w:r w:rsidRPr="00B33F57">
        <w:rPr>
          <w:spacing w:val="-7"/>
        </w:rPr>
        <w:t xml:space="preserve"> </w:t>
      </w:r>
      <w:r w:rsidRPr="00B33F57">
        <w:t>Ini</w:t>
      </w:r>
      <w:r w:rsidRPr="00B33F57">
        <w:rPr>
          <w:spacing w:val="-12"/>
        </w:rPr>
        <w:t xml:space="preserve"> </w:t>
      </w:r>
      <w:r w:rsidRPr="00B33F57">
        <w:t>menunjukkan</w:t>
      </w:r>
      <w:r w:rsidRPr="00B33F57">
        <w:rPr>
          <w:spacing w:val="-8"/>
        </w:rPr>
        <w:t xml:space="preserve"> </w:t>
      </w:r>
      <w:r w:rsidRPr="00B33F57">
        <w:t>bahwa ada</w:t>
      </w:r>
      <w:r w:rsidRPr="00B33F57">
        <w:rPr>
          <w:spacing w:val="30"/>
        </w:rPr>
        <w:t xml:space="preserve">  </w:t>
      </w:r>
      <w:r w:rsidRPr="00B33F57">
        <w:t>ketidaksesuaian</w:t>
      </w:r>
      <w:r w:rsidRPr="00B33F57">
        <w:rPr>
          <w:spacing w:val="29"/>
        </w:rPr>
        <w:t xml:space="preserve">  </w:t>
      </w:r>
      <w:r w:rsidRPr="00B33F57">
        <w:t>antara</w:t>
      </w:r>
      <w:r w:rsidRPr="00B33F57">
        <w:rPr>
          <w:spacing w:val="30"/>
        </w:rPr>
        <w:t xml:space="preserve">  </w:t>
      </w:r>
      <w:r w:rsidRPr="00B33F57">
        <w:t>kemampuan</w:t>
      </w:r>
      <w:r w:rsidRPr="00B33F57">
        <w:rPr>
          <w:spacing w:val="31"/>
        </w:rPr>
        <w:t xml:space="preserve">  </w:t>
      </w:r>
      <w:r w:rsidRPr="00B33F57">
        <w:t>sumber</w:t>
      </w:r>
      <w:r w:rsidRPr="00B33F57">
        <w:rPr>
          <w:spacing w:val="31"/>
        </w:rPr>
        <w:t xml:space="preserve">  </w:t>
      </w:r>
      <w:r w:rsidRPr="00B33F57">
        <w:t>daya</w:t>
      </w:r>
      <w:r w:rsidRPr="00B33F57">
        <w:rPr>
          <w:spacing w:val="33"/>
        </w:rPr>
        <w:t xml:space="preserve">  </w:t>
      </w:r>
      <w:r w:rsidRPr="00B33F57">
        <w:t>manusia</w:t>
      </w:r>
      <w:r w:rsidRPr="00B33F57">
        <w:rPr>
          <w:spacing w:val="30"/>
        </w:rPr>
        <w:t xml:space="preserve">  </w:t>
      </w:r>
      <w:r w:rsidRPr="00B33F57">
        <w:rPr>
          <w:spacing w:val="-5"/>
        </w:rPr>
        <w:t xml:space="preserve">dan </w:t>
      </w:r>
      <w:r w:rsidRPr="00B33F57">
        <w:t>kebutuhan program, yang dapat menghambat pemahaman mereka tentang kondisi lapangan. ” (wawancara pribadi, 15 Desember 2023).</w:t>
      </w:r>
    </w:p>
    <w:p w14:paraId="32D6C1E7" w14:textId="346F5A59" w:rsidR="00F51016" w:rsidRPr="00B33F57" w:rsidRDefault="00F51016" w:rsidP="00F51016">
      <w:pPr>
        <w:pStyle w:val="p3"/>
        <w:rPr>
          <w:lang w:val="de-CH"/>
        </w:rPr>
      </w:pPr>
      <w:r w:rsidRPr="00B33F57">
        <w:tab/>
        <w:t>Para penyuluh juga merupakan SDM penting lainnya dalam pelaksanaan program</w:t>
      </w:r>
      <w:r w:rsidRPr="00B33F57">
        <w:rPr>
          <w:spacing w:val="-6"/>
        </w:rPr>
        <w:t xml:space="preserve"> </w:t>
      </w:r>
      <w:r w:rsidRPr="00B33F57">
        <w:t>AUTP</w:t>
      </w:r>
      <w:r w:rsidRPr="00B33F57">
        <w:rPr>
          <w:spacing w:val="-1"/>
        </w:rPr>
        <w:t xml:space="preserve"> </w:t>
      </w:r>
      <w:r w:rsidRPr="00B33F57">
        <w:t>di</w:t>
      </w:r>
      <w:r w:rsidRPr="00B33F57">
        <w:rPr>
          <w:spacing w:val="-6"/>
        </w:rPr>
        <w:t xml:space="preserve"> </w:t>
      </w:r>
      <w:r w:rsidRPr="00B33F57">
        <w:t>Desa</w:t>
      </w:r>
      <w:r w:rsidRPr="00B33F57">
        <w:rPr>
          <w:spacing w:val="-2"/>
        </w:rPr>
        <w:t xml:space="preserve"> </w:t>
      </w:r>
      <w:r w:rsidRPr="00B33F57">
        <w:t>Upang</w:t>
      </w:r>
      <w:r w:rsidRPr="00B33F57">
        <w:rPr>
          <w:spacing w:val="-1"/>
        </w:rPr>
        <w:t xml:space="preserve"> </w:t>
      </w:r>
      <w:r w:rsidRPr="00B33F57">
        <w:t>Ceria. Pak</w:t>
      </w:r>
      <w:r w:rsidRPr="00B33F57">
        <w:rPr>
          <w:spacing w:val="-1"/>
        </w:rPr>
        <w:t xml:space="preserve"> </w:t>
      </w:r>
      <w:r w:rsidRPr="00B33F57">
        <w:t>Sahrul</w:t>
      </w:r>
      <w:r w:rsidRPr="00B33F57">
        <w:rPr>
          <w:spacing w:val="-6"/>
        </w:rPr>
        <w:t xml:space="preserve"> </w:t>
      </w:r>
      <w:r w:rsidRPr="00B33F57">
        <w:t>mengatakan</w:t>
      </w:r>
      <w:r w:rsidRPr="00B33F57">
        <w:rPr>
          <w:spacing w:val="-6"/>
        </w:rPr>
        <w:t xml:space="preserve"> </w:t>
      </w:r>
      <w:r w:rsidRPr="00B33F57">
        <w:t>bahwa sumber daya manusia</w:t>
      </w:r>
      <w:r w:rsidRPr="00B33F57">
        <w:rPr>
          <w:spacing w:val="-5"/>
        </w:rPr>
        <w:t xml:space="preserve"> </w:t>
      </w:r>
      <w:r w:rsidRPr="00B33F57">
        <w:t>penyuluh</w:t>
      </w:r>
      <w:r w:rsidRPr="00B33F57">
        <w:rPr>
          <w:spacing w:val="-8"/>
        </w:rPr>
        <w:t xml:space="preserve"> </w:t>
      </w:r>
      <w:r w:rsidRPr="00B33F57">
        <w:t>tidak memadai</w:t>
      </w:r>
      <w:r w:rsidRPr="00B33F57">
        <w:rPr>
          <w:spacing w:val="-12"/>
        </w:rPr>
        <w:t xml:space="preserve"> </w:t>
      </w:r>
      <w:r w:rsidRPr="00B33F57">
        <w:t>untuk</w:t>
      </w:r>
      <w:r w:rsidRPr="00B33F57">
        <w:rPr>
          <w:spacing w:val="-4"/>
        </w:rPr>
        <w:t xml:space="preserve"> </w:t>
      </w:r>
      <w:r w:rsidRPr="00B33F57">
        <w:t>menjalankan</w:t>
      </w:r>
      <w:r w:rsidRPr="00B33F57">
        <w:rPr>
          <w:spacing w:val="-8"/>
        </w:rPr>
        <w:t xml:space="preserve"> </w:t>
      </w:r>
      <w:r w:rsidRPr="00B33F57">
        <w:t>program</w:t>
      </w:r>
      <w:r w:rsidRPr="00B33F57">
        <w:rPr>
          <w:spacing w:val="-12"/>
        </w:rPr>
        <w:t xml:space="preserve"> </w:t>
      </w:r>
      <w:r w:rsidRPr="00B33F57">
        <w:t>tersebut.</w:t>
      </w:r>
      <w:r w:rsidRPr="00B33F57">
        <w:rPr>
          <w:spacing w:val="-7"/>
        </w:rPr>
        <w:t xml:space="preserve"> </w:t>
      </w:r>
      <w:r w:rsidRPr="00B33F57">
        <w:t>Hanya</w:t>
      </w:r>
      <w:r w:rsidRPr="00B33F57">
        <w:rPr>
          <w:spacing w:val="-5"/>
        </w:rPr>
        <w:t xml:space="preserve"> </w:t>
      </w:r>
      <w:r w:rsidRPr="00B33F57">
        <w:t>ada tujuh penyuluh di kantor BPP Kecamatan, yang harus melayani 16 desa. Setiap penyuluh mengelola dua hingga tiga desa, tetapi dalam penelitian ini hanya ada enam</w:t>
      </w:r>
      <w:r w:rsidRPr="00B33F57">
        <w:rPr>
          <w:spacing w:val="-6"/>
        </w:rPr>
        <w:t xml:space="preserve"> </w:t>
      </w:r>
      <w:r w:rsidRPr="00B33F57">
        <w:t>penyuluh</w:t>
      </w:r>
      <w:r w:rsidRPr="00B33F57">
        <w:rPr>
          <w:spacing w:val="-2"/>
        </w:rPr>
        <w:t xml:space="preserve"> </w:t>
      </w:r>
      <w:r w:rsidRPr="00B33F57">
        <w:t>yang</w:t>
      </w:r>
      <w:r w:rsidRPr="00B33F57">
        <w:rPr>
          <w:spacing w:val="-2"/>
        </w:rPr>
        <w:t xml:space="preserve"> </w:t>
      </w:r>
      <w:r w:rsidRPr="00B33F57">
        <w:t>aktif</w:t>
      </w:r>
      <w:r w:rsidRPr="00B33F57">
        <w:rPr>
          <w:spacing w:val="-5"/>
        </w:rPr>
        <w:t xml:space="preserve"> </w:t>
      </w:r>
      <w:r w:rsidRPr="00B33F57">
        <w:t>karena</w:t>
      </w:r>
      <w:r w:rsidRPr="00B33F57">
        <w:rPr>
          <w:spacing w:val="-3"/>
        </w:rPr>
        <w:t xml:space="preserve"> </w:t>
      </w:r>
      <w:r w:rsidRPr="00B33F57">
        <w:t>salah</w:t>
      </w:r>
      <w:r w:rsidRPr="00B33F57">
        <w:rPr>
          <w:spacing w:val="-2"/>
        </w:rPr>
        <w:t xml:space="preserve"> </w:t>
      </w:r>
      <w:r w:rsidRPr="00B33F57">
        <w:t>satu</w:t>
      </w:r>
      <w:r w:rsidRPr="00B33F57">
        <w:rPr>
          <w:spacing w:val="-2"/>
        </w:rPr>
        <w:t xml:space="preserve"> </w:t>
      </w:r>
      <w:r w:rsidRPr="00B33F57">
        <w:t>telah</w:t>
      </w:r>
      <w:r w:rsidRPr="00B33F57">
        <w:rPr>
          <w:spacing w:val="-2"/>
        </w:rPr>
        <w:t xml:space="preserve"> </w:t>
      </w:r>
      <w:r w:rsidRPr="00B33F57">
        <w:t xml:space="preserve">pensiun. </w:t>
      </w:r>
      <w:r w:rsidRPr="00B33F57">
        <w:rPr>
          <w:lang w:val="de-CH"/>
        </w:rPr>
        <w:t>Karena setiap</w:t>
      </w:r>
      <w:r w:rsidRPr="00B33F57">
        <w:rPr>
          <w:spacing w:val="-2"/>
          <w:lang w:val="de-CH"/>
        </w:rPr>
        <w:t xml:space="preserve"> </w:t>
      </w:r>
      <w:r w:rsidRPr="00B33F57">
        <w:rPr>
          <w:lang w:val="de-CH"/>
        </w:rPr>
        <w:t>penyuluh harus</w:t>
      </w:r>
      <w:r w:rsidRPr="00B33F57">
        <w:rPr>
          <w:spacing w:val="-15"/>
          <w:lang w:val="de-CH"/>
        </w:rPr>
        <w:t xml:space="preserve"> </w:t>
      </w:r>
      <w:r w:rsidRPr="00B33F57">
        <w:rPr>
          <w:lang w:val="de-CH"/>
        </w:rPr>
        <w:t>menangani</w:t>
      </w:r>
      <w:r w:rsidRPr="00B33F57">
        <w:rPr>
          <w:spacing w:val="-15"/>
          <w:lang w:val="de-CH"/>
        </w:rPr>
        <w:t xml:space="preserve"> </w:t>
      </w:r>
      <w:r w:rsidRPr="00B33F57">
        <w:rPr>
          <w:lang w:val="de-CH"/>
        </w:rPr>
        <w:t>semua</w:t>
      </w:r>
      <w:r w:rsidRPr="00B33F57">
        <w:rPr>
          <w:spacing w:val="-15"/>
          <w:lang w:val="de-CH"/>
        </w:rPr>
        <w:t xml:space="preserve"> </w:t>
      </w:r>
      <w:r w:rsidRPr="00B33F57">
        <w:rPr>
          <w:lang w:val="de-CH"/>
        </w:rPr>
        <w:t>program</w:t>
      </w:r>
      <w:r w:rsidRPr="00B33F57">
        <w:rPr>
          <w:spacing w:val="-15"/>
          <w:lang w:val="de-CH"/>
        </w:rPr>
        <w:t xml:space="preserve"> </w:t>
      </w:r>
      <w:r w:rsidRPr="00B33F57">
        <w:rPr>
          <w:lang w:val="de-CH"/>
        </w:rPr>
        <w:t>sendiri,</w:t>
      </w:r>
      <w:r w:rsidRPr="00B33F57">
        <w:rPr>
          <w:spacing w:val="-15"/>
          <w:lang w:val="de-CH"/>
        </w:rPr>
        <w:t xml:space="preserve"> </w:t>
      </w:r>
      <w:r w:rsidRPr="00B33F57">
        <w:rPr>
          <w:lang w:val="de-CH"/>
        </w:rPr>
        <w:t>beban</w:t>
      </w:r>
      <w:r w:rsidRPr="00B33F57">
        <w:rPr>
          <w:spacing w:val="-15"/>
          <w:lang w:val="de-CH"/>
        </w:rPr>
        <w:t xml:space="preserve"> </w:t>
      </w:r>
      <w:r w:rsidRPr="00B33F57">
        <w:rPr>
          <w:lang w:val="de-CH"/>
        </w:rPr>
        <w:t>kerja</w:t>
      </w:r>
      <w:r w:rsidRPr="00B33F57">
        <w:rPr>
          <w:spacing w:val="-15"/>
          <w:lang w:val="de-CH"/>
        </w:rPr>
        <w:t xml:space="preserve"> </w:t>
      </w:r>
      <w:r w:rsidRPr="00B33F57">
        <w:rPr>
          <w:lang w:val="de-CH"/>
        </w:rPr>
        <w:t>meningkat.</w:t>
      </w:r>
      <w:r w:rsidRPr="00B33F57">
        <w:rPr>
          <w:spacing w:val="-15"/>
          <w:lang w:val="de-CH"/>
        </w:rPr>
        <w:t xml:space="preserve"> </w:t>
      </w:r>
      <w:r w:rsidRPr="00B33F57">
        <w:rPr>
          <w:lang w:val="de-CH"/>
        </w:rPr>
        <w:t>Selain</w:t>
      </w:r>
      <w:r w:rsidRPr="00B33F57">
        <w:rPr>
          <w:spacing w:val="-15"/>
          <w:lang w:val="de-CH"/>
        </w:rPr>
        <w:t xml:space="preserve"> </w:t>
      </w:r>
      <w:r w:rsidRPr="00B33F57">
        <w:rPr>
          <w:lang w:val="de-CH"/>
        </w:rPr>
        <w:t>itu,</w:t>
      </w:r>
      <w:r w:rsidRPr="00B33F57">
        <w:rPr>
          <w:spacing w:val="-15"/>
          <w:lang w:val="de-CH"/>
        </w:rPr>
        <w:t xml:space="preserve"> </w:t>
      </w:r>
      <w:r w:rsidRPr="00B33F57">
        <w:rPr>
          <w:lang w:val="de-CH"/>
        </w:rPr>
        <w:t xml:space="preserve">mereka juga harus memberikan pendampingan di setiap wilayah yang mereka awasi. Kurangnya jumlah penyuluh menyebabkan pendampingan tidak efektif dan optimal. Selain itu, para penyuluh masih kekurangan dalam </w:t>
      </w:r>
      <w:r w:rsidRPr="00B33F57">
        <w:rPr>
          <w:lang w:val="de-CH"/>
        </w:rPr>
        <w:t>menjalankan tugas mereka sebagai penyuluh, serta tugas administratif yang rumit terkait program AUTP karena semuanya harus dimasukkan ke dalam sistem SIAP.</w:t>
      </w:r>
    </w:p>
    <w:p w14:paraId="4D91F13B" w14:textId="77777777" w:rsidR="00F51016" w:rsidRPr="00B33F57" w:rsidRDefault="00F51016" w:rsidP="00F51016">
      <w:pPr>
        <w:numPr>
          <w:ilvl w:val="1"/>
          <w:numId w:val="8"/>
        </w:numPr>
        <w:shd w:val="clear" w:color="auto" w:fill="FFFFFF"/>
        <w:spacing w:line="276" w:lineRule="auto"/>
        <w:ind w:left="709"/>
        <w:jc w:val="both"/>
        <w:textAlignment w:val="baseline"/>
        <w:rPr>
          <w:b/>
          <w:bCs/>
          <w:iCs/>
          <w:lang w:val="en-ID"/>
        </w:rPr>
      </w:pPr>
      <w:proofErr w:type="spellStart"/>
      <w:r w:rsidRPr="00B33F57">
        <w:rPr>
          <w:b/>
          <w:bCs/>
          <w:iCs/>
          <w:lang w:val="en-ID"/>
        </w:rPr>
        <w:t>Sumber</w:t>
      </w:r>
      <w:proofErr w:type="spellEnd"/>
      <w:r w:rsidRPr="00B33F57">
        <w:rPr>
          <w:b/>
          <w:bCs/>
          <w:iCs/>
          <w:lang w:val="en-ID"/>
        </w:rPr>
        <w:t xml:space="preserve"> Daya </w:t>
      </w:r>
      <w:proofErr w:type="spellStart"/>
      <w:r w:rsidRPr="00B33F57">
        <w:rPr>
          <w:b/>
          <w:bCs/>
          <w:iCs/>
          <w:lang w:val="en-ID"/>
        </w:rPr>
        <w:t>Finansial</w:t>
      </w:r>
      <w:proofErr w:type="spellEnd"/>
    </w:p>
    <w:p w14:paraId="45DA7379" w14:textId="1529C178" w:rsidR="00F51016" w:rsidRPr="00B33F57" w:rsidRDefault="00F51016" w:rsidP="00BE16FB">
      <w:pPr>
        <w:pStyle w:val="p3"/>
      </w:pPr>
      <w:r w:rsidRPr="00B33F57">
        <w:tab/>
      </w:r>
      <w:r w:rsidR="00BE16FB" w:rsidRPr="00BE16FB">
        <w:t>Sumber pembiayaan untuk pelaksanaan Program Asuransi Usaha Tani Padi (AUTP) berasal dari APBN yang dikelola oleh Kementerian Pertanian. Pembiayaan ini digunakan untuk memberikan subsidi premi sebesar 80%. Selain itu, dukungan pembiayaan lainnya digunakan untuk kegiatan sosialisasi di tingkat kabupaten, yang didanai oleh</w:t>
      </w:r>
      <w:r w:rsidR="00821AD1" w:rsidRPr="00821AD1">
        <w:rPr>
          <w:color w:val="FFFFFF" w:themeColor="background1"/>
          <w:sz w:val="6"/>
        </w:rPr>
        <w:t xml:space="preserve"> i</w:t>
      </w:r>
      <w:r w:rsidR="00BE16FB" w:rsidRPr="00BE16FB">
        <w:t>Dinas</w:t>
      </w:r>
      <w:r w:rsidR="00821AD1" w:rsidRPr="00821AD1">
        <w:rPr>
          <w:color w:val="FFFFFF" w:themeColor="background1"/>
          <w:sz w:val="6"/>
        </w:rPr>
        <w:t xml:space="preserve"> i</w:t>
      </w:r>
      <w:r w:rsidR="00BE16FB" w:rsidRPr="00BE16FB">
        <w:t>Pertanian</w:t>
      </w:r>
      <w:r w:rsidR="00821AD1" w:rsidRPr="00821AD1">
        <w:rPr>
          <w:color w:val="FFFFFF" w:themeColor="background1"/>
          <w:sz w:val="6"/>
        </w:rPr>
        <w:t xml:space="preserve"> i</w:t>
      </w:r>
      <w:r w:rsidR="00BE16FB" w:rsidRPr="00BE16FB">
        <w:t>Tanaman</w:t>
      </w:r>
      <w:r w:rsidR="00821AD1" w:rsidRPr="00821AD1">
        <w:rPr>
          <w:color w:val="FFFFFF" w:themeColor="background1"/>
          <w:sz w:val="6"/>
        </w:rPr>
        <w:t xml:space="preserve"> i</w:t>
      </w:r>
      <w:r w:rsidR="00BE16FB" w:rsidRPr="00BE16FB">
        <w:t>Pangan</w:t>
      </w:r>
      <w:r w:rsidR="00821AD1" w:rsidRPr="00821AD1">
        <w:rPr>
          <w:color w:val="FFFFFF" w:themeColor="background1"/>
          <w:sz w:val="6"/>
        </w:rPr>
        <w:t xml:space="preserve"> i</w:t>
      </w:r>
      <w:r w:rsidR="00BE16FB" w:rsidRPr="00BE16FB">
        <w:t>dan</w:t>
      </w:r>
      <w:r w:rsidR="00821AD1" w:rsidRPr="00821AD1">
        <w:rPr>
          <w:color w:val="FFFFFF" w:themeColor="background1"/>
          <w:sz w:val="6"/>
        </w:rPr>
        <w:t xml:space="preserve"> i</w:t>
      </w:r>
      <w:r w:rsidR="00BE16FB" w:rsidRPr="00BE16FB">
        <w:t>Hortikultura</w:t>
      </w:r>
      <w:r w:rsidR="00821AD1" w:rsidRPr="00821AD1">
        <w:rPr>
          <w:color w:val="FFFFFF" w:themeColor="background1"/>
          <w:sz w:val="6"/>
        </w:rPr>
        <w:t xml:space="preserve"> i</w:t>
      </w:r>
      <w:r w:rsidR="00BE16FB" w:rsidRPr="00BE16FB">
        <w:t>Provinsi</w:t>
      </w:r>
      <w:r w:rsidR="00821AD1" w:rsidRPr="00821AD1">
        <w:rPr>
          <w:color w:val="FFFFFF" w:themeColor="background1"/>
          <w:sz w:val="6"/>
        </w:rPr>
        <w:t xml:space="preserve"> i</w:t>
      </w:r>
      <w:r w:rsidR="00BE16FB" w:rsidRPr="00BE16FB">
        <w:t>Sumatera</w:t>
      </w:r>
      <w:r w:rsidR="00821AD1" w:rsidRPr="00821AD1">
        <w:rPr>
          <w:color w:val="FFFFFF" w:themeColor="background1"/>
          <w:sz w:val="6"/>
        </w:rPr>
        <w:t xml:space="preserve"> i</w:t>
      </w:r>
      <w:r w:rsidR="00BE16FB" w:rsidRPr="00BE16FB">
        <w:t>Selatan.</w:t>
      </w:r>
      <w:r w:rsidR="00821AD1" w:rsidRPr="00821AD1">
        <w:rPr>
          <w:color w:val="FFFFFF" w:themeColor="background1"/>
          <w:sz w:val="6"/>
        </w:rPr>
        <w:t xml:space="preserve"> i</w:t>
      </w:r>
      <w:r w:rsidR="00BE16FB" w:rsidRPr="00BE16FB">
        <w:t>Meskipun</w:t>
      </w:r>
      <w:r w:rsidR="00821AD1" w:rsidRPr="00821AD1">
        <w:rPr>
          <w:color w:val="FFFFFF" w:themeColor="background1"/>
          <w:sz w:val="6"/>
        </w:rPr>
        <w:t xml:space="preserve"> i</w:t>
      </w:r>
      <w:r w:rsidR="00BE16FB" w:rsidRPr="00BE16FB">
        <w:t>sosialisasi</w:t>
      </w:r>
      <w:r w:rsidR="00821AD1" w:rsidRPr="00821AD1">
        <w:rPr>
          <w:color w:val="FFFFFF" w:themeColor="background1"/>
          <w:sz w:val="6"/>
        </w:rPr>
        <w:t xml:space="preserve"> i</w:t>
      </w:r>
      <w:r w:rsidR="00BE16FB" w:rsidRPr="00BE16FB">
        <w:t>awal</w:t>
      </w:r>
      <w:r w:rsidR="00821AD1" w:rsidRPr="00821AD1">
        <w:rPr>
          <w:color w:val="FFFFFF" w:themeColor="background1"/>
          <w:sz w:val="6"/>
        </w:rPr>
        <w:t xml:space="preserve"> i</w:t>
      </w:r>
      <w:r w:rsidR="00BE16FB" w:rsidRPr="00BE16FB">
        <w:t>telah</w:t>
      </w:r>
      <w:r w:rsidR="00821AD1" w:rsidRPr="00821AD1">
        <w:rPr>
          <w:color w:val="FFFFFF" w:themeColor="background1"/>
          <w:sz w:val="6"/>
        </w:rPr>
        <w:t xml:space="preserve"> i</w:t>
      </w:r>
      <w:r w:rsidR="00BE16FB" w:rsidRPr="00BE16FB">
        <w:t>dilaksanakan</w:t>
      </w:r>
      <w:r w:rsidR="00821AD1" w:rsidRPr="00821AD1">
        <w:rPr>
          <w:color w:val="FFFFFF" w:themeColor="background1"/>
          <w:sz w:val="6"/>
        </w:rPr>
        <w:t xml:space="preserve"> i</w:t>
      </w:r>
      <w:r w:rsidR="00BE16FB" w:rsidRPr="00BE16FB">
        <w:t>di</w:t>
      </w:r>
      <w:r w:rsidR="00821AD1" w:rsidRPr="00821AD1">
        <w:rPr>
          <w:color w:val="FFFFFF" w:themeColor="background1"/>
          <w:sz w:val="6"/>
        </w:rPr>
        <w:t xml:space="preserve"> i</w:t>
      </w:r>
      <w:r w:rsidR="00BE16FB" w:rsidRPr="00BE16FB">
        <w:t>tingkat</w:t>
      </w:r>
      <w:r w:rsidR="00821AD1" w:rsidRPr="00821AD1">
        <w:rPr>
          <w:color w:val="FFFFFF" w:themeColor="background1"/>
          <w:sz w:val="6"/>
        </w:rPr>
        <w:t xml:space="preserve"> i</w:t>
      </w:r>
      <w:r w:rsidR="00BE16FB" w:rsidRPr="00BE16FB">
        <w:t>kabupaten,</w:t>
      </w:r>
      <w:r w:rsidR="00821AD1" w:rsidRPr="00821AD1">
        <w:rPr>
          <w:color w:val="FFFFFF" w:themeColor="background1"/>
          <w:sz w:val="6"/>
        </w:rPr>
        <w:t xml:space="preserve"> i</w:t>
      </w:r>
      <w:r w:rsidR="00BE16FB" w:rsidRPr="00BE16FB">
        <w:t>sosialisasi</w:t>
      </w:r>
      <w:r w:rsidR="00821AD1" w:rsidRPr="00821AD1">
        <w:rPr>
          <w:color w:val="FFFFFF" w:themeColor="background1"/>
          <w:sz w:val="6"/>
        </w:rPr>
        <w:t xml:space="preserve"> i</w:t>
      </w:r>
      <w:r w:rsidR="00BE16FB" w:rsidRPr="00BE16FB">
        <w:t>lanjutan</w:t>
      </w:r>
      <w:r w:rsidR="00821AD1" w:rsidRPr="00821AD1">
        <w:rPr>
          <w:color w:val="FFFFFF" w:themeColor="background1"/>
          <w:sz w:val="6"/>
        </w:rPr>
        <w:t xml:space="preserve"> i</w:t>
      </w:r>
      <w:r w:rsidR="00BE16FB" w:rsidRPr="00BE16FB">
        <w:t>di</w:t>
      </w:r>
      <w:r w:rsidR="00821AD1" w:rsidRPr="00821AD1">
        <w:rPr>
          <w:color w:val="FFFFFF" w:themeColor="background1"/>
          <w:sz w:val="6"/>
        </w:rPr>
        <w:t xml:space="preserve"> i</w:t>
      </w:r>
      <w:r w:rsidR="00BE16FB" w:rsidRPr="00BE16FB">
        <w:t>tingkat</w:t>
      </w:r>
      <w:r w:rsidR="00821AD1" w:rsidRPr="00821AD1">
        <w:rPr>
          <w:color w:val="FFFFFF" w:themeColor="background1"/>
          <w:sz w:val="6"/>
        </w:rPr>
        <w:t xml:space="preserve"> i</w:t>
      </w:r>
      <w:r w:rsidR="00BE16FB" w:rsidRPr="00BE16FB">
        <w:t>kecamatan</w:t>
      </w:r>
      <w:r w:rsidR="00821AD1" w:rsidRPr="00821AD1">
        <w:rPr>
          <w:color w:val="FFFFFF" w:themeColor="background1"/>
          <w:sz w:val="6"/>
        </w:rPr>
        <w:t xml:space="preserve"> i</w:t>
      </w:r>
      <w:r w:rsidR="00BE16FB" w:rsidRPr="00BE16FB">
        <w:t>tidak</w:t>
      </w:r>
      <w:r w:rsidR="00821AD1" w:rsidRPr="00821AD1">
        <w:rPr>
          <w:color w:val="FFFFFF" w:themeColor="background1"/>
          <w:sz w:val="6"/>
        </w:rPr>
        <w:t xml:space="preserve"> i</w:t>
      </w:r>
      <w:r w:rsidR="00BE16FB" w:rsidRPr="00BE16FB">
        <w:t>dilaksanakan</w:t>
      </w:r>
      <w:r w:rsidR="00821AD1" w:rsidRPr="00821AD1">
        <w:rPr>
          <w:color w:val="FFFFFF" w:themeColor="background1"/>
          <w:sz w:val="6"/>
        </w:rPr>
        <w:t xml:space="preserve"> i</w:t>
      </w:r>
      <w:r w:rsidR="00BE16FB" w:rsidRPr="00BE16FB">
        <w:t>karena</w:t>
      </w:r>
      <w:r w:rsidR="00821AD1" w:rsidRPr="00821AD1">
        <w:rPr>
          <w:color w:val="FFFFFF" w:themeColor="background1"/>
          <w:sz w:val="6"/>
        </w:rPr>
        <w:t xml:space="preserve"> i</w:t>
      </w:r>
      <w:r w:rsidR="00BE16FB" w:rsidRPr="00BE16FB">
        <w:t>keterbatasan</w:t>
      </w:r>
      <w:r w:rsidR="00821AD1" w:rsidRPr="00821AD1">
        <w:rPr>
          <w:color w:val="FFFFFF" w:themeColor="background1"/>
          <w:sz w:val="6"/>
        </w:rPr>
        <w:t xml:space="preserve"> i</w:t>
      </w:r>
      <w:r w:rsidR="00BE16FB" w:rsidRPr="00BE16FB">
        <w:t>anggaran</w:t>
      </w:r>
      <w:r w:rsidR="00821AD1" w:rsidRPr="00821AD1">
        <w:rPr>
          <w:color w:val="FFFFFF" w:themeColor="background1"/>
          <w:sz w:val="6"/>
        </w:rPr>
        <w:t xml:space="preserve"> i</w:t>
      </w:r>
      <w:r w:rsidR="00BE16FB" w:rsidRPr="00BE16FB">
        <w:t>serta</w:t>
      </w:r>
      <w:r w:rsidR="00821AD1" w:rsidRPr="00821AD1">
        <w:rPr>
          <w:color w:val="FFFFFF" w:themeColor="background1"/>
          <w:sz w:val="6"/>
        </w:rPr>
        <w:t xml:space="preserve"> i</w:t>
      </w:r>
      <w:r w:rsidR="00BE16FB" w:rsidRPr="00BE16FB">
        <w:t>sarana</w:t>
      </w:r>
      <w:r w:rsidR="00821AD1" w:rsidRPr="00821AD1">
        <w:rPr>
          <w:color w:val="FFFFFF" w:themeColor="background1"/>
          <w:sz w:val="6"/>
        </w:rPr>
        <w:t xml:space="preserve"> i</w:t>
      </w:r>
      <w:r w:rsidR="00BE16FB" w:rsidRPr="00BE16FB">
        <w:t>dan</w:t>
      </w:r>
      <w:r w:rsidR="00821AD1" w:rsidRPr="00821AD1">
        <w:rPr>
          <w:color w:val="FFFFFF" w:themeColor="background1"/>
          <w:sz w:val="6"/>
        </w:rPr>
        <w:t xml:space="preserve"> i</w:t>
      </w:r>
      <w:r w:rsidR="00BE16FB" w:rsidRPr="00BE16FB">
        <w:t>prasarana.</w:t>
      </w:r>
      <w:r w:rsidR="00821AD1" w:rsidRPr="00821AD1">
        <w:rPr>
          <w:color w:val="FFFFFF" w:themeColor="background1"/>
          <w:sz w:val="6"/>
        </w:rPr>
        <w:t xml:space="preserve"> i</w:t>
      </w:r>
      <w:r w:rsidR="00BE16FB" w:rsidRPr="00BE16FB">
        <w:t>Tidak</w:t>
      </w:r>
      <w:r w:rsidR="00821AD1" w:rsidRPr="00821AD1">
        <w:rPr>
          <w:color w:val="FFFFFF" w:themeColor="background1"/>
          <w:sz w:val="6"/>
        </w:rPr>
        <w:t xml:space="preserve"> i</w:t>
      </w:r>
      <w:r w:rsidR="00BE16FB" w:rsidRPr="00BE16FB">
        <w:t>tersedia</w:t>
      </w:r>
      <w:r w:rsidR="00821AD1" w:rsidRPr="00821AD1">
        <w:rPr>
          <w:color w:val="FFFFFF" w:themeColor="background1"/>
          <w:sz w:val="6"/>
        </w:rPr>
        <w:t xml:space="preserve"> i</w:t>
      </w:r>
      <w:r w:rsidR="00BE16FB" w:rsidRPr="00BE16FB">
        <w:t>anggaran</w:t>
      </w:r>
      <w:r w:rsidR="00821AD1" w:rsidRPr="00821AD1">
        <w:rPr>
          <w:color w:val="FFFFFF" w:themeColor="background1"/>
          <w:sz w:val="6"/>
        </w:rPr>
        <w:t xml:space="preserve"> i</w:t>
      </w:r>
      <w:r w:rsidR="00BE16FB" w:rsidRPr="00BE16FB">
        <w:t>khusus</w:t>
      </w:r>
      <w:r w:rsidR="00821AD1" w:rsidRPr="00821AD1">
        <w:rPr>
          <w:color w:val="FFFFFF" w:themeColor="background1"/>
          <w:sz w:val="6"/>
        </w:rPr>
        <w:t xml:space="preserve"> i</w:t>
      </w:r>
      <w:r w:rsidR="00BE16FB" w:rsidRPr="00BE16FB">
        <w:t>untuk</w:t>
      </w:r>
      <w:r w:rsidR="00821AD1" w:rsidRPr="00821AD1">
        <w:rPr>
          <w:color w:val="FFFFFF" w:themeColor="background1"/>
          <w:sz w:val="6"/>
        </w:rPr>
        <w:t xml:space="preserve"> i</w:t>
      </w:r>
      <w:r w:rsidR="00BE16FB" w:rsidRPr="00BE16FB">
        <w:t>biaya</w:t>
      </w:r>
      <w:r w:rsidR="00821AD1" w:rsidRPr="00821AD1">
        <w:rPr>
          <w:color w:val="FFFFFF" w:themeColor="background1"/>
          <w:sz w:val="6"/>
        </w:rPr>
        <w:t xml:space="preserve"> i</w:t>
      </w:r>
      <w:r w:rsidR="00BE16FB" w:rsidRPr="00BE16FB">
        <w:t>operasional</w:t>
      </w:r>
      <w:r w:rsidR="00821AD1" w:rsidRPr="00821AD1">
        <w:rPr>
          <w:color w:val="FFFFFF" w:themeColor="background1"/>
          <w:sz w:val="6"/>
        </w:rPr>
        <w:t xml:space="preserve"> i</w:t>
      </w:r>
      <w:r w:rsidR="00BE16FB" w:rsidRPr="00BE16FB">
        <w:t>penyuluh</w:t>
      </w:r>
      <w:r w:rsidR="00821AD1" w:rsidRPr="00821AD1">
        <w:rPr>
          <w:color w:val="FFFFFF" w:themeColor="background1"/>
          <w:sz w:val="6"/>
        </w:rPr>
        <w:t xml:space="preserve"> i</w:t>
      </w:r>
      <w:r w:rsidR="00BE16FB" w:rsidRPr="00BE16FB">
        <w:t>yang</w:t>
      </w:r>
      <w:r w:rsidR="00821AD1" w:rsidRPr="00821AD1">
        <w:rPr>
          <w:color w:val="FFFFFF" w:themeColor="background1"/>
          <w:sz w:val="6"/>
        </w:rPr>
        <w:t xml:space="preserve"> i</w:t>
      </w:r>
      <w:r w:rsidR="00BE16FB" w:rsidRPr="00BE16FB">
        <w:t>diperlukan</w:t>
      </w:r>
      <w:r w:rsidR="00821AD1" w:rsidRPr="00821AD1">
        <w:rPr>
          <w:color w:val="FFFFFF" w:themeColor="background1"/>
          <w:sz w:val="6"/>
        </w:rPr>
        <w:t xml:space="preserve"> i</w:t>
      </w:r>
      <w:r w:rsidR="00BE16FB" w:rsidRPr="00BE16FB">
        <w:t>untuk</w:t>
      </w:r>
      <w:r w:rsidR="00821AD1" w:rsidRPr="00821AD1">
        <w:rPr>
          <w:color w:val="FFFFFF" w:themeColor="background1"/>
          <w:sz w:val="6"/>
        </w:rPr>
        <w:t xml:space="preserve"> i</w:t>
      </w:r>
      <w:r w:rsidR="00BE16FB" w:rsidRPr="00BE16FB">
        <w:t>melaksanakan</w:t>
      </w:r>
      <w:r w:rsidR="00821AD1" w:rsidRPr="00821AD1">
        <w:rPr>
          <w:color w:val="FFFFFF" w:themeColor="background1"/>
          <w:sz w:val="6"/>
        </w:rPr>
        <w:t xml:space="preserve"> i</w:t>
      </w:r>
      <w:r w:rsidR="00BE16FB" w:rsidRPr="00BE16FB">
        <w:t>sosialisasi</w:t>
      </w:r>
      <w:r w:rsidR="00821AD1" w:rsidRPr="00821AD1">
        <w:rPr>
          <w:color w:val="FFFFFF" w:themeColor="background1"/>
          <w:sz w:val="6"/>
        </w:rPr>
        <w:t xml:space="preserve"> i</w:t>
      </w:r>
      <w:r w:rsidR="00BE16FB" w:rsidRPr="00BE16FB">
        <w:t>lebih</w:t>
      </w:r>
      <w:r w:rsidR="00821AD1" w:rsidRPr="00821AD1">
        <w:rPr>
          <w:color w:val="FFFFFF" w:themeColor="background1"/>
          <w:sz w:val="6"/>
        </w:rPr>
        <w:t xml:space="preserve"> i</w:t>
      </w:r>
      <w:r w:rsidR="00BE16FB" w:rsidRPr="00BE16FB">
        <w:t>lanjut,</w:t>
      </w:r>
      <w:r w:rsidR="00821AD1" w:rsidRPr="00821AD1">
        <w:rPr>
          <w:color w:val="FFFFFF" w:themeColor="background1"/>
          <w:sz w:val="6"/>
        </w:rPr>
        <w:t xml:space="preserve"> i</w:t>
      </w:r>
      <w:r w:rsidR="00BE16FB" w:rsidRPr="00BE16FB">
        <w:t>yang</w:t>
      </w:r>
      <w:r w:rsidR="00821AD1" w:rsidRPr="00821AD1">
        <w:rPr>
          <w:color w:val="FFFFFF" w:themeColor="background1"/>
          <w:sz w:val="6"/>
        </w:rPr>
        <w:t xml:space="preserve"> i</w:t>
      </w:r>
      <w:r w:rsidR="00BE16FB" w:rsidRPr="00BE16FB">
        <w:t>sebenarnya</w:t>
      </w:r>
      <w:r w:rsidR="00821AD1" w:rsidRPr="00821AD1">
        <w:rPr>
          <w:color w:val="FFFFFF" w:themeColor="background1"/>
          <w:sz w:val="6"/>
        </w:rPr>
        <w:t xml:space="preserve"> i</w:t>
      </w:r>
      <w:r w:rsidR="00BE16FB" w:rsidRPr="00BE16FB">
        <w:t>sangat</w:t>
      </w:r>
      <w:r w:rsidR="00821AD1" w:rsidRPr="00821AD1">
        <w:rPr>
          <w:color w:val="FFFFFF" w:themeColor="background1"/>
          <w:sz w:val="6"/>
        </w:rPr>
        <w:t xml:space="preserve"> i</w:t>
      </w:r>
      <w:r w:rsidR="00BE16FB" w:rsidRPr="00BE16FB">
        <w:t>dibutuhkan</w:t>
      </w:r>
      <w:r w:rsidR="00821AD1" w:rsidRPr="00821AD1">
        <w:rPr>
          <w:color w:val="FFFFFF" w:themeColor="background1"/>
          <w:sz w:val="6"/>
        </w:rPr>
        <w:t xml:space="preserve"> i</w:t>
      </w:r>
      <w:r w:rsidR="00BE16FB" w:rsidRPr="00BE16FB">
        <w:t>oleh</w:t>
      </w:r>
      <w:r w:rsidR="00821AD1" w:rsidRPr="00821AD1">
        <w:rPr>
          <w:color w:val="FFFFFF" w:themeColor="background1"/>
          <w:sz w:val="6"/>
        </w:rPr>
        <w:t xml:space="preserve"> i</w:t>
      </w:r>
      <w:r w:rsidR="00BE16FB" w:rsidRPr="00BE16FB">
        <w:t>para</w:t>
      </w:r>
      <w:r w:rsidR="00821AD1" w:rsidRPr="00821AD1">
        <w:rPr>
          <w:color w:val="FFFFFF" w:themeColor="background1"/>
          <w:sz w:val="6"/>
        </w:rPr>
        <w:t xml:space="preserve"> i</w:t>
      </w:r>
      <w:r w:rsidR="00BE16FB" w:rsidRPr="00BE16FB">
        <w:t>petani.</w:t>
      </w:r>
      <w:r w:rsidRPr="00B33F57">
        <w:tab/>
        <w:t>“Untuk</w:t>
      </w:r>
      <w:r w:rsidR="00821AD1" w:rsidRPr="00821AD1">
        <w:rPr>
          <w:color w:val="FFFFFF" w:themeColor="background1"/>
          <w:sz w:val="6"/>
        </w:rPr>
        <w:t xml:space="preserve"> i</w:t>
      </w:r>
      <w:r w:rsidRPr="00B33F57">
        <w:t>saat</w:t>
      </w:r>
      <w:r w:rsidR="00821AD1" w:rsidRPr="00821AD1">
        <w:rPr>
          <w:color w:val="FFFFFF" w:themeColor="background1"/>
          <w:sz w:val="6"/>
        </w:rPr>
        <w:t xml:space="preserve"> i</w:t>
      </w:r>
      <w:r w:rsidRPr="00B33F57">
        <w:t>ini,</w:t>
      </w:r>
      <w:r w:rsidR="00821AD1" w:rsidRPr="00821AD1">
        <w:rPr>
          <w:color w:val="FFFFFF" w:themeColor="background1"/>
          <w:sz w:val="6"/>
        </w:rPr>
        <w:t xml:space="preserve"> i</w:t>
      </w:r>
      <w:r w:rsidRPr="00B33F57">
        <w:t>pemerintah</w:t>
      </w:r>
      <w:r w:rsidR="00821AD1" w:rsidRPr="00821AD1">
        <w:rPr>
          <w:color w:val="FFFFFF" w:themeColor="background1"/>
          <w:sz w:val="6"/>
        </w:rPr>
        <w:t xml:space="preserve"> i</w:t>
      </w:r>
      <w:r w:rsidRPr="00B33F57">
        <w:t>baru</w:t>
      </w:r>
      <w:r w:rsidR="00821AD1" w:rsidRPr="00821AD1">
        <w:rPr>
          <w:color w:val="FFFFFF" w:themeColor="background1"/>
          <w:sz w:val="6"/>
        </w:rPr>
        <w:t xml:space="preserve"> i</w:t>
      </w:r>
      <w:r w:rsidRPr="00B33F57">
        <w:t>bisa</w:t>
      </w:r>
      <w:r w:rsidR="00821AD1" w:rsidRPr="00821AD1">
        <w:rPr>
          <w:color w:val="FFFFFF" w:themeColor="background1"/>
          <w:sz w:val="6"/>
        </w:rPr>
        <w:t xml:space="preserve"> i</w:t>
      </w:r>
      <w:r w:rsidRPr="00B33F57">
        <w:t>mensubsidi</w:t>
      </w:r>
      <w:r w:rsidR="00821AD1" w:rsidRPr="00821AD1">
        <w:rPr>
          <w:color w:val="FFFFFF" w:themeColor="background1"/>
          <w:sz w:val="6"/>
        </w:rPr>
        <w:t xml:space="preserve"> i</w:t>
      </w:r>
      <w:r w:rsidRPr="00B33F57">
        <w:t>80%</w:t>
      </w:r>
      <w:r w:rsidR="00821AD1" w:rsidRPr="00821AD1">
        <w:rPr>
          <w:color w:val="FFFFFF" w:themeColor="background1"/>
          <w:sz w:val="6"/>
        </w:rPr>
        <w:t xml:space="preserve"> i</w:t>
      </w:r>
      <w:r w:rsidRPr="00B33F57">
        <w:t>dari</w:t>
      </w:r>
      <w:r w:rsidR="00821AD1" w:rsidRPr="00821AD1">
        <w:rPr>
          <w:color w:val="FFFFFF" w:themeColor="background1"/>
          <w:sz w:val="6"/>
        </w:rPr>
        <w:t xml:space="preserve"> i</w:t>
      </w:r>
      <w:r w:rsidRPr="00B33F57">
        <w:t>APBN</w:t>
      </w:r>
      <w:r w:rsidR="00821AD1" w:rsidRPr="00821AD1">
        <w:rPr>
          <w:color w:val="FFFFFF" w:themeColor="background1"/>
          <w:sz w:val="6"/>
        </w:rPr>
        <w:t xml:space="preserve"> i</w:t>
      </w:r>
      <w:r w:rsidRPr="00B33F57">
        <w:t>atau</w:t>
      </w:r>
      <w:r w:rsidR="00821AD1" w:rsidRPr="00821AD1">
        <w:rPr>
          <w:color w:val="FFFFFF" w:themeColor="background1"/>
          <w:sz w:val="6"/>
        </w:rPr>
        <w:t xml:space="preserve"> i</w:t>
      </w:r>
      <w:r w:rsidRPr="00B33F57">
        <w:t>sebesar</w:t>
      </w:r>
      <w:r w:rsidR="00821AD1" w:rsidRPr="00821AD1">
        <w:rPr>
          <w:color w:val="FFFFFF" w:themeColor="background1"/>
          <w:spacing w:val="-15"/>
          <w:sz w:val="6"/>
        </w:rPr>
        <w:t xml:space="preserve"> i</w:t>
      </w:r>
      <w:r w:rsidRPr="00B33F57">
        <w:t>Rp.</w:t>
      </w:r>
      <w:r w:rsidR="00821AD1" w:rsidRPr="00821AD1">
        <w:rPr>
          <w:color w:val="FFFFFF" w:themeColor="background1"/>
          <w:spacing w:val="-11"/>
          <w:sz w:val="6"/>
        </w:rPr>
        <w:t xml:space="preserve"> i</w:t>
      </w:r>
      <w:r w:rsidRPr="00B33F57">
        <w:t>144.000/Ha/MT.</w:t>
      </w:r>
      <w:r w:rsidR="00821AD1" w:rsidRPr="00821AD1">
        <w:rPr>
          <w:color w:val="FFFFFF" w:themeColor="background1"/>
          <w:spacing w:val="-15"/>
          <w:sz w:val="6"/>
        </w:rPr>
        <w:t xml:space="preserve"> i</w:t>
      </w:r>
      <w:r w:rsidRPr="00B33F57">
        <w:t>Petani</w:t>
      </w:r>
      <w:r w:rsidR="00821AD1" w:rsidRPr="00821AD1">
        <w:rPr>
          <w:color w:val="FFFFFF" w:themeColor="background1"/>
          <w:spacing w:val="-15"/>
          <w:sz w:val="6"/>
        </w:rPr>
        <w:t xml:space="preserve"> i</w:t>
      </w:r>
      <w:r w:rsidRPr="00B33F57">
        <w:t>hanya</w:t>
      </w:r>
      <w:r w:rsidR="00821AD1" w:rsidRPr="00821AD1">
        <w:rPr>
          <w:color w:val="FFFFFF" w:themeColor="background1"/>
          <w:spacing w:val="-10"/>
          <w:sz w:val="6"/>
        </w:rPr>
        <w:t xml:space="preserve"> i</w:t>
      </w:r>
      <w:r w:rsidRPr="00B33F57">
        <w:t>membayar</w:t>
      </w:r>
      <w:r w:rsidRPr="00B33F57">
        <w:rPr>
          <w:spacing w:val="-12"/>
        </w:rPr>
        <w:t xml:space="preserve"> </w:t>
      </w:r>
      <w:r w:rsidRPr="00B33F57">
        <w:t>20%</w:t>
      </w:r>
      <w:r w:rsidRPr="00B33F57">
        <w:rPr>
          <w:spacing w:val="-15"/>
        </w:rPr>
        <w:t xml:space="preserve"> </w:t>
      </w:r>
      <w:r w:rsidRPr="00B33F57">
        <w:t>saja</w:t>
      </w:r>
      <w:r w:rsidRPr="00B33F57">
        <w:rPr>
          <w:spacing w:val="-15"/>
        </w:rPr>
        <w:t xml:space="preserve"> </w:t>
      </w:r>
      <w:r w:rsidRPr="00B33F57">
        <w:t>atau</w:t>
      </w:r>
      <w:r w:rsidRPr="00B33F57">
        <w:rPr>
          <w:spacing w:val="-14"/>
        </w:rPr>
        <w:t xml:space="preserve"> </w:t>
      </w:r>
      <w:r w:rsidRPr="00B33F57">
        <w:t xml:space="preserve">sebesar Rp. 36.000/Ha/MT. Saat ini kita keterbatasan biaya untuk melakukan sosialisasi, sehingga dalam proses sosialisasi mengalami hambatan dan tidak </w:t>
      </w:r>
      <w:r w:rsidRPr="00B33F57">
        <w:lastRenderedPageBreak/>
        <w:t>maksimal” (wawancara pribadi bersama Pak Sahrul Gunawan, 20 Januari 2024).</w:t>
      </w:r>
    </w:p>
    <w:p w14:paraId="314C0E86" w14:textId="77777777" w:rsidR="00F51016" w:rsidRPr="00B33F57" w:rsidRDefault="00F51016" w:rsidP="00F51016">
      <w:pPr>
        <w:numPr>
          <w:ilvl w:val="1"/>
          <w:numId w:val="8"/>
        </w:numPr>
        <w:shd w:val="clear" w:color="auto" w:fill="FFFFFF"/>
        <w:spacing w:line="276" w:lineRule="auto"/>
        <w:ind w:left="709"/>
        <w:jc w:val="both"/>
        <w:textAlignment w:val="baseline"/>
        <w:rPr>
          <w:b/>
          <w:bCs/>
          <w:iCs/>
          <w:lang w:val="en-ID"/>
        </w:rPr>
      </w:pPr>
      <w:proofErr w:type="spellStart"/>
      <w:r w:rsidRPr="00B33F57">
        <w:rPr>
          <w:b/>
          <w:bCs/>
          <w:iCs/>
          <w:lang w:val="en-ID"/>
        </w:rPr>
        <w:t>Fasilitas</w:t>
      </w:r>
      <w:proofErr w:type="spellEnd"/>
    </w:p>
    <w:p w14:paraId="207F8F45" w14:textId="50A98E07" w:rsidR="00F51016" w:rsidRPr="00B33F57" w:rsidRDefault="00F51016" w:rsidP="00F51016">
      <w:pPr>
        <w:pStyle w:val="p3"/>
      </w:pPr>
      <w:r w:rsidRPr="00B33F57">
        <w:tab/>
        <w:t>Supaya program berjalan secara maksimal, sarana dan prasarana harus tersedia.</w:t>
      </w:r>
      <w:r w:rsidRPr="00B33F57">
        <w:rPr>
          <w:spacing w:val="-1"/>
        </w:rPr>
        <w:t xml:space="preserve"> </w:t>
      </w:r>
      <w:r w:rsidRPr="00B33F57">
        <w:t>Tujuan</w:t>
      </w:r>
      <w:r w:rsidRPr="00B33F57">
        <w:rPr>
          <w:spacing w:val="-8"/>
        </w:rPr>
        <w:t xml:space="preserve"> </w:t>
      </w:r>
      <w:r w:rsidRPr="00B33F57">
        <w:t>dapat terhambat oleh</w:t>
      </w:r>
      <w:r w:rsidRPr="00B33F57">
        <w:rPr>
          <w:spacing w:val="-8"/>
        </w:rPr>
        <w:t xml:space="preserve"> </w:t>
      </w:r>
      <w:r w:rsidRPr="00B33F57">
        <w:t>keterbatasan</w:t>
      </w:r>
      <w:r w:rsidRPr="00B33F57">
        <w:rPr>
          <w:spacing w:val="-3"/>
        </w:rPr>
        <w:t xml:space="preserve"> </w:t>
      </w:r>
      <w:r w:rsidRPr="00B33F57">
        <w:t>seperti</w:t>
      </w:r>
      <w:r w:rsidRPr="00B33F57">
        <w:rPr>
          <w:spacing w:val="-8"/>
        </w:rPr>
        <w:t xml:space="preserve"> </w:t>
      </w:r>
      <w:r w:rsidRPr="00B33F57">
        <w:t>ini. Misalnya,</w:t>
      </w:r>
      <w:r w:rsidRPr="00B33F57">
        <w:rPr>
          <w:spacing w:val="-1"/>
        </w:rPr>
        <w:t xml:space="preserve"> </w:t>
      </w:r>
      <w:r w:rsidRPr="00B33F57">
        <w:t>penyuluh tidak dapat melaksanakan kegiatan sosialisasi jika tidak memiliki sarana dan prasarana</w:t>
      </w:r>
      <w:r w:rsidRPr="00B33F57">
        <w:rPr>
          <w:spacing w:val="-2"/>
        </w:rPr>
        <w:t xml:space="preserve"> </w:t>
      </w:r>
      <w:r w:rsidRPr="00B33F57">
        <w:t>yang</w:t>
      </w:r>
      <w:r w:rsidRPr="00B33F57">
        <w:rPr>
          <w:spacing w:val="1"/>
        </w:rPr>
        <w:t xml:space="preserve"> </w:t>
      </w:r>
      <w:r w:rsidRPr="00B33F57">
        <w:t>memadai.</w:t>
      </w:r>
      <w:r w:rsidRPr="00B33F57">
        <w:rPr>
          <w:spacing w:val="4"/>
        </w:rPr>
        <w:t xml:space="preserve"> </w:t>
      </w:r>
      <w:r w:rsidRPr="00B33F57">
        <w:t>Karena</w:t>
      </w:r>
      <w:r w:rsidRPr="00B33F57">
        <w:rPr>
          <w:spacing w:val="-4"/>
        </w:rPr>
        <w:t xml:space="preserve"> </w:t>
      </w:r>
      <w:r w:rsidRPr="00B33F57">
        <w:t>kurangnya</w:t>
      </w:r>
      <w:r w:rsidRPr="00B33F57">
        <w:rPr>
          <w:spacing w:val="-4"/>
        </w:rPr>
        <w:t xml:space="preserve"> </w:t>
      </w:r>
      <w:r w:rsidRPr="00B33F57">
        <w:t>tempat</w:t>
      </w:r>
      <w:r w:rsidRPr="00B33F57">
        <w:rPr>
          <w:spacing w:val="2"/>
        </w:rPr>
        <w:t xml:space="preserve"> </w:t>
      </w:r>
      <w:r w:rsidRPr="00B33F57">
        <w:t>yang</w:t>
      </w:r>
      <w:r w:rsidRPr="00B33F57">
        <w:rPr>
          <w:spacing w:val="-3"/>
        </w:rPr>
        <w:t xml:space="preserve"> </w:t>
      </w:r>
      <w:r w:rsidRPr="00B33F57">
        <w:t>cukup</w:t>
      </w:r>
      <w:r w:rsidRPr="00B33F57">
        <w:rPr>
          <w:spacing w:val="-3"/>
        </w:rPr>
        <w:t xml:space="preserve"> </w:t>
      </w:r>
      <w:r w:rsidRPr="00B33F57">
        <w:t>untuk</w:t>
      </w:r>
      <w:r w:rsidRPr="00B33F57">
        <w:rPr>
          <w:spacing w:val="-2"/>
        </w:rPr>
        <w:t xml:space="preserve"> berkumpul, </w:t>
      </w:r>
      <w:r w:rsidRPr="00B33F57">
        <w:t>rutin</w:t>
      </w:r>
      <w:r w:rsidRPr="00B33F57">
        <w:rPr>
          <w:spacing w:val="-7"/>
        </w:rPr>
        <w:t xml:space="preserve"> </w:t>
      </w:r>
      <w:r w:rsidRPr="00B33F57">
        <w:t>dengan</w:t>
      </w:r>
      <w:r w:rsidRPr="00B33F57">
        <w:rPr>
          <w:spacing w:val="-4"/>
        </w:rPr>
        <w:t xml:space="preserve"> </w:t>
      </w:r>
      <w:r w:rsidRPr="00B33F57">
        <w:t>petani.</w:t>
      </w:r>
      <w:r w:rsidRPr="00B33F57">
        <w:rPr>
          <w:spacing w:val="5"/>
        </w:rPr>
        <w:t xml:space="preserve"> </w:t>
      </w:r>
      <w:r w:rsidRPr="00B33F57">
        <w:t>Seperti</w:t>
      </w:r>
      <w:r w:rsidRPr="00B33F57">
        <w:rPr>
          <w:spacing w:val="-4"/>
        </w:rPr>
        <w:t xml:space="preserve"> </w:t>
      </w:r>
      <w:r w:rsidRPr="00B33F57">
        <w:t>yang</w:t>
      </w:r>
      <w:r w:rsidRPr="00B33F57">
        <w:rPr>
          <w:spacing w:val="1"/>
        </w:rPr>
        <w:t xml:space="preserve"> </w:t>
      </w:r>
      <w:r w:rsidRPr="00B33F57">
        <w:t>kembali</w:t>
      </w:r>
      <w:r w:rsidRPr="00B33F57">
        <w:rPr>
          <w:spacing w:val="-8"/>
        </w:rPr>
        <w:t xml:space="preserve"> </w:t>
      </w:r>
      <w:r w:rsidRPr="00B33F57">
        <w:t>disampaikan</w:t>
      </w:r>
      <w:r w:rsidRPr="00B33F57">
        <w:rPr>
          <w:spacing w:val="-5"/>
        </w:rPr>
        <w:t xml:space="preserve"> </w:t>
      </w:r>
      <w:r w:rsidRPr="00B33F57">
        <w:t>oleh</w:t>
      </w:r>
      <w:r w:rsidRPr="00B33F57">
        <w:rPr>
          <w:spacing w:val="-4"/>
        </w:rPr>
        <w:t xml:space="preserve"> </w:t>
      </w:r>
      <w:r w:rsidRPr="00B33F57">
        <w:t>Pak</w:t>
      </w:r>
      <w:r w:rsidRPr="00B33F57">
        <w:rPr>
          <w:spacing w:val="1"/>
        </w:rPr>
        <w:t xml:space="preserve"> </w:t>
      </w:r>
      <w:r w:rsidRPr="00B33F57">
        <w:t>Sahrul</w:t>
      </w:r>
      <w:r w:rsidRPr="00B33F57">
        <w:rPr>
          <w:spacing w:val="-8"/>
        </w:rPr>
        <w:t xml:space="preserve"> </w:t>
      </w:r>
      <w:r w:rsidRPr="00B33F57">
        <w:rPr>
          <w:spacing w:val="-2"/>
        </w:rPr>
        <w:t>Gunawan:</w:t>
      </w:r>
    </w:p>
    <w:p w14:paraId="446AF8FB" w14:textId="07336853" w:rsidR="00F51016" w:rsidRPr="00B33F57" w:rsidRDefault="00F51016" w:rsidP="00F51016">
      <w:pPr>
        <w:pStyle w:val="p3"/>
      </w:pPr>
      <w:r w:rsidRPr="00B33F57">
        <w:tab/>
        <w:t>“BPP Kecamatan Muara Telang tidak memiliki ruang pertemuan khusus. Komputer dan jaringan internet juga diperlukan untuk proses administrasi. Saat ini, penyuluh masih bergantung pada jaringan internet pribadi</w:t>
      </w:r>
      <w:r w:rsidRPr="00B33F57">
        <w:rPr>
          <w:spacing w:val="-4"/>
        </w:rPr>
        <w:t xml:space="preserve"> </w:t>
      </w:r>
      <w:r w:rsidRPr="00B33F57">
        <w:t>mereka untuk menyelesaikan proses administrasi, sehingga mereka membutuhkan jaringan internet yang stabil untuk mengakses aplikasi SIAP. Selain itu, mereka membutuhkan komputer untuk mengakses aplikasi tersebut” (wawancara pribadi, 20 Januari 2024).</w:t>
      </w:r>
    </w:p>
    <w:p w14:paraId="56DE8E33" w14:textId="71A1139B" w:rsidR="00F51016" w:rsidRDefault="00F51016" w:rsidP="00F51016">
      <w:pPr>
        <w:pStyle w:val="p3"/>
      </w:pPr>
      <w:r w:rsidRPr="00B33F57">
        <w:tab/>
        <w:t>Namun, dalam penelitian ini ditemukan bahwa penyuluh menggunakan komputer pribadi yang mungkin tidak sesuai untuk menginstal aplikasi tersebut. Oleh</w:t>
      </w:r>
      <w:r w:rsidRPr="00B33F57">
        <w:rPr>
          <w:spacing w:val="-14"/>
        </w:rPr>
        <w:t xml:space="preserve"> </w:t>
      </w:r>
      <w:r w:rsidRPr="00B33F57">
        <w:t>karena</w:t>
      </w:r>
      <w:r w:rsidRPr="00B33F57">
        <w:rPr>
          <w:spacing w:val="-6"/>
        </w:rPr>
        <w:t xml:space="preserve"> </w:t>
      </w:r>
      <w:r w:rsidRPr="00B33F57">
        <w:t>itu,</w:t>
      </w:r>
      <w:r w:rsidRPr="00B33F57">
        <w:rPr>
          <w:spacing w:val="-8"/>
        </w:rPr>
        <w:t xml:space="preserve"> </w:t>
      </w:r>
      <w:r w:rsidRPr="00B33F57">
        <w:t>disarankan</w:t>
      </w:r>
      <w:r w:rsidRPr="00B33F57">
        <w:rPr>
          <w:spacing w:val="-14"/>
        </w:rPr>
        <w:t xml:space="preserve"> </w:t>
      </w:r>
      <w:r w:rsidRPr="00B33F57">
        <w:t>agar</w:t>
      </w:r>
      <w:r w:rsidRPr="00B33F57">
        <w:rPr>
          <w:spacing w:val="-8"/>
        </w:rPr>
        <w:t xml:space="preserve"> </w:t>
      </w:r>
      <w:r w:rsidRPr="00B33F57">
        <w:t>penyuluh</w:t>
      </w:r>
      <w:r w:rsidRPr="00B33F57">
        <w:rPr>
          <w:spacing w:val="-9"/>
        </w:rPr>
        <w:t xml:space="preserve"> </w:t>
      </w:r>
      <w:r w:rsidRPr="00B33F57">
        <w:t>memiliki</w:t>
      </w:r>
      <w:r w:rsidRPr="00B33F57">
        <w:rPr>
          <w:spacing w:val="-13"/>
        </w:rPr>
        <w:t xml:space="preserve"> </w:t>
      </w:r>
      <w:r w:rsidRPr="00B33F57">
        <w:t>setidaknya</w:t>
      </w:r>
      <w:r w:rsidRPr="00B33F57">
        <w:rPr>
          <w:spacing w:val="-10"/>
        </w:rPr>
        <w:t xml:space="preserve"> </w:t>
      </w:r>
      <w:r w:rsidRPr="00B33F57">
        <w:t>dua</w:t>
      </w:r>
      <w:r w:rsidRPr="00B33F57">
        <w:rPr>
          <w:spacing w:val="-10"/>
        </w:rPr>
        <w:t xml:space="preserve"> </w:t>
      </w:r>
      <w:r w:rsidRPr="00B33F57">
        <w:t>komputer</w:t>
      </w:r>
      <w:r w:rsidRPr="00B33F57">
        <w:rPr>
          <w:spacing w:val="-8"/>
        </w:rPr>
        <w:t xml:space="preserve"> </w:t>
      </w:r>
      <w:r w:rsidRPr="00B33F57">
        <w:t>yang dapat digunakan.</w:t>
      </w:r>
    </w:p>
    <w:p w14:paraId="5C492742" w14:textId="77777777" w:rsidR="00D051FD" w:rsidRPr="00B33F57" w:rsidRDefault="00D051FD" w:rsidP="00F51016">
      <w:pPr>
        <w:pStyle w:val="p3"/>
      </w:pPr>
    </w:p>
    <w:p w14:paraId="3D58EB57" w14:textId="4C3D9409" w:rsidR="003C26C5" w:rsidRPr="00B33F57" w:rsidRDefault="00F51016">
      <w:pPr>
        <w:numPr>
          <w:ilvl w:val="0"/>
          <w:numId w:val="8"/>
        </w:numPr>
        <w:shd w:val="clear" w:color="auto" w:fill="FFFFFF"/>
        <w:spacing w:line="276" w:lineRule="auto"/>
        <w:ind w:left="284"/>
        <w:jc w:val="both"/>
        <w:textAlignment w:val="baseline"/>
        <w:rPr>
          <w:b/>
          <w:bCs/>
          <w:iCs/>
          <w:lang w:val="de-CH"/>
        </w:rPr>
      </w:pPr>
      <w:r w:rsidRPr="00B33F57">
        <w:rPr>
          <w:b/>
          <w:bCs/>
          <w:iCs/>
          <w:lang w:val="de-CH"/>
        </w:rPr>
        <w:t>Karakteristik Agen Pelaksana</w:t>
      </w:r>
    </w:p>
    <w:p w14:paraId="1206A9BA" w14:textId="77777777" w:rsidR="00B33F57" w:rsidRPr="00B33F57" w:rsidRDefault="00B33F57" w:rsidP="00B33F57">
      <w:pPr>
        <w:pStyle w:val="p2"/>
      </w:pPr>
      <w:r w:rsidRPr="00B33F57">
        <w:tab/>
        <w:t>Hasil dari observasi dan wawancara menunjukkan bahwa penyuluh belum sepenuhnya menunjukkan sifat-sifat yang penting untuk menjalankan program AUTP, seperti ketekunan, keahlian, dan tanggung jawab. Mereka masih terbilang jarang melakukan pengawasan dan pembinaan petani. Penyuluh juga belum sepenuhnya</w:t>
      </w:r>
      <w:r w:rsidRPr="00B33F57">
        <w:rPr>
          <w:spacing w:val="74"/>
        </w:rPr>
        <w:t xml:space="preserve"> </w:t>
      </w:r>
      <w:r w:rsidRPr="00B33F57">
        <w:t>melaksanakan</w:t>
      </w:r>
      <w:r w:rsidRPr="00B33F57">
        <w:rPr>
          <w:spacing w:val="71"/>
        </w:rPr>
        <w:t xml:space="preserve"> </w:t>
      </w:r>
      <w:r w:rsidRPr="00B33F57">
        <w:t>pengawasan</w:t>
      </w:r>
      <w:r w:rsidRPr="00B33F57">
        <w:rPr>
          <w:spacing w:val="69"/>
        </w:rPr>
        <w:t xml:space="preserve"> </w:t>
      </w:r>
      <w:r w:rsidRPr="00B33F57">
        <w:t>usahatani.</w:t>
      </w:r>
      <w:r w:rsidRPr="00B33F57">
        <w:rPr>
          <w:spacing w:val="75"/>
        </w:rPr>
        <w:t xml:space="preserve"> </w:t>
      </w:r>
      <w:r w:rsidRPr="00B33F57">
        <w:t>Selama</w:t>
      </w:r>
      <w:r w:rsidRPr="00B33F57">
        <w:rPr>
          <w:spacing w:val="72"/>
        </w:rPr>
        <w:t xml:space="preserve"> </w:t>
      </w:r>
      <w:r w:rsidRPr="00B33F57">
        <w:t>kunjungan,</w:t>
      </w:r>
      <w:r w:rsidRPr="00B33F57">
        <w:rPr>
          <w:spacing w:val="76"/>
        </w:rPr>
        <w:t xml:space="preserve"> </w:t>
      </w:r>
      <w:r w:rsidRPr="00B33F57">
        <w:rPr>
          <w:spacing w:val="-2"/>
        </w:rPr>
        <w:t xml:space="preserve">mereka </w:t>
      </w:r>
      <w:r w:rsidRPr="00B33F57">
        <w:t>jarang berbicara dengan para petani untuk membahas usahatani mereka. Padahal dengan bekerja secara maksimal akan membantu program berhasil dijalankan, karena menunjukkan</w:t>
      </w:r>
      <w:r w:rsidRPr="00B33F57">
        <w:rPr>
          <w:spacing w:val="-3"/>
        </w:rPr>
        <w:t xml:space="preserve"> </w:t>
      </w:r>
      <w:r w:rsidRPr="00B33F57">
        <w:t>hubungan yang baik antara penyuluh</w:t>
      </w:r>
      <w:r w:rsidRPr="00B33F57">
        <w:rPr>
          <w:spacing w:val="-3"/>
        </w:rPr>
        <w:t xml:space="preserve"> </w:t>
      </w:r>
      <w:r w:rsidRPr="00B33F57">
        <w:t>dan</w:t>
      </w:r>
      <w:r w:rsidRPr="00B33F57">
        <w:rPr>
          <w:spacing w:val="-3"/>
        </w:rPr>
        <w:t xml:space="preserve"> </w:t>
      </w:r>
      <w:r w:rsidRPr="00B33F57">
        <w:t>petani. Akan</w:t>
      </w:r>
      <w:r w:rsidRPr="00B33F57">
        <w:rPr>
          <w:spacing w:val="-3"/>
        </w:rPr>
        <w:t xml:space="preserve"> </w:t>
      </w:r>
      <w:r w:rsidRPr="00B33F57">
        <w:t>tetapi kurangnya SDM bagi penyuluh mengakibatkan proses penyuluhan kurang maksimal dilakukan. Serta jarak tempuh yang jauh juga menyebabkan hambatan bagi penyuluh untuk menjalin komunikasi dengan petani.</w:t>
      </w:r>
    </w:p>
    <w:p w14:paraId="72588C22" w14:textId="6C231EE3" w:rsidR="003C26C5" w:rsidRPr="00B33F57" w:rsidRDefault="00B33F57">
      <w:pPr>
        <w:numPr>
          <w:ilvl w:val="0"/>
          <w:numId w:val="8"/>
        </w:numPr>
        <w:shd w:val="clear" w:color="auto" w:fill="FFFFFF"/>
        <w:spacing w:line="276" w:lineRule="auto"/>
        <w:ind w:left="284"/>
        <w:jc w:val="both"/>
        <w:textAlignment w:val="baseline"/>
        <w:rPr>
          <w:b/>
          <w:bCs/>
          <w:iCs/>
          <w:lang w:val="de-CH"/>
        </w:rPr>
      </w:pPr>
      <w:r w:rsidRPr="00B33F57">
        <w:rPr>
          <w:b/>
          <w:bCs/>
          <w:iCs/>
          <w:lang w:val="de-CH"/>
        </w:rPr>
        <w:t>Lingkungan Sosial dan Ekonomi</w:t>
      </w:r>
    </w:p>
    <w:p w14:paraId="2F475ACB" w14:textId="7A9772A8" w:rsidR="00B33F57" w:rsidRPr="00B33F57" w:rsidRDefault="00B33F57" w:rsidP="00B33F57">
      <w:pPr>
        <w:pStyle w:val="p2"/>
        <w:rPr>
          <w:lang w:val="de-CH"/>
        </w:rPr>
      </w:pPr>
      <w:r w:rsidRPr="00B33F57">
        <w:t>Lingkungan</w:t>
      </w:r>
      <w:r w:rsidRPr="00B33F57">
        <w:tab/>
        <w:t>sosial</w:t>
      </w:r>
      <w:r w:rsidRPr="00B33F57">
        <w:tab/>
        <w:t>dan ekonomi</w:t>
      </w:r>
      <w:r w:rsidRPr="00B33F57">
        <w:tab/>
        <w:t xml:space="preserve">pada </w:t>
      </w:r>
      <w:r w:rsidRPr="00B33F57">
        <w:rPr>
          <w:lang w:val="de-CH"/>
        </w:rPr>
        <w:t>program AUTP belum berjalan dengan baik. Hal ini dikarenakan sebagian besar petani di Desa  Upang  Ceria  menghadapi  masalah keuangan. Sebagian besar dari</w:t>
      </w:r>
      <w:r w:rsidRPr="00B33F57">
        <w:rPr>
          <w:lang w:val="de-CH"/>
        </w:rPr>
        <w:tab/>
        <w:t>mereka mendapat kurang dari satu juta rupiah setiap bulan, bahkan ada yang mendapat kurang dari lima ratus ribu rupiah setiap bulan.</w:t>
      </w:r>
    </w:p>
    <w:p w14:paraId="5BBB12D3" w14:textId="5BE046AA" w:rsidR="00B33F57" w:rsidRDefault="00B33F57" w:rsidP="00B33F57">
      <w:pPr>
        <w:pStyle w:val="p2"/>
        <w:rPr>
          <w:lang w:val="de-CH"/>
        </w:rPr>
      </w:pPr>
      <w:r w:rsidRPr="00B33F57">
        <w:rPr>
          <w:lang w:val="de-CH"/>
        </w:rPr>
        <w:t xml:space="preserve">Petani hanya memiliki cukup uang untuk memenuhi  kebutuhan  sehari-hari. Situasi keuangan petani </w:t>
      </w:r>
      <w:r w:rsidRPr="00B33F57">
        <w:rPr>
          <w:lang w:val="de-CH"/>
        </w:rPr>
        <w:lastRenderedPageBreak/>
        <w:t>semakin memburuk karena banyaknya petani yang bekerja sebagai petani penggarap, biaya produksi yang tinggi, dan fluktuasi harga</w:t>
      </w:r>
      <w:r w:rsidRPr="00B33F57">
        <w:rPr>
          <w:lang w:val="de-CH"/>
        </w:rPr>
        <w:tab/>
        <w:t>gabah</w:t>
      </w:r>
      <w:r w:rsidRPr="00B33F57">
        <w:rPr>
          <w:lang w:val="de-CH"/>
        </w:rPr>
        <w:tab/>
        <w:t>yang</w:t>
      </w:r>
      <w:r w:rsidRPr="00B33F57">
        <w:rPr>
          <w:lang w:val="de-CH"/>
        </w:rPr>
        <w:tab/>
        <w:t>tidak menentu.</w:t>
      </w:r>
      <w:r w:rsidRPr="00B33F57">
        <w:rPr>
          <w:lang w:val="de-CH"/>
        </w:rPr>
        <w:tab/>
        <w:t>Akibatnya, penghasilan petani tetap  rendah  dan  sulit untuk  mencapai kesejahteraan ekonomi yang lebih baik. Hal itu menyebabkan banyak petani kesulitan membayar premi asuransi. Kondisi</w:t>
      </w:r>
      <w:r w:rsidRPr="00B33F57">
        <w:rPr>
          <w:lang w:val="de-CH"/>
        </w:rPr>
        <w:tab/>
        <w:t>ini menambah beban finansial bagi mereka dan menghambat  mereka  untuk  berpartisipasi dalam program asuransi.</w:t>
      </w:r>
    </w:p>
    <w:p w14:paraId="65358EE3" w14:textId="77777777" w:rsidR="00D051FD" w:rsidRPr="00B33F57" w:rsidRDefault="00D051FD" w:rsidP="00B33F57">
      <w:pPr>
        <w:pStyle w:val="p2"/>
        <w:rPr>
          <w:b/>
          <w:bCs/>
          <w:iCs/>
          <w:lang w:val="de-CH"/>
        </w:rPr>
      </w:pPr>
    </w:p>
    <w:p w14:paraId="158D8F18" w14:textId="1FDA54D0" w:rsidR="008C7EE1" w:rsidRPr="00B33F57" w:rsidRDefault="008C7EE1" w:rsidP="00842377">
      <w:pPr>
        <w:pStyle w:val="BodyText"/>
        <w:spacing w:before="0" w:line="276" w:lineRule="auto"/>
        <w:rPr>
          <w:b/>
          <w:bCs/>
          <w:noProof/>
          <w:szCs w:val="24"/>
          <w:lang w:val="id-ID"/>
        </w:rPr>
      </w:pPr>
      <w:r w:rsidRPr="00B33F57">
        <w:rPr>
          <w:b/>
          <w:bCs/>
          <w:noProof/>
          <w:szCs w:val="24"/>
          <w:lang w:val="id-ID"/>
        </w:rPr>
        <w:t xml:space="preserve">KESIMPULAN  </w:t>
      </w:r>
    </w:p>
    <w:p w14:paraId="6B7AF725" w14:textId="6DD5B593" w:rsidR="00B33F57" w:rsidRPr="00B33F57" w:rsidRDefault="005E3A5F" w:rsidP="00B33F57">
      <w:pPr>
        <w:pStyle w:val="p1"/>
      </w:pPr>
      <w:bookmarkStart w:id="4" w:name="_Hlk117423111"/>
      <w:bookmarkStart w:id="5" w:name="_Hlk111859697"/>
      <w:r w:rsidRPr="00B33F57">
        <w:tab/>
      </w:r>
      <w:r w:rsidR="00B33F57" w:rsidRPr="00B33F57">
        <w:t>K</w:t>
      </w:r>
      <w:r w:rsidR="0031247E" w:rsidRPr="00B33F57">
        <w:t xml:space="preserve">esimpulan dan penelitian ini adalah </w:t>
      </w:r>
      <w:r w:rsidR="00B33F57" w:rsidRPr="00B33F57">
        <w:t>Program AUTP yang diperkenalkan oleh pemerintah bertujuan untuk menolong</w:t>
      </w:r>
      <w:r w:rsidR="00B33F57" w:rsidRPr="00B33F57">
        <w:rPr>
          <w:spacing w:val="-15"/>
        </w:rPr>
        <w:t xml:space="preserve"> </w:t>
      </w:r>
      <w:r w:rsidR="00B33F57" w:rsidRPr="00B33F57">
        <w:t>para</w:t>
      </w:r>
      <w:r w:rsidR="00B33F57" w:rsidRPr="00B33F57">
        <w:rPr>
          <w:spacing w:val="-14"/>
        </w:rPr>
        <w:t xml:space="preserve"> </w:t>
      </w:r>
      <w:r w:rsidR="00B33F57" w:rsidRPr="00B33F57">
        <w:t>petani</w:t>
      </w:r>
      <w:r w:rsidR="00B33F57" w:rsidRPr="00B33F57">
        <w:rPr>
          <w:spacing w:val="-13"/>
        </w:rPr>
        <w:t xml:space="preserve"> </w:t>
      </w:r>
      <w:r w:rsidR="00B33F57" w:rsidRPr="00B33F57">
        <w:t>mengatasi</w:t>
      </w:r>
      <w:r w:rsidR="00B33F57" w:rsidRPr="00B33F57">
        <w:rPr>
          <w:spacing w:val="-15"/>
        </w:rPr>
        <w:t xml:space="preserve"> </w:t>
      </w:r>
      <w:r w:rsidR="00B33F57" w:rsidRPr="00B33F57">
        <w:t>risiko</w:t>
      </w:r>
      <w:r w:rsidR="00B33F57" w:rsidRPr="00B33F57">
        <w:rPr>
          <w:spacing w:val="-5"/>
        </w:rPr>
        <w:t xml:space="preserve"> </w:t>
      </w:r>
      <w:r w:rsidR="00B33F57" w:rsidRPr="00B33F57">
        <w:t>gagal</w:t>
      </w:r>
      <w:r w:rsidR="00B33F57" w:rsidRPr="00B33F57">
        <w:rPr>
          <w:spacing w:val="-15"/>
        </w:rPr>
        <w:t xml:space="preserve"> </w:t>
      </w:r>
      <w:r w:rsidR="00B33F57" w:rsidRPr="00B33F57">
        <w:t>panen.</w:t>
      </w:r>
      <w:r w:rsidR="00B33F57" w:rsidRPr="00B33F57">
        <w:rPr>
          <w:spacing w:val="-8"/>
        </w:rPr>
        <w:t xml:space="preserve"> </w:t>
      </w:r>
      <w:r w:rsidR="00B33F57" w:rsidRPr="00B33F57">
        <w:t>Tujuan</w:t>
      </w:r>
      <w:r w:rsidR="00B33F57" w:rsidRPr="00B33F57">
        <w:rPr>
          <w:spacing w:val="-14"/>
        </w:rPr>
        <w:t xml:space="preserve"> </w:t>
      </w:r>
      <w:r w:rsidR="00B33F57" w:rsidRPr="00B33F57">
        <w:t>dari</w:t>
      </w:r>
      <w:r w:rsidR="00B33F57" w:rsidRPr="00B33F57">
        <w:rPr>
          <w:spacing w:val="-15"/>
        </w:rPr>
        <w:t xml:space="preserve"> </w:t>
      </w:r>
      <w:r w:rsidR="00B33F57" w:rsidRPr="00B33F57">
        <w:t>program</w:t>
      </w:r>
      <w:r w:rsidR="00B33F57" w:rsidRPr="00B33F57">
        <w:rPr>
          <w:spacing w:val="-14"/>
        </w:rPr>
        <w:t xml:space="preserve"> </w:t>
      </w:r>
      <w:r w:rsidR="00B33F57" w:rsidRPr="00B33F57">
        <w:t>ini</w:t>
      </w:r>
      <w:r w:rsidR="00B33F57" w:rsidRPr="00B33F57">
        <w:rPr>
          <w:spacing w:val="-14"/>
        </w:rPr>
        <w:t xml:space="preserve"> </w:t>
      </w:r>
      <w:r w:rsidR="00B33F57" w:rsidRPr="00B33F57">
        <w:t xml:space="preserve">adalah agar segera diadopsi oleh para petani sehingga dapat memberikan dampak yang positif bagi mereka. Namun, meskipun manfaatnya besar, penelitian diperlukan untuk mengevaluasi bagaimana program ini dijalankan oleh petani dan kelompok </w:t>
      </w:r>
      <w:r w:rsidR="00B33F57" w:rsidRPr="00B33F57">
        <w:rPr>
          <w:spacing w:val="-2"/>
        </w:rPr>
        <w:t>tani.</w:t>
      </w:r>
    </w:p>
    <w:p w14:paraId="01F08243" w14:textId="67683BA1" w:rsidR="005E3A5F" w:rsidRPr="00BE16FB" w:rsidRDefault="005E3A5F" w:rsidP="0031247E">
      <w:pPr>
        <w:pStyle w:val="p1"/>
      </w:pPr>
    </w:p>
    <w:p w14:paraId="62FC18CA" w14:textId="77777777" w:rsidR="00C34EE1" w:rsidRPr="00B33F57" w:rsidRDefault="00C34EE1" w:rsidP="00835470">
      <w:pPr>
        <w:pStyle w:val="p1"/>
        <w:rPr>
          <w:rFonts w:eastAsia="Arial"/>
          <w:lang w:val="sv-SE"/>
        </w:rPr>
      </w:pPr>
    </w:p>
    <w:bookmarkEnd w:id="4"/>
    <w:bookmarkEnd w:id="5"/>
    <w:p w14:paraId="30A2E7DF" w14:textId="0CFBFD80" w:rsidR="00842377" w:rsidRPr="00B33F57" w:rsidRDefault="009B11B0" w:rsidP="00A63A9F">
      <w:pPr>
        <w:tabs>
          <w:tab w:val="left" w:pos="426"/>
        </w:tabs>
        <w:spacing w:after="120"/>
        <w:ind w:left="426" w:right="70" w:hanging="426"/>
        <w:jc w:val="both"/>
        <w:rPr>
          <w:b/>
          <w:bCs/>
          <w:lang w:val="id"/>
        </w:rPr>
      </w:pPr>
      <w:r w:rsidRPr="00B33F57">
        <w:rPr>
          <w:b/>
          <w:bCs/>
          <w:noProof/>
          <w:lang w:val="id"/>
        </w:rPr>
        <w:t>DAFTAR PUSTAKA</w:t>
      </w:r>
      <w:r w:rsidR="001E5B89" w:rsidRPr="00B33F57">
        <w:rPr>
          <w:b/>
          <w:bCs/>
          <w:lang w:val="id"/>
        </w:rPr>
        <w:t xml:space="preserve"> </w:t>
      </w:r>
    </w:p>
    <w:p w14:paraId="4DF017EE" w14:textId="77777777" w:rsidR="00D051FD" w:rsidRDefault="00B33F57" w:rsidP="00D051FD">
      <w:pPr>
        <w:ind w:left="567" w:right="538" w:hanging="567"/>
        <w:jc w:val="both"/>
        <w:rPr>
          <w:color w:val="FFFFFF" w:themeColor="background1"/>
          <w:spacing w:val="-4"/>
          <w:sz w:val="6"/>
          <w:lang w:val="id"/>
        </w:rPr>
      </w:pPr>
      <w:r w:rsidRPr="00BE16FB">
        <w:rPr>
          <w:lang w:val="id"/>
        </w:rPr>
        <w:t>Afifuddin.</w:t>
      </w:r>
      <w:r w:rsidR="00BE16FB" w:rsidRPr="00BE16FB">
        <w:rPr>
          <w:color w:val="FFFFFF" w:themeColor="background1"/>
          <w:sz w:val="6"/>
          <w:lang w:val="id"/>
        </w:rPr>
        <w:t xml:space="preserve"> i</w:t>
      </w:r>
      <w:r w:rsidRPr="00BE16FB">
        <w:rPr>
          <w:lang w:val="id"/>
        </w:rPr>
        <w:t>(2009).</w:t>
      </w:r>
      <w:r w:rsidR="00BE16FB" w:rsidRPr="00BE16FB">
        <w:rPr>
          <w:color w:val="FFFFFF" w:themeColor="background1"/>
          <w:sz w:val="6"/>
          <w:lang w:val="id"/>
        </w:rPr>
        <w:t xml:space="preserve"> i</w:t>
      </w:r>
      <w:r w:rsidRPr="00BE16FB">
        <w:rPr>
          <w:i/>
          <w:lang w:val="id"/>
        </w:rPr>
        <w:t>Metodologi</w:t>
      </w:r>
      <w:r w:rsidR="00BE16FB" w:rsidRPr="00BE16FB">
        <w:rPr>
          <w:i/>
          <w:color w:val="FFFFFF" w:themeColor="background1"/>
          <w:sz w:val="6"/>
          <w:lang w:val="id"/>
        </w:rPr>
        <w:t xml:space="preserve"> i</w:t>
      </w:r>
      <w:r w:rsidRPr="00BE16FB">
        <w:rPr>
          <w:i/>
          <w:lang w:val="id"/>
        </w:rPr>
        <w:t>Penelitian</w:t>
      </w:r>
      <w:r w:rsidR="00BE16FB" w:rsidRPr="00BE16FB">
        <w:rPr>
          <w:i/>
          <w:color w:val="FFFFFF" w:themeColor="background1"/>
          <w:sz w:val="6"/>
          <w:lang w:val="id"/>
        </w:rPr>
        <w:t xml:space="preserve"> i</w:t>
      </w:r>
      <w:r w:rsidRPr="00BE16FB">
        <w:rPr>
          <w:i/>
          <w:lang w:val="id"/>
        </w:rPr>
        <w:t>Kualitatif.</w:t>
      </w:r>
      <w:r w:rsidR="00BE16FB" w:rsidRPr="00BE16FB">
        <w:rPr>
          <w:i/>
          <w:color w:val="FFFFFF" w:themeColor="background1"/>
          <w:sz w:val="6"/>
          <w:lang w:val="id"/>
        </w:rPr>
        <w:t xml:space="preserve"> i</w:t>
      </w:r>
      <w:r w:rsidRPr="00BE16FB">
        <w:rPr>
          <w:lang w:val="id"/>
        </w:rPr>
        <w:t>Bandung:</w:t>
      </w:r>
      <w:r w:rsidR="00BE16FB" w:rsidRPr="00BE16FB">
        <w:rPr>
          <w:color w:val="FFFFFF" w:themeColor="background1"/>
          <w:sz w:val="6"/>
          <w:lang w:val="id"/>
        </w:rPr>
        <w:t xml:space="preserve"> i</w:t>
      </w:r>
      <w:r w:rsidRPr="00BE16FB">
        <w:rPr>
          <w:lang w:val="id"/>
        </w:rPr>
        <w:t>Pustaka</w:t>
      </w:r>
      <w:r w:rsidR="00BE16FB" w:rsidRPr="00BE16FB">
        <w:rPr>
          <w:color w:val="FFFFFF" w:themeColor="background1"/>
          <w:sz w:val="6"/>
          <w:lang w:val="id"/>
        </w:rPr>
        <w:t xml:space="preserve"> i</w:t>
      </w:r>
      <w:r w:rsidRPr="00BE16FB">
        <w:rPr>
          <w:lang w:val="id"/>
        </w:rPr>
        <w:t>Setia.</w:t>
      </w:r>
      <w:r w:rsidR="00BE16FB" w:rsidRPr="00BE16FB">
        <w:rPr>
          <w:color w:val="FFFFFF" w:themeColor="background1"/>
          <w:sz w:val="6"/>
          <w:lang w:val="id"/>
        </w:rPr>
        <w:t xml:space="preserve"> i</w:t>
      </w:r>
      <w:r w:rsidRPr="00BE16FB">
        <w:rPr>
          <w:lang w:val="id"/>
        </w:rPr>
        <w:t>AG.</w:t>
      </w:r>
      <w:r w:rsidR="00BE16FB" w:rsidRPr="00BE16FB">
        <w:rPr>
          <w:color w:val="FFFFFF" w:themeColor="background1"/>
          <w:spacing w:val="-4"/>
          <w:sz w:val="6"/>
          <w:lang w:val="id"/>
        </w:rPr>
        <w:t xml:space="preserve"> i</w:t>
      </w:r>
      <w:r w:rsidRPr="00BE16FB">
        <w:rPr>
          <w:lang w:val="id"/>
        </w:rPr>
        <w:t>Subarson.</w:t>
      </w:r>
      <w:r w:rsidR="00BE16FB" w:rsidRPr="00BE16FB">
        <w:rPr>
          <w:color w:val="FFFFFF" w:themeColor="background1"/>
          <w:spacing w:val="-3"/>
          <w:sz w:val="6"/>
          <w:lang w:val="id"/>
        </w:rPr>
        <w:t xml:space="preserve"> i</w:t>
      </w:r>
      <w:r w:rsidRPr="00BE16FB">
        <w:rPr>
          <w:lang w:val="id"/>
        </w:rPr>
        <w:t>(2005).</w:t>
      </w:r>
      <w:r w:rsidR="00BE16FB" w:rsidRPr="00BE16FB">
        <w:rPr>
          <w:color w:val="FFFFFF" w:themeColor="background1"/>
          <w:spacing w:val="-4"/>
          <w:sz w:val="6"/>
          <w:lang w:val="id"/>
        </w:rPr>
        <w:t xml:space="preserve"> </w:t>
      </w:r>
    </w:p>
    <w:p w14:paraId="214A5D3D" w14:textId="20C8AF0C" w:rsidR="00B33F57" w:rsidRPr="00BE16FB" w:rsidRDefault="00BE16FB" w:rsidP="00D051FD">
      <w:pPr>
        <w:ind w:left="567" w:right="538" w:hanging="567"/>
        <w:jc w:val="both"/>
        <w:rPr>
          <w:lang w:val="id"/>
        </w:rPr>
      </w:pPr>
      <w:r w:rsidRPr="00BE16FB">
        <w:rPr>
          <w:color w:val="FFFFFF" w:themeColor="background1"/>
          <w:spacing w:val="-4"/>
          <w:sz w:val="6"/>
          <w:lang w:val="id"/>
        </w:rPr>
        <w:t>i</w:t>
      </w:r>
      <w:r w:rsidR="00B33F57" w:rsidRPr="00BE16FB">
        <w:rPr>
          <w:i/>
          <w:lang w:val="id"/>
        </w:rPr>
        <w:t>Analisis</w:t>
      </w:r>
      <w:r w:rsidRPr="00BE16FB">
        <w:rPr>
          <w:i/>
          <w:color w:val="FFFFFF" w:themeColor="background1"/>
          <w:spacing w:val="-6"/>
          <w:sz w:val="6"/>
          <w:lang w:val="id"/>
        </w:rPr>
        <w:t xml:space="preserve"> i</w:t>
      </w:r>
      <w:r w:rsidR="00B33F57" w:rsidRPr="00BE16FB">
        <w:rPr>
          <w:i/>
          <w:lang w:val="id"/>
        </w:rPr>
        <w:t>Kebijakan</w:t>
      </w:r>
      <w:r w:rsidRPr="00BE16FB">
        <w:rPr>
          <w:i/>
          <w:color w:val="FFFFFF" w:themeColor="background1"/>
          <w:spacing w:val="-5"/>
          <w:sz w:val="6"/>
          <w:lang w:val="id"/>
        </w:rPr>
        <w:t xml:space="preserve"> i</w:t>
      </w:r>
      <w:r w:rsidR="00B33F57" w:rsidRPr="00BE16FB">
        <w:rPr>
          <w:i/>
          <w:lang w:val="id"/>
        </w:rPr>
        <w:t>Publik</w:t>
      </w:r>
      <w:r w:rsidR="00B33F57" w:rsidRPr="00BE16FB">
        <w:rPr>
          <w:lang w:val="id"/>
        </w:rPr>
        <w:t>.</w:t>
      </w:r>
      <w:r w:rsidRPr="00BE16FB">
        <w:rPr>
          <w:color w:val="FFFFFF" w:themeColor="background1"/>
          <w:spacing w:val="-6"/>
          <w:sz w:val="6"/>
          <w:lang w:val="id"/>
        </w:rPr>
        <w:t xml:space="preserve"> i</w:t>
      </w:r>
      <w:r w:rsidR="00B33F57" w:rsidRPr="00BE16FB">
        <w:rPr>
          <w:lang w:val="id"/>
        </w:rPr>
        <w:t>Yogyakarta:</w:t>
      </w:r>
      <w:r w:rsidRPr="00BE16FB">
        <w:rPr>
          <w:color w:val="FFFFFF" w:themeColor="background1"/>
          <w:spacing w:val="-5"/>
          <w:sz w:val="6"/>
          <w:lang w:val="id"/>
        </w:rPr>
        <w:t xml:space="preserve"> i</w:t>
      </w:r>
      <w:r w:rsidR="00B33F57" w:rsidRPr="00BE16FB">
        <w:rPr>
          <w:lang w:val="id"/>
        </w:rPr>
        <w:t>Pustaka</w:t>
      </w:r>
      <w:r w:rsidRPr="00BE16FB">
        <w:rPr>
          <w:color w:val="FFFFFF" w:themeColor="background1"/>
          <w:spacing w:val="-10"/>
          <w:sz w:val="6"/>
          <w:lang w:val="id"/>
        </w:rPr>
        <w:t xml:space="preserve"> i</w:t>
      </w:r>
      <w:r w:rsidR="00B33F57" w:rsidRPr="00BE16FB">
        <w:rPr>
          <w:lang w:val="id"/>
        </w:rPr>
        <w:t>Pelajar.</w:t>
      </w:r>
      <w:r w:rsidRPr="00BE16FB">
        <w:rPr>
          <w:color w:val="FFFFFF" w:themeColor="background1"/>
          <w:sz w:val="6"/>
          <w:lang w:val="id"/>
        </w:rPr>
        <w:t xml:space="preserve"> i</w:t>
      </w:r>
      <w:r w:rsidR="00B33F57" w:rsidRPr="00BE16FB">
        <w:rPr>
          <w:lang w:val="id"/>
        </w:rPr>
        <w:t>Agustino,</w:t>
      </w:r>
      <w:r w:rsidRPr="00BE16FB">
        <w:rPr>
          <w:color w:val="FFFFFF" w:themeColor="background1"/>
          <w:sz w:val="6"/>
          <w:lang w:val="id"/>
        </w:rPr>
        <w:t xml:space="preserve"> i</w:t>
      </w:r>
      <w:r w:rsidR="00B33F57" w:rsidRPr="00BE16FB">
        <w:rPr>
          <w:lang w:val="id"/>
        </w:rPr>
        <w:t>L.</w:t>
      </w:r>
      <w:r w:rsidRPr="00BE16FB">
        <w:rPr>
          <w:color w:val="FFFFFF" w:themeColor="background1"/>
          <w:sz w:val="6"/>
          <w:lang w:val="id"/>
        </w:rPr>
        <w:t xml:space="preserve"> i</w:t>
      </w:r>
      <w:r w:rsidR="00B33F57" w:rsidRPr="00BE16FB">
        <w:rPr>
          <w:lang w:val="id"/>
        </w:rPr>
        <w:t>(2008).</w:t>
      </w:r>
      <w:r w:rsidRPr="00BE16FB">
        <w:rPr>
          <w:color w:val="FFFFFF" w:themeColor="background1"/>
          <w:sz w:val="6"/>
          <w:lang w:val="id"/>
        </w:rPr>
        <w:t xml:space="preserve"> i</w:t>
      </w:r>
      <w:r w:rsidR="00B33F57" w:rsidRPr="00BE16FB">
        <w:rPr>
          <w:i/>
          <w:lang w:val="id"/>
        </w:rPr>
        <w:t>Dasar-Dasar</w:t>
      </w:r>
      <w:r w:rsidRPr="00BE16FB">
        <w:rPr>
          <w:i/>
          <w:color w:val="FFFFFF" w:themeColor="background1"/>
          <w:sz w:val="6"/>
          <w:lang w:val="id"/>
        </w:rPr>
        <w:t xml:space="preserve"> i</w:t>
      </w:r>
      <w:r w:rsidR="00B33F57" w:rsidRPr="00BE16FB">
        <w:rPr>
          <w:i/>
          <w:lang w:val="id"/>
        </w:rPr>
        <w:t>Kebijakan</w:t>
      </w:r>
      <w:r w:rsidRPr="00BE16FB">
        <w:rPr>
          <w:i/>
          <w:color w:val="FFFFFF" w:themeColor="background1"/>
          <w:sz w:val="6"/>
          <w:lang w:val="id"/>
        </w:rPr>
        <w:t xml:space="preserve"> i</w:t>
      </w:r>
      <w:r w:rsidR="00B33F57" w:rsidRPr="00BE16FB">
        <w:rPr>
          <w:i/>
          <w:lang w:val="id"/>
        </w:rPr>
        <w:t>Publik</w:t>
      </w:r>
      <w:r w:rsidR="00B33F57" w:rsidRPr="00BE16FB">
        <w:rPr>
          <w:lang w:val="id"/>
        </w:rPr>
        <w:t>.</w:t>
      </w:r>
      <w:r w:rsidRPr="00BE16FB">
        <w:rPr>
          <w:color w:val="FFFFFF" w:themeColor="background1"/>
          <w:sz w:val="6"/>
          <w:lang w:val="id"/>
        </w:rPr>
        <w:t xml:space="preserve"> i</w:t>
      </w:r>
      <w:r w:rsidR="00B33F57" w:rsidRPr="00BE16FB">
        <w:rPr>
          <w:lang w:val="id"/>
        </w:rPr>
        <w:t>Bandung:</w:t>
      </w:r>
      <w:r w:rsidRPr="00BE16FB">
        <w:rPr>
          <w:color w:val="FFFFFF" w:themeColor="background1"/>
          <w:sz w:val="6"/>
          <w:lang w:val="id"/>
        </w:rPr>
        <w:t xml:space="preserve"> i</w:t>
      </w:r>
      <w:r w:rsidR="00B33F57" w:rsidRPr="00BE16FB">
        <w:rPr>
          <w:lang w:val="id"/>
        </w:rPr>
        <w:t>Alfabeta.</w:t>
      </w:r>
    </w:p>
    <w:p w14:paraId="3CE7B611" w14:textId="0E5CD9A7" w:rsidR="00B33F57" w:rsidRPr="00BE16FB" w:rsidRDefault="00B33F57" w:rsidP="00D051FD">
      <w:pPr>
        <w:ind w:left="567" w:hanging="567"/>
        <w:jc w:val="both"/>
        <w:rPr>
          <w:lang w:val="id"/>
        </w:rPr>
      </w:pPr>
      <w:r w:rsidRPr="00BE16FB">
        <w:rPr>
          <w:lang w:val="id"/>
        </w:rPr>
        <w:t>Arikunto.</w:t>
      </w:r>
      <w:r w:rsidR="00BE16FB" w:rsidRPr="00BE16FB">
        <w:rPr>
          <w:color w:val="FFFFFF" w:themeColor="background1"/>
          <w:spacing w:val="40"/>
          <w:sz w:val="6"/>
          <w:lang w:val="id"/>
        </w:rPr>
        <w:t xml:space="preserve"> i</w:t>
      </w:r>
      <w:r w:rsidRPr="00BE16FB">
        <w:rPr>
          <w:lang w:val="id"/>
        </w:rPr>
        <w:t>(2010).</w:t>
      </w:r>
      <w:r w:rsidR="00BE16FB" w:rsidRPr="00BE16FB">
        <w:rPr>
          <w:color w:val="FFFFFF" w:themeColor="background1"/>
          <w:spacing w:val="40"/>
          <w:sz w:val="6"/>
          <w:lang w:val="id"/>
        </w:rPr>
        <w:t xml:space="preserve"> i</w:t>
      </w:r>
      <w:r w:rsidRPr="00BE16FB">
        <w:rPr>
          <w:i/>
          <w:lang w:val="id"/>
        </w:rPr>
        <w:t>Prosuder</w:t>
      </w:r>
      <w:r w:rsidR="00BE16FB" w:rsidRPr="00BE16FB">
        <w:rPr>
          <w:i/>
          <w:color w:val="FFFFFF" w:themeColor="background1"/>
          <w:spacing w:val="40"/>
          <w:sz w:val="6"/>
          <w:lang w:val="id"/>
        </w:rPr>
        <w:t xml:space="preserve"> i</w:t>
      </w:r>
      <w:r w:rsidRPr="00BE16FB">
        <w:rPr>
          <w:i/>
          <w:lang w:val="id"/>
        </w:rPr>
        <w:t>Penelitian</w:t>
      </w:r>
      <w:r w:rsidR="00BE16FB" w:rsidRPr="00BE16FB">
        <w:rPr>
          <w:i/>
          <w:color w:val="FFFFFF" w:themeColor="background1"/>
          <w:spacing w:val="40"/>
          <w:sz w:val="6"/>
          <w:lang w:val="id"/>
        </w:rPr>
        <w:t xml:space="preserve"> i</w:t>
      </w:r>
      <w:r w:rsidRPr="00BE16FB">
        <w:rPr>
          <w:i/>
          <w:lang w:val="id"/>
        </w:rPr>
        <w:t>Suatu</w:t>
      </w:r>
      <w:r w:rsidR="00BE16FB" w:rsidRPr="00BE16FB">
        <w:rPr>
          <w:i/>
          <w:color w:val="FFFFFF" w:themeColor="background1"/>
          <w:spacing w:val="40"/>
          <w:sz w:val="6"/>
          <w:lang w:val="id"/>
        </w:rPr>
        <w:t xml:space="preserve"> i</w:t>
      </w:r>
      <w:r w:rsidRPr="00BE16FB">
        <w:rPr>
          <w:i/>
          <w:lang w:val="id"/>
        </w:rPr>
        <w:t>Pendekatan</w:t>
      </w:r>
      <w:r w:rsidR="00BE16FB" w:rsidRPr="00BE16FB">
        <w:rPr>
          <w:i/>
          <w:color w:val="FFFFFF" w:themeColor="background1"/>
          <w:spacing w:val="40"/>
          <w:sz w:val="6"/>
          <w:lang w:val="id"/>
        </w:rPr>
        <w:t xml:space="preserve"> i</w:t>
      </w:r>
      <w:r w:rsidRPr="00BE16FB">
        <w:rPr>
          <w:i/>
          <w:lang w:val="id"/>
        </w:rPr>
        <w:t>Praktek</w:t>
      </w:r>
      <w:r w:rsidRPr="00BE16FB">
        <w:rPr>
          <w:lang w:val="id"/>
        </w:rPr>
        <w:t>.</w:t>
      </w:r>
      <w:r w:rsidR="00BE16FB" w:rsidRPr="00BE16FB">
        <w:rPr>
          <w:color w:val="FFFFFF" w:themeColor="background1"/>
          <w:spacing w:val="40"/>
          <w:sz w:val="6"/>
          <w:lang w:val="id"/>
        </w:rPr>
        <w:t xml:space="preserve"> i</w:t>
      </w:r>
      <w:r w:rsidRPr="00BE16FB">
        <w:rPr>
          <w:lang w:val="id"/>
        </w:rPr>
        <w:t>Jakarta:</w:t>
      </w:r>
      <w:r w:rsidR="00BE16FB" w:rsidRPr="00BE16FB">
        <w:rPr>
          <w:color w:val="FFFFFF" w:themeColor="background1"/>
          <w:spacing w:val="40"/>
          <w:sz w:val="6"/>
          <w:lang w:val="id"/>
        </w:rPr>
        <w:t xml:space="preserve"> i</w:t>
      </w:r>
      <w:r w:rsidRPr="00BE16FB">
        <w:rPr>
          <w:lang w:val="id"/>
        </w:rPr>
        <w:t>PT.</w:t>
      </w:r>
      <w:r w:rsidR="00BE16FB" w:rsidRPr="00BE16FB">
        <w:rPr>
          <w:color w:val="FFFFFF" w:themeColor="background1"/>
          <w:sz w:val="6"/>
          <w:lang w:val="id"/>
        </w:rPr>
        <w:t xml:space="preserve"> i</w:t>
      </w:r>
      <w:r w:rsidRPr="00BE16FB">
        <w:rPr>
          <w:lang w:val="id"/>
        </w:rPr>
        <w:t>Rineka</w:t>
      </w:r>
      <w:r w:rsidR="00BE16FB" w:rsidRPr="00BE16FB">
        <w:rPr>
          <w:color w:val="FFFFFF" w:themeColor="background1"/>
          <w:sz w:val="6"/>
          <w:lang w:val="id"/>
        </w:rPr>
        <w:t xml:space="preserve"> i</w:t>
      </w:r>
      <w:r w:rsidRPr="00BE16FB">
        <w:rPr>
          <w:lang w:val="id"/>
        </w:rPr>
        <w:t>Cipta.</w:t>
      </w:r>
    </w:p>
    <w:p w14:paraId="204079E7" w14:textId="3A9BC77D" w:rsidR="00B33F57" w:rsidRPr="00B33F57" w:rsidRDefault="00B33F57" w:rsidP="00D051FD">
      <w:pPr>
        <w:ind w:left="426" w:hanging="480"/>
        <w:jc w:val="both"/>
      </w:pPr>
      <w:r w:rsidRPr="00B33F57">
        <w:t>A.</w:t>
      </w:r>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r w:rsidRPr="00B33F57">
        <w:t>Strauss</w:t>
      </w:r>
      <w:proofErr w:type="spellEnd"/>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r w:rsidRPr="00B33F57">
        <w:t>and</w:t>
      </w:r>
      <w:proofErr w:type="spellEnd"/>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r w:rsidRPr="00B33F57">
        <w:t>J</w:t>
      </w:r>
      <w:proofErr w:type="spellEnd"/>
      <w:r w:rsidRPr="00B33F57">
        <w:t>.</w:t>
      </w:r>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r w:rsidRPr="00B33F57">
        <w:t>Corbin</w:t>
      </w:r>
      <w:proofErr w:type="spellEnd"/>
      <w:r w:rsidRPr="00B33F57">
        <w:t>.</w:t>
      </w:r>
      <w:r w:rsidR="00BE16FB" w:rsidRPr="00BE16FB">
        <w:rPr>
          <w:color w:val="FFFFFF" w:themeColor="background1"/>
          <w:spacing w:val="80"/>
          <w:sz w:val="6"/>
        </w:rPr>
        <w:t xml:space="preserve"> i</w:t>
      </w:r>
      <w:r w:rsidRPr="00B33F57">
        <w:t>(1990).</w:t>
      </w:r>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r w:rsidRPr="00B33F57">
        <w:rPr>
          <w:i/>
        </w:rPr>
        <w:t>Qualitative</w:t>
      </w:r>
      <w:proofErr w:type="spellEnd"/>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Research</w:t>
      </w:r>
      <w:proofErr w:type="spellEnd"/>
      <w:r w:rsidRPr="00B33F57">
        <w:rPr>
          <w:i/>
        </w:rPr>
        <w:t>;</w:t>
      </w:r>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Grounded</w:t>
      </w:r>
      <w:proofErr w:type="spellEnd"/>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Theory</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rocedur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nd</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echniques</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t>London</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Sage</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ublication</w:t>
      </w:r>
      <w:proofErr w:type="spellEnd"/>
    </w:p>
    <w:p w14:paraId="64915095" w14:textId="2D0866F3" w:rsidR="00B33F57" w:rsidRPr="00B33F57" w:rsidRDefault="00B33F57" w:rsidP="00D051FD">
      <w:pPr>
        <w:ind w:left="426" w:hanging="480"/>
        <w:jc w:val="both"/>
      </w:pPr>
      <w:proofErr w:type="spellStart"/>
      <w:r w:rsidRPr="00B33F57">
        <w:t>Bungin</w:t>
      </w:r>
      <w:proofErr w:type="spellEnd"/>
      <w:r w:rsidRPr="00B33F57">
        <w:t>,</w:t>
      </w:r>
      <w:r w:rsidR="00BE16FB" w:rsidRPr="00BE16FB">
        <w:rPr>
          <w:color w:val="FFFFFF" w:themeColor="background1"/>
          <w:spacing w:val="40"/>
          <w:sz w:val="6"/>
        </w:rPr>
        <w:t xml:space="preserve"> </w:t>
      </w:r>
      <w:proofErr w:type="spellStart"/>
      <w:r w:rsidR="00BE16FB" w:rsidRPr="00BE16FB">
        <w:rPr>
          <w:color w:val="FFFFFF" w:themeColor="background1"/>
          <w:spacing w:val="40"/>
          <w:sz w:val="6"/>
        </w:rPr>
        <w:t>i</w:t>
      </w:r>
      <w:r w:rsidRPr="00B33F57">
        <w:t>B.</w:t>
      </w:r>
      <w:proofErr w:type="spellEnd"/>
      <w:r w:rsidR="00BE16FB" w:rsidRPr="00BE16FB">
        <w:rPr>
          <w:color w:val="FFFFFF" w:themeColor="background1"/>
          <w:spacing w:val="40"/>
          <w:sz w:val="6"/>
        </w:rPr>
        <w:t xml:space="preserve"> </w:t>
      </w:r>
      <w:proofErr w:type="spellStart"/>
      <w:r w:rsidR="00BE16FB" w:rsidRPr="00BE16FB">
        <w:rPr>
          <w:color w:val="FFFFFF" w:themeColor="background1"/>
          <w:spacing w:val="40"/>
          <w:sz w:val="6"/>
        </w:rPr>
        <w:t>i</w:t>
      </w:r>
      <w:proofErr w:type="spellEnd"/>
      <w:r w:rsidRPr="00B33F57">
        <w:t>(2007).</w:t>
      </w:r>
      <w:r w:rsidR="00BE16FB" w:rsidRPr="00BE16FB">
        <w:rPr>
          <w:color w:val="FFFFFF" w:themeColor="background1"/>
          <w:spacing w:val="40"/>
          <w:sz w:val="6"/>
        </w:rPr>
        <w:t xml:space="preserve"> </w:t>
      </w:r>
      <w:proofErr w:type="spellStart"/>
      <w:r w:rsidR="00BE16FB" w:rsidRPr="00BE16FB">
        <w:rPr>
          <w:color w:val="FFFFFF" w:themeColor="background1"/>
          <w:spacing w:val="40"/>
          <w:sz w:val="6"/>
        </w:rPr>
        <w:t>i</w:t>
      </w:r>
      <w:r w:rsidRPr="00B33F57">
        <w:rPr>
          <w:i/>
        </w:rPr>
        <w:t>Metodologi</w:t>
      </w:r>
      <w:proofErr w:type="spellEnd"/>
      <w:r w:rsidR="00BE16FB" w:rsidRPr="00BE16FB">
        <w:rPr>
          <w:i/>
          <w:color w:val="FFFFFF" w:themeColor="background1"/>
          <w:spacing w:val="38"/>
          <w:sz w:val="6"/>
        </w:rPr>
        <w:t xml:space="preserve"> </w:t>
      </w:r>
      <w:proofErr w:type="spellStart"/>
      <w:r w:rsidR="00BE16FB" w:rsidRPr="00BE16FB">
        <w:rPr>
          <w:i/>
          <w:color w:val="FFFFFF" w:themeColor="background1"/>
          <w:spacing w:val="38"/>
          <w:sz w:val="6"/>
        </w:rPr>
        <w:t>i</w:t>
      </w:r>
      <w:r w:rsidRPr="00B33F57">
        <w:rPr>
          <w:i/>
        </w:rPr>
        <w:t>Penelitian</w:t>
      </w:r>
      <w:proofErr w:type="spellEnd"/>
      <w:r w:rsidR="00BE16FB" w:rsidRPr="00BE16FB">
        <w:rPr>
          <w:i/>
          <w:color w:val="FFFFFF" w:themeColor="background1"/>
          <w:spacing w:val="38"/>
          <w:sz w:val="6"/>
        </w:rPr>
        <w:t xml:space="preserve"> </w:t>
      </w:r>
      <w:proofErr w:type="spellStart"/>
      <w:r w:rsidR="00BE16FB" w:rsidRPr="00BE16FB">
        <w:rPr>
          <w:i/>
          <w:color w:val="FFFFFF" w:themeColor="background1"/>
          <w:spacing w:val="38"/>
          <w:sz w:val="6"/>
        </w:rPr>
        <w:t>i</w:t>
      </w:r>
      <w:r w:rsidRPr="00B33F57">
        <w:rPr>
          <w:i/>
        </w:rPr>
        <w:t>Kualitatif</w:t>
      </w:r>
      <w:proofErr w:type="spellEnd"/>
      <w:r w:rsidRPr="00B33F57">
        <w:t>.</w:t>
      </w:r>
      <w:r w:rsidR="00BE16FB" w:rsidRPr="00BE16FB">
        <w:rPr>
          <w:color w:val="FFFFFF" w:themeColor="background1"/>
          <w:spacing w:val="40"/>
          <w:sz w:val="6"/>
        </w:rPr>
        <w:t xml:space="preserve"> </w:t>
      </w:r>
      <w:proofErr w:type="spellStart"/>
      <w:r w:rsidR="00BE16FB" w:rsidRPr="00BE16FB">
        <w:rPr>
          <w:color w:val="FFFFFF" w:themeColor="background1"/>
          <w:spacing w:val="40"/>
          <w:sz w:val="6"/>
        </w:rPr>
        <w:t>i</w:t>
      </w:r>
      <w:r w:rsidRPr="00B33F57">
        <w:t>Jakarta</w:t>
      </w:r>
      <w:proofErr w:type="spellEnd"/>
      <w:r w:rsidRPr="00B33F57">
        <w:t>:</w:t>
      </w:r>
      <w:r w:rsidR="00BE16FB" w:rsidRPr="00BE16FB">
        <w:rPr>
          <w:color w:val="FFFFFF" w:themeColor="background1"/>
          <w:spacing w:val="34"/>
          <w:sz w:val="6"/>
        </w:rPr>
        <w:t xml:space="preserve"> </w:t>
      </w:r>
      <w:proofErr w:type="spellStart"/>
      <w:r w:rsidR="00BE16FB" w:rsidRPr="00BE16FB">
        <w:rPr>
          <w:color w:val="FFFFFF" w:themeColor="background1"/>
          <w:spacing w:val="34"/>
          <w:sz w:val="6"/>
        </w:rPr>
        <w:t>i</w:t>
      </w:r>
      <w:r w:rsidRPr="00B33F57">
        <w:t>PT</w:t>
      </w:r>
      <w:proofErr w:type="spellEnd"/>
      <w:r w:rsidR="00BE16FB" w:rsidRPr="00BE16FB">
        <w:rPr>
          <w:color w:val="FFFFFF" w:themeColor="background1"/>
          <w:spacing w:val="40"/>
          <w:sz w:val="6"/>
        </w:rPr>
        <w:t xml:space="preserve"> </w:t>
      </w:r>
      <w:proofErr w:type="spellStart"/>
      <w:r w:rsidR="00BE16FB" w:rsidRPr="00BE16FB">
        <w:rPr>
          <w:color w:val="FFFFFF" w:themeColor="background1"/>
          <w:spacing w:val="40"/>
          <w:sz w:val="6"/>
        </w:rPr>
        <w:t>i</w:t>
      </w:r>
      <w:r w:rsidRPr="00B33F57">
        <w:t>RajaGrafindo</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spacing w:val="-2"/>
        </w:rPr>
        <w:t>Persada</w:t>
      </w:r>
      <w:proofErr w:type="spellEnd"/>
      <w:r w:rsidRPr="00B33F57">
        <w:rPr>
          <w:spacing w:val="-2"/>
        </w:rPr>
        <w:t>.</w:t>
      </w:r>
    </w:p>
    <w:p w14:paraId="35CD50C7" w14:textId="6366F780" w:rsidR="00B33F57" w:rsidRPr="00B33F57" w:rsidRDefault="00B33F57" w:rsidP="00D051FD">
      <w:pPr>
        <w:ind w:left="426" w:right="538" w:hanging="480"/>
        <w:jc w:val="both"/>
      </w:pPr>
      <w:r w:rsidRPr="00B33F57">
        <w:t>Denzin,</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N.K</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and</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Lincoln</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Y</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0).</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Introduction</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h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isciplin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nd</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ractice</w:t>
      </w:r>
      <w:proofErr w:type="spellEnd"/>
      <w:r w:rsidR="00BE16FB" w:rsidRPr="00BE16FB">
        <w:rPr>
          <w:i/>
          <w:color w:val="FFFFFF" w:themeColor="background1"/>
          <w:spacing w:val="40"/>
          <w:sz w:val="6"/>
        </w:rPr>
        <w:t xml:space="preserve"> </w:t>
      </w:r>
      <w:proofErr w:type="spellStart"/>
      <w:r w:rsidR="00BE16FB" w:rsidRPr="00BE16FB">
        <w:rPr>
          <w:i/>
          <w:color w:val="FFFFFF" w:themeColor="background1"/>
          <w:spacing w:val="40"/>
          <w:sz w:val="6"/>
        </w:rPr>
        <w:t>i</w:t>
      </w:r>
      <w:r w:rsidRPr="00B33F57">
        <w:rPr>
          <w:i/>
        </w:rPr>
        <w:t>of</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Qualitativ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Research</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Yogyakart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Pustak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elajar</w:t>
      </w:r>
      <w:proofErr w:type="spellEnd"/>
      <w:r w:rsidRPr="00B33F57">
        <w:t>.</w:t>
      </w:r>
    </w:p>
    <w:p w14:paraId="20A0A44F" w14:textId="5D86E17B" w:rsidR="00B33F57" w:rsidRPr="00B33F57" w:rsidRDefault="00B33F57" w:rsidP="00D051FD">
      <w:pPr>
        <w:tabs>
          <w:tab w:val="left" w:pos="1617"/>
          <w:tab w:val="left" w:pos="4930"/>
          <w:tab w:val="left" w:pos="6086"/>
        </w:tabs>
        <w:ind w:left="426" w:right="406" w:hanging="480"/>
        <w:jc w:val="both"/>
      </w:pPr>
      <w:proofErr w:type="spellStart"/>
      <w:r w:rsidRPr="00B33F57">
        <w:rPr>
          <w:spacing w:val="-2"/>
        </w:rPr>
        <w:t>Djunedi</w:t>
      </w:r>
      <w:proofErr w:type="spellEnd"/>
      <w:r w:rsidRPr="00B33F57">
        <w:rPr>
          <w:spacing w:val="-2"/>
        </w:rPr>
        <w:t>,</w:t>
      </w:r>
      <w:r w:rsidRPr="00B33F57">
        <w:tab/>
        <w:t>P.</w:t>
      </w:r>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proofErr w:type="spellEnd"/>
      <w:r w:rsidRPr="00B33F57">
        <w:t>(2016).</w:t>
      </w:r>
      <w:r w:rsidR="00BE16FB" w:rsidRPr="00BE16FB">
        <w:rPr>
          <w:color w:val="FFFFFF" w:themeColor="background1"/>
          <w:spacing w:val="80"/>
          <w:sz w:val="6"/>
        </w:rPr>
        <w:t xml:space="preserve"> </w:t>
      </w:r>
      <w:proofErr w:type="spellStart"/>
      <w:r w:rsidR="00BE16FB" w:rsidRPr="00BE16FB">
        <w:rPr>
          <w:color w:val="FFFFFF" w:themeColor="background1"/>
          <w:spacing w:val="80"/>
          <w:sz w:val="6"/>
        </w:rPr>
        <w:t>i</w:t>
      </w:r>
      <w:r w:rsidRPr="00B33F57">
        <w:rPr>
          <w:i/>
        </w:rPr>
        <w:t>Analisis</w:t>
      </w:r>
      <w:proofErr w:type="spellEnd"/>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Asuransi</w:t>
      </w:r>
      <w:proofErr w:type="spellEnd"/>
      <w:r w:rsidRPr="00B33F57">
        <w:rPr>
          <w:i/>
        </w:rPr>
        <w:tab/>
      </w:r>
      <w:proofErr w:type="spellStart"/>
      <w:r w:rsidRPr="00B33F57">
        <w:rPr>
          <w:i/>
          <w:spacing w:val="-2"/>
        </w:rPr>
        <w:t>Pertanian</w:t>
      </w:r>
      <w:proofErr w:type="spellEnd"/>
      <w:r w:rsidR="00D051FD">
        <w:rPr>
          <w:i/>
        </w:rPr>
        <w:t xml:space="preserve"> </w:t>
      </w:r>
      <w:r w:rsidRPr="00B33F57">
        <w:rPr>
          <w:i/>
        </w:rPr>
        <w:t>Di</w:t>
      </w:r>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Indonesia</w:t>
      </w:r>
      <w:proofErr w:type="spellEnd"/>
      <w:r w:rsidRPr="00B33F57">
        <w:rPr>
          <w:i/>
        </w:rPr>
        <w:t>:</w:t>
      </w:r>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Konsep</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antang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rospek</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urnal</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Borneo</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Administrator</w:t>
      </w:r>
      <w:proofErr w:type="spellEnd"/>
      <w:r w:rsidRPr="00B33F57">
        <w:t>,</w:t>
      </w:r>
      <w:r w:rsidR="00BE16FB" w:rsidRPr="00BE16FB">
        <w:rPr>
          <w:color w:val="FFFFFF" w:themeColor="background1"/>
          <w:sz w:val="6"/>
        </w:rPr>
        <w:t xml:space="preserve"> i</w:t>
      </w:r>
      <w:r w:rsidRPr="00B33F57">
        <w:t>12(1).</w:t>
      </w:r>
    </w:p>
    <w:p w14:paraId="4DCC1F26" w14:textId="7B8376B0" w:rsidR="00B33F57" w:rsidRPr="00B33F57" w:rsidRDefault="00B33F57" w:rsidP="00D051FD">
      <w:pPr>
        <w:ind w:left="426" w:right="400" w:hanging="480"/>
        <w:jc w:val="both"/>
      </w:pPr>
      <w:r w:rsidRPr="00B33F57">
        <w:t>Edy</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Yanto</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6).</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Respo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anam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acang</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anah</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proofErr w:type="spellEnd"/>
      <w:r w:rsidRPr="00B33F57">
        <w:rPr>
          <w:i/>
        </w:rPr>
        <w:t>(Arachis</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hypogae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L</w:t>
      </w:r>
      <w:proofErr w:type="spellEnd"/>
      <w:r w:rsidRPr="00B33F57">
        <w:rPr>
          <w:i/>
        </w:rPr>
        <w:t>.)</w:t>
      </w:r>
      <w:r w:rsidR="00BE16FB" w:rsidRPr="00BE16FB">
        <w:rPr>
          <w:i/>
          <w:color w:val="FFFFFF" w:themeColor="background1"/>
          <w:spacing w:val="80"/>
          <w:sz w:val="6"/>
        </w:rPr>
        <w:t xml:space="preserve"> </w:t>
      </w:r>
      <w:proofErr w:type="spellStart"/>
      <w:r w:rsidR="00BE16FB" w:rsidRPr="00BE16FB">
        <w:rPr>
          <w:i/>
          <w:color w:val="FFFFFF" w:themeColor="background1"/>
          <w:spacing w:val="80"/>
          <w:sz w:val="6"/>
        </w:rPr>
        <w:t>i</w:t>
      </w:r>
      <w:r w:rsidRPr="00B33F57">
        <w:rPr>
          <w:i/>
        </w:rPr>
        <w:t>akibat</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mber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berbaga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Jeni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upuk</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Organik</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Cair</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istem</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Olah</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anah</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Sekolah</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Tinggi</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Ilmu</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ertani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Dharm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Wacana</w:t>
      </w:r>
      <w:proofErr w:type="spellEnd"/>
      <w:r w:rsidRPr="00B33F57">
        <w:t>.</w:t>
      </w:r>
    </w:p>
    <w:p w14:paraId="2AD3D457" w14:textId="710EEC4B" w:rsidR="00B33F57" w:rsidRPr="00B33F57" w:rsidRDefault="00B33F57" w:rsidP="00D051FD">
      <w:pPr>
        <w:ind w:left="426" w:right="404" w:hanging="480"/>
        <w:jc w:val="both"/>
      </w:pPr>
      <w:proofErr w:type="spellStart"/>
      <w:r w:rsidRPr="00B33F57">
        <w:t>Fadillah</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Elhusn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Melind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Noer</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Y</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Y</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9).</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Analisi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eikutserta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tan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lam</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suran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Usahatan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ad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proofErr w:type="spellEnd"/>
      <w:r w:rsidRPr="00B33F57">
        <w:rPr>
          <w:i/>
        </w:rPr>
        <w:t>(AUTP)</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ecamat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ariam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imur</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urnal</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Sosial</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Ekonomi</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ertani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Tropis</w:t>
      </w:r>
      <w:proofErr w:type="spellEnd"/>
      <w:r w:rsidRPr="00B33F57">
        <w:t>,</w:t>
      </w:r>
      <w:r w:rsidR="00BE16FB" w:rsidRPr="00BE16FB">
        <w:rPr>
          <w:color w:val="FFFFFF" w:themeColor="background1"/>
          <w:sz w:val="6"/>
        </w:rPr>
        <w:t xml:space="preserve"> i</w:t>
      </w:r>
      <w:r w:rsidRPr="00B33F57">
        <w:t>1(2).</w:t>
      </w:r>
    </w:p>
    <w:p w14:paraId="1B85D7C9" w14:textId="7B3E33CE" w:rsidR="00B33F57" w:rsidRPr="00B33F57" w:rsidRDefault="00B33F57" w:rsidP="00D051FD">
      <w:pPr>
        <w:ind w:left="426" w:right="399" w:hanging="480"/>
        <w:jc w:val="both"/>
      </w:pPr>
      <w:r w:rsidRPr="00B33F57">
        <w:t>Guntur</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Setiawan</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04).</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Impelemt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lam</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Birokr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mbangunan</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akart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Balai</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ustaka</w:t>
      </w:r>
      <w:proofErr w:type="spellEnd"/>
      <w:r w:rsidRPr="00B33F57">
        <w:t>.</w:t>
      </w:r>
    </w:p>
    <w:p w14:paraId="78B40D1D" w14:textId="4783F5A4" w:rsidR="00B33F57" w:rsidRPr="00BE16FB" w:rsidRDefault="00B33F57" w:rsidP="00D051FD">
      <w:pPr>
        <w:ind w:left="426" w:right="394"/>
        <w:jc w:val="both"/>
        <w:rPr>
          <w:i/>
        </w:rPr>
      </w:pPr>
      <w:proofErr w:type="spellStart"/>
      <w:r w:rsidRPr="00BE16FB">
        <w:t>Harsono</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H</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E16FB">
        <w:t>(2022).</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rPr>
          <w:i/>
        </w:rPr>
        <w:t>Implement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ebijak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d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Politik</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Jakarta</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Grafindo</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Jaya</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Idrus</w:t>
      </w:r>
      <w:proofErr w:type="spellEnd"/>
      <w:r w:rsidRPr="00BE16FB">
        <w:t>,</w:t>
      </w:r>
      <w:r w:rsidR="00BE16FB" w:rsidRPr="00BE16FB">
        <w:rPr>
          <w:color w:val="FFFFFF" w:themeColor="background1"/>
          <w:spacing w:val="71"/>
          <w:sz w:val="6"/>
        </w:rPr>
        <w:t xml:space="preserve"> </w:t>
      </w:r>
      <w:proofErr w:type="spellStart"/>
      <w:r w:rsidR="00BE16FB" w:rsidRPr="00BE16FB">
        <w:rPr>
          <w:color w:val="FFFFFF" w:themeColor="background1"/>
          <w:spacing w:val="71"/>
          <w:sz w:val="6"/>
        </w:rPr>
        <w:t>i</w:t>
      </w:r>
      <w:r w:rsidRPr="00BE16FB">
        <w:t>M</w:t>
      </w:r>
      <w:proofErr w:type="spellEnd"/>
      <w:r w:rsidRPr="00BE16FB">
        <w:t>.</w:t>
      </w:r>
      <w:r w:rsidR="00BE16FB" w:rsidRPr="00BE16FB">
        <w:rPr>
          <w:color w:val="FFFFFF" w:themeColor="background1"/>
          <w:spacing w:val="71"/>
          <w:sz w:val="6"/>
        </w:rPr>
        <w:t xml:space="preserve"> </w:t>
      </w:r>
      <w:proofErr w:type="spellStart"/>
      <w:r w:rsidR="00BE16FB" w:rsidRPr="00BE16FB">
        <w:rPr>
          <w:color w:val="FFFFFF" w:themeColor="background1"/>
          <w:spacing w:val="71"/>
          <w:sz w:val="6"/>
        </w:rPr>
        <w:t>i</w:t>
      </w:r>
      <w:proofErr w:type="spellEnd"/>
      <w:r w:rsidRPr="00BE16FB">
        <w:t>(2009).</w:t>
      </w:r>
      <w:r w:rsidR="00BE16FB" w:rsidRPr="00BE16FB">
        <w:rPr>
          <w:color w:val="FFFFFF" w:themeColor="background1"/>
          <w:spacing w:val="69"/>
          <w:sz w:val="6"/>
        </w:rPr>
        <w:t xml:space="preserve"> </w:t>
      </w:r>
      <w:proofErr w:type="spellStart"/>
      <w:r w:rsidR="00BE16FB" w:rsidRPr="00BE16FB">
        <w:rPr>
          <w:color w:val="FFFFFF" w:themeColor="background1"/>
          <w:spacing w:val="69"/>
          <w:sz w:val="6"/>
        </w:rPr>
        <w:t>i</w:t>
      </w:r>
      <w:r w:rsidRPr="00BE16FB">
        <w:rPr>
          <w:i/>
        </w:rPr>
        <w:t>Metode</w:t>
      </w:r>
      <w:proofErr w:type="spellEnd"/>
      <w:r w:rsidR="00BE16FB" w:rsidRPr="00BE16FB">
        <w:rPr>
          <w:i/>
          <w:color w:val="FFFFFF" w:themeColor="background1"/>
          <w:spacing w:val="68"/>
          <w:sz w:val="6"/>
        </w:rPr>
        <w:t xml:space="preserve"> </w:t>
      </w:r>
      <w:proofErr w:type="spellStart"/>
      <w:r w:rsidR="00BE16FB" w:rsidRPr="00BE16FB">
        <w:rPr>
          <w:i/>
          <w:color w:val="FFFFFF" w:themeColor="background1"/>
          <w:spacing w:val="68"/>
          <w:sz w:val="6"/>
        </w:rPr>
        <w:t>i</w:t>
      </w:r>
      <w:r w:rsidRPr="00BE16FB">
        <w:rPr>
          <w:i/>
        </w:rPr>
        <w:t>Penelitian</w:t>
      </w:r>
      <w:proofErr w:type="spellEnd"/>
      <w:r w:rsidR="00BE16FB" w:rsidRPr="00BE16FB">
        <w:rPr>
          <w:i/>
          <w:color w:val="FFFFFF" w:themeColor="background1"/>
          <w:spacing w:val="69"/>
          <w:sz w:val="6"/>
        </w:rPr>
        <w:t xml:space="preserve"> </w:t>
      </w:r>
      <w:proofErr w:type="spellStart"/>
      <w:r w:rsidR="00BE16FB" w:rsidRPr="00BE16FB">
        <w:rPr>
          <w:i/>
          <w:color w:val="FFFFFF" w:themeColor="background1"/>
          <w:spacing w:val="69"/>
          <w:sz w:val="6"/>
        </w:rPr>
        <w:t>i</w:t>
      </w:r>
      <w:r w:rsidRPr="00BE16FB">
        <w:rPr>
          <w:i/>
        </w:rPr>
        <w:t>Ilmu</w:t>
      </w:r>
      <w:proofErr w:type="spellEnd"/>
      <w:r w:rsidR="00BE16FB" w:rsidRPr="00BE16FB">
        <w:rPr>
          <w:i/>
          <w:color w:val="FFFFFF" w:themeColor="background1"/>
          <w:spacing w:val="69"/>
          <w:sz w:val="6"/>
        </w:rPr>
        <w:t xml:space="preserve"> </w:t>
      </w:r>
      <w:proofErr w:type="spellStart"/>
      <w:r w:rsidR="00BE16FB" w:rsidRPr="00BE16FB">
        <w:rPr>
          <w:i/>
          <w:color w:val="FFFFFF" w:themeColor="background1"/>
          <w:spacing w:val="69"/>
          <w:sz w:val="6"/>
        </w:rPr>
        <w:t>i</w:t>
      </w:r>
      <w:r w:rsidRPr="00BE16FB">
        <w:rPr>
          <w:i/>
        </w:rPr>
        <w:t>Sosial</w:t>
      </w:r>
      <w:proofErr w:type="spellEnd"/>
      <w:r w:rsidRPr="00BE16FB">
        <w:rPr>
          <w:i/>
        </w:rPr>
        <w:t>,</w:t>
      </w:r>
      <w:r w:rsidR="00BE16FB" w:rsidRPr="00BE16FB">
        <w:rPr>
          <w:i/>
          <w:color w:val="FFFFFF" w:themeColor="background1"/>
          <w:spacing w:val="71"/>
          <w:sz w:val="6"/>
        </w:rPr>
        <w:t xml:space="preserve"> </w:t>
      </w:r>
      <w:proofErr w:type="spellStart"/>
      <w:r w:rsidR="00BE16FB" w:rsidRPr="00BE16FB">
        <w:rPr>
          <w:i/>
          <w:color w:val="FFFFFF" w:themeColor="background1"/>
          <w:spacing w:val="71"/>
          <w:sz w:val="6"/>
        </w:rPr>
        <w:t>i</w:t>
      </w:r>
      <w:r w:rsidRPr="00BE16FB">
        <w:rPr>
          <w:i/>
        </w:rPr>
        <w:t>Pendekatan</w:t>
      </w:r>
      <w:proofErr w:type="spellEnd"/>
      <w:r w:rsidR="00BE16FB" w:rsidRPr="00BE16FB">
        <w:rPr>
          <w:i/>
          <w:color w:val="FFFFFF" w:themeColor="background1"/>
          <w:spacing w:val="73"/>
          <w:sz w:val="6"/>
        </w:rPr>
        <w:t xml:space="preserve"> </w:t>
      </w:r>
      <w:proofErr w:type="spellStart"/>
      <w:r w:rsidR="00BE16FB" w:rsidRPr="00BE16FB">
        <w:rPr>
          <w:i/>
          <w:color w:val="FFFFFF" w:themeColor="background1"/>
          <w:spacing w:val="73"/>
          <w:sz w:val="6"/>
        </w:rPr>
        <w:t>i</w:t>
      </w:r>
      <w:r w:rsidRPr="00BE16FB">
        <w:rPr>
          <w:i/>
        </w:rPr>
        <w:t>Kualitatif</w:t>
      </w:r>
      <w:proofErr w:type="spellEnd"/>
      <w:r w:rsidR="00BE16FB" w:rsidRPr="00BE16FB">
        <w:rPr>
          <w:i/>
          <w:color w:val="FFFFFF" w:themeColor="background1"/>
          <w:spacing w:val="73"/>
          <w:sz w:val="6"/>
        </w:rPr>
        <w:t xml:space="preserve"> </w:t>
      </w:r>
      <w:proofErr w:type="spellStart"/>
      <w:r w:rsidR="00BE16FB" w:rsidRPr="00BE16FB">
        <w:rPr>
          <w:i/>
          <w:color w:val="FFFFFF" w:themeColor="background1"/>
          <w:spacing w:val="73"/>
          <w:sz w:val="6"/>
        </w:rPr>
        <w:t>i</w:t>
      </w:r>
      <w:r w:rsidRPr="00BE16FB">
        <w:rPr>
          <w:i/>
        </w:rPr>
        <w:t>dan</w:t>
      </w:r>
      <w:proofErr w:type="spellEnd"/>
    </w:p>
    <w:p w14:paraId="2E67FC3C" w14:textId="05F1959C" w:rsidR="00B33F57" w:rsidRPr="00BE16FB" w:rsidRDefault="00B33F57" w:rsidP="00D051FD">
      <w:pPr>
        <w:ind w:left="426"/>
        <w:jc w:val="both"/>
      </w:pPr>
      <w:proofErr w:type="spellStart"/>
      <w:r w:rsidRPr="00BE16FB">
        <w:rPr>
          <w:i/>
        </w:rPr>
        <w:t>Kuantitatif</w:t>
      </w:r>
      <w:proofErr w:type="spellEnd"/>
      <w:r w:rsidRPr="00BE16FB">
        <w:t>.</w:t>
      </w:r>
      <w:r w:rsidR="00BE16FB" w:rsidRPr="00BE16FB">
        <w:rPr>
          <w:color w:val="FFFFFF" w:themeColor="background1"/>
          <w:spacing w:val="1"/>
          <w:sz w:val="6"/>
        </w:rPr>
        <w:t xml:space="preserve"> </w:t>
      </w:r>
      <w:proofErr w:type="spellStart"/>
      <w:r w:rsidR="00BE16FB" w:rsidRPr="00BE16FB">
        <w:rPr>
          <w:color w:val="FFFFFF" w:themeColor="background1"/>
          <w:spacing w:val="1"/>
          <w:sz w:val="6"/>
        </w:rPr>
        <w:t>i</w:t>
      </w:r>
      <w:r w:rsidRPr="00BE16FB">
        <w:t>Jakarta</w:t>
      </w:r>
      <w:proofErr w:type="spellEnd"/>
      <w:r w:rsidRPr="00BE16FB">
        <w:t>:</w:t>
      </w:r>
      <w:r w:rsidR="00BE16FB" w:rsidRPr="00BE16FB">
        <w:rPr>
          <w:color w:val="FFFFFF" w:themeColor="background1"/>
          <w:spacing w:val="-4"/>
          <w:sz w:val="6"/>
        </w:rPr>
        <w:t xml:space="preserve"> </w:t>
      </w:r>
      <w:proofErr w:type="spellStart"/>
      <w:r w:rsidR="00BE16FB" w:rsidRPr="00BE16FB">
        <w:rPr>
          <w:color w:val="FFFFFF" w:themeColor="background1"/>
          <w:spacing w:val="-4"/>
          <w:sz w:val="6"/>
        </w:rPr>
        <w:t>i</w:t>
      </w:r>
      <w:r w:rsidRPr="00BE16FB">
        <w:rPr>
          <w:spacing w:val="-2"/>
        </w:rPr>
        <w:t>Erlangga</w:t>
      </w:r>
      <w:proofErr w:type="spellEnd"/>
      <w:r w:rsidRPr="00BE16FB">
        <w:rPr>
          <w:spacing w:val="-2"/>
        </w:rPr>
        <w:t>.</w:t>
      </w:r>
    </w:p>
    <w:p w14:paraId="66445672" w14:textId="2A767E7D" w:rsidR="00B33F57" w:rsidRPr="00BE16FB" w:rsidRDefault="00B33F57" w:rsidP="00D051FD">
      <w:pPr>
        <w:ind w:left="426" w:right="399" w:hanging="480"/>
        <w:jc w:val="both"/>
      </w:pPr>
      <w:proofErr w:type="spellStart"/>
      <w:r w:rsidRPr="00B33F57">
        <w:t>Insyafiah</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Wardhani</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I</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4).</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Kaj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rsiap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mplement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suran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rtan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ecar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Nasional</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Kementeri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Keuang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Badan</w:t>
      </w:r>
      <w:proofErr w:type="spellEnd"/>
      <w:r w:rsidR="00BE16FB" w:rsidRPr="00BE16FB">
        <w:rPr>
          <w:color w:val="FFFFFF" w:themeColor="background1"/>
          <w:sz w:val="6"/>
        </w:rPr>
        <w:t xml:space="preserve"> </w:t>
      </w:r>
      <w:proofErr w:type="spellStart"/>
      <w:r w:rsidR="00BE16FB" w:rsidRPr="00BE16FB">
        <w:rPr>
          <w:color w:val="FFFFFF" w:themeColor="background1"/>
          <w:sz w:val="6"/>
        </w:rPr>
        <w:lastRenderedPageBreak/>
        <w:t>i</w:t>
      </w:r>
      <w:r w:rsidRPr="00BE16FB">
        <w:t>Kebijak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Fiskal</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Pusat</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Pengelola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Risiko</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Fiskal</w:t>
      </w:r>
      <w:proofErr w:type="spellEnd"/>
      <w:r w:rsidRPr="00BE16FB">
        <w:t>.</w:t>
      </w:r>
    </w:p>
    <w:p w14:paraId="66B54CA5" w14:textId="44F018D9" w:rsidR="00B33F57" w:rsidRPr="00BE16FB" w:rsidRDefault="00B33F57" w:rsidP="00BE16FB">
      <w:pPr>
        <w:ind w:left="426" w:right="402" w:hanging="480"/>
        <w:jc w:val="both"/>
        <w:rPr>
          <w:lang w:val="en-ID"/>
        </w:rPr>
      </w:pPr>
      <w:r w:rsidRPr="00BE16FB">
        <w:rPr>
          <w:lang w:val="en-ID"/>
        </w:rPr>
        <w:t>Iskandar.</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proofErr w:type="spellEnd"/>
      <w:r w:rsidRPr="00BE16FB">
        <w:rPr>
          <w:lang w:val="en-ID"/>
        </w:rPr>
        <w:t>(2008).</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i/>
          <w:lang w:val="en-ID"/>
        </w:rPr>
        <w:t>Metodologi</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Peneliti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Pendidik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d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Sosial</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proofErr w:type="spellEnd"/>
      <w:r w:rsidRPr="00BE16FB">
        <w:rPr>
          <w:i/>
          <w:lang w:val="en-ID"/>
        </w:rPr>
        <w:t>(</w:t>
      </w:r>
      <w:proofErr w:type="spellStart"/>
      <w:r w:rsidRPr="00BE16FB">
        <w:rPr>
          <w:i/>
          <w:lang w:val="en-ID"/>
        </w:rPr>
        <w:t>Kuantitatif</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d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Kualitatif</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proofErr w:type="spellEnd"/>
      <w:r w:rsidRPr="00BE16FB">
        <w:rPr>
          <w:i/>
          <w:lang w:val="en-ID"/>
        </w:rPr>
        <w:t>)</w:t>
      </w:r>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Jakarta</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Gaung</w:t>
      </w:r>
      <w:proofErr w:type="spellEnd"/>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Persada</w:t>
      </w:r>
      <w:proofErr w:type="spellEnd"/>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Press</w:t>
      </w:r>
      <w:proofErr w:type="spellEnd"/>
      <w:r w:rsidRPr="00BE16FB">
        <w:rPr>
          <w:lang w:val="en-ID"/>
        </w:rPr>
        <w:t>.</w:t>
      </w:r>
    </w:p>
    <w:p w14:paraId="108DEFC3" w14:textId="7E409C29" w:rsidR="00B33F57" w:rsidRPr="00BE16FB" w:rsidRDefault="00B33F57" w:rsidP="00BE16FB">
      <w:pPr>
        <w:ind w:left="426" w:right="401" w:hanging="480"/>
        <w:jc w:val="both"/>
        <w:rPr>
          <w:lang w:val="en-ID"/>
        </w:rPr>
      </w:pPr>
      <w:r w:rsidRPr="00BE16FB">
        <w:rPr>
          <w:lang w:val="en-ID"/>
        </w:rPr>
        <w:t>Kementerian</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Pertanian</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Keputusan</w:t>
      </w:r>
      <w:proofErr w:type="spellEnd"/>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Menteri</w:t>
      </w:r>
      <w:proofErr w:type="spellEnd"/>
      <w:r w:rsidR="00BE16FB" w:rsidRPr="00BE16FB">
        <w:rPr>
          <w:color w:val="FFFFFF" w:themeColor="background1"/>
          <w:spacing w:val="-2"/>
          <w:sz w:val="6"/>
          <w:lang w:val="en-ID"/>
        </w:rPr>
        <w:t xml:space="preserve"> </w:t>
      </w:r>
      <w:proofErr w:type="spellStart"/>
      <w:r w:rsidR="00BE16FB" w:rsidRPr="00BE16FB">
        <w:rPr>
          <w:color w:val="FFFFFF" w:themeColor="background1"/>
          <w:spacing w:val="-2"/>
          <w:sz w:val="6"/>
          <w:lang w:val="en-ID"/>
        </w:rPr>
        <w:t>i</w:t>
      </w:r>
      <w:r w:rsidRPr="00BE16FB">
        <w:rPr>
          <w:lang w:val="en-ID"/>
        </w:rPr>
        <w:t>Pertanian</w:t>
      </w:r>
      <w:proofErr w:type="spellEnd"/>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Republik</w:t>
      </w:r>
      <w:proofErr w:type="spellEnd"/>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Indonesia</w:t>
      </w:r>
      <w:proofErr w:type="spellEnd"/>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Nomor</w:t>
      </w:r>
      <w:proofErr w:type="spellEnd"/>
      <w:r w:rsidRPr="00BE16FB">
        <w:rPr>
          <w:lang w:val="en-ID"/>
        </w:rPr>
        <w:t>:</w:t>
      </w:r>
      <w:r w:rsidR="00BE16FB" w:rsidRPr="00BE16FB">
        <w:rPr>
          <w:color w:val="FFFFFF" w:themeColor="background1"/>
          <w:sz w:val="6"/>
          <w:lang w:val="en-ID"/>
        </w:rPr>
        <w:t xml:space="preserve"> i</w:t>
      </w:r>
      <w:r w:rsidRPr="00BE16FB">
        <w:rPr>
          <w:lang w:val="en-ID"/>
        </w:rPr>
        <w:t>No.01/</w:t>
      </w:r>
      <w:proofErr w:type="spellStart"/>
      <w:r w:rsidRPr="00BE16FB">
        <w:rPr>
          <w:lang w:val="en-ID"/>
        </w:rPr>
        <w:t>Kpts</w:t>
      </w:r>
      <w:proofErr w:type="spellEnd"/>
      <w:r w:rsidRPr="00BE16FB">
        <w:rPr>
          <w:lang w:val="en-ID"/>
        </w:rPr>
        <w:t>/SR.210/B/01/2022</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i/>
          <w:lang w:val="en-ID"/>
        </w:rPr>
        <w:t>tentang</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Pedom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Bantu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Premi</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Asuransi</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Usahatani</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Padi</w:t>
      </w:r>
      <w:proofErr w:type="spellEnd"/>
      <w:r w:rsidRPr="00BE16FB">
        <w:rPr>
          <w:lang w:val="en-ID"/>
        </w:rPr>
        <w:t>.</w:t>
      </w:r>
    </w:p>
    <w:p w14:paraId="4EA95C4B" w14:textId="1A8508F9" w:rsidR="00B33F57" w:rsidRPr="00D051FD" w:rsidRDefault="00B33F57" w:rsidP="00D051FD">
      <w:pPr>
        <w:pStyle w:val="BodyText"/>
        <w:spacing w:before="0" w:line="240" w:lineRule="auto"/>
        <w:ind w:left="426" w:hanging="426"/>
      </w:pPr>
      <w:r w:rsidRPr="00B33F57">
        <w:t>Kementerian</w:t>
      </w:r>
      <w:r w:rsidR="00BE16FB" w:rsidRPr="00BE16FB">
        <w:rPr>
          <w:color w:val="FFFFFF" w:themeColor="background1"/>
          <w:spacing w:val="55"/>
          <w:w w:val="150"/>
          <w:sz w:val="6"/>
        </w:rPr>
        <w:t xml:space="preserve"> </w:t>
      </w:r>
      <w:proofErr w:type="spellStart"/>
      <w:r w:rsidR="00BE16FB" w:rsidRPr="00BE16FB">
        <w:rPr>
          <w:color w:val="FFFFFF" w:themeColor="background1"/>
          <w:spacing w:val="55"/>
          <w:w w:val="150"/>
          <w:sz w:val="6"/>
        </w:rPr>
        <w:t>i</w:t>
      </w:r>
      <w:r w:rsidRPr="00B33F57">
        <w:t>Pertanian</w:t>
      </w:r>
      <w:proofErr w:type="spellEnd"/>
      <w:r w:rsidR="00BE16FB" w:rsidRPr="00BE16FB">
        <w:rPr>
          <w:color w:val="FFFFFF" w:themeColor="background1"/>
          <w:spacing w:val="58"/>
          <w:w w:val="150"/>
          <w:sz w:val="6"/>
        </w:rPr>
        <w:t xml:space="preserve"> </w:t>
      </w:r>
      <w:proofErr w:type="spellStart"/>
      <w:r w:rsidR="00BE16FB" w:rsidRPr="00BE16FB">
        <w:rPr>
          <w:color w:val="FFFFFF" w:themeColor="background1"/>
          <w:spacing w:val="58"/>
          <w:w w:val="150"/>
          <w:sz w:val="6"/>
        </w:rPr>
        <w:t>i</w:t>
      </w:r>
      <w:r w:rsidRPr="00B33F57">
        <w:t>RI</w:t>
      </w:r>
      <w:proofErr w:type="spellEnd"/>
      <w:r w:rsidRPr="00B33F57">
        <w:t>,</w:t>
      </w:r>
      <w:r w:rsidR="00BE16FB" w:rsidRPr="00BE16FB">
        <w:rPr>
          <w:color w:val="FFFFFF" w:themeColor="background1"/>
          <w:spacing w:val="65"/>
          <w:w w:val="150"/>
          <w:sz w:val="6"/>
        </w:rPr>
        <w:t xml:space="preserve"> </w:t>
      </w:r>
      <w:proofErr w:type="spellStart"/>
      <w:r w:rsidR="00BE16FB" w:rsidRPr="00BE16FB">
        <w:rPr>
          <w:color w:val="FFFFFF" w:themeColor="background1"/>
          <w:spacing w:val="65"/>
          <w:w w:val="150"/>
          <w:sz w:val="6"/>
        </w:rPr>
        <w:t>i</w:t>
      </w:r>
      <w:r w:rsidRPr="00B33F57">
        <w:t>Ditjend</w:t>
      </w:r>
      <w:proofErr w:type="spellEnd"/>
      <w:r w:rsidR="00BE16FB" w:rsidRPr="00BE16FB">
        <w:rPr>
          <w:color w:val="FFFFFF" w:themeColor="background1"/>
          <w:spacing w:val="62"/>
          <w:w w:val="150"/>
          <w:sz w:val="6"/>
        </w:rPr>
        <w:t xml:space="preserve"> </w:t>
      </w:r>
      <w:proofErr w:type="spellStart"/>
      <w:r w:rsidR="00BE16FB" w:rsidRPr="00BE16FB">
        <w:rPr>
          <w:color w:val="FFFFFF" w:themeColor="background1"/>
          <w:spacing w:val="62"/>
          <w:w w:val="150"/>
          <w:sz w:val="6"/>
        </w:rPr>
        <w:t>i</w:t>
      </w:r>
      <w:r w:rsidRPr="00B33F57">
        <w:t>Prasarana</w:t>
      </w:r>
      <w:proofErr w:type="spellEnd"/>
      <w:r w:rsidR="00BE16FB" w:rsidRPr="00BE16FB">
        <w:rPr>
          <w:color w:val="FFFFFF" w:themeColor="background1"/>
          <w:spacing w:val="62"/>
          <w:w w:val="150"/>
          <w:sz w:val="6"/>
        </w:rPr>
        <w:t xml:space="preserve"> </w:t>
      </w:r>
      <w:proofErr w:type="spellStart"/>
      <w:r w:rsidR="00BE16FB" w:rsidRPr="00BE16FB">
        <w:rPr>
          <w:color w:val="FFFFFF" w:themeColor="background1"/>
          <w:spacing w:val="62"/>
          <w:w w:val="150"/>
          <w:sz w:val="6"/>
        </w:rPr>
        <w:t>i</w:t>
      </w:r>
      <w:r w:rsidRPr="00B33F57">
        <w:t>dan</w:t>
      </w:r>
      <w:proofErr w:type="spellEnd"/>
      <w:r w:rsidR="00BE16FB" w:rsidRPr="00BE16FB">
        <w:rPr>
          <w:color w:val="FFFFFF" w:themeColor="background1"/>
          <w:spacing w:val="58"/>
          <w:w w:val="150"/>
          <w:sz w:val="6"/>
        </w:rPr>
        <w:t xml:space="preserve"> </w:t>
      </w:r>
      <w:proofErr w:type="spellStart"/>
      <w:r w:rsidR="00BE16FB" w:rsidRPr="00BE16FB">
        <w:rPr>
          <w:color w:val="FFFFFF" w:themeColor="background1"/>
          <w:spacing w:val="58"/>
          <w:w w:val="150"/>
          <w:sz w:val="6"/>
        </w:rPr>
        <w:t>i</w:t>
      </w:r>
      <w:r w:rsidRPr="00B33F57">
        <w:t>Sarana</w:t>
      </w:r>
      <w:proofErr w:type="spellEnd"/>
      <w:r w:rsidR="00BE16FB" w:rsidRPr="00BE16FB">
        <w:rPr>
          <w:color w:val="FFFFFF" w:themeColor="background1"/>
          <w:spacing w:val="61"/>
          <w:w w:val="150"/>
          <w:sz w:val="6"/>
        </w:rPr>
        <w:t xml:space="preserve"> </w:t>
      </w:r>
      <w:proofErr w:type="spellStart"/>
      <w:r w:rsidR="00BE16FB" w:rsidRPr="00BE16FB">
        <w:rPr>
          <w:color w:val="FFFFFF" w:themeColor="background1"/>
          <w:spacing w:val="61"/>
          <w:w w:val="150"/>
          <w:sz w:val="6"/>
        </w:rPr>
        <w:t>i</w:t>
      </w:r>
      <w:r w:rsidRPr="00B33F57">
        <w:t>Pertanian</w:t>
      </w:r>
      <w:proofErr w:type="spellEnd"/>
      <w:r w:rsidR="00BE16FB" w:rsidRPr="00BE16FB">
        <w:rPr>
          <w:color w:val="FFFFFF" w:themeColor="background1"/>
          <w:spacing w:val="69"/>
          <w:w w:val="150"/>
          <w:sz w:val="6"/>
        </w:rPr>
        <w:t xml:space="preserve"> </w:t>
      </w:r>
      <w:proofErr w:type="spellStart"/>
      <w:r w:rsidR="00BE16FB" w:rsidRPr="00BE16FB">
        <w:rPr>
          <w:color w:val="FFFFFF" w:themeColor="background1"/>
          <w:spacing w:val="69"/>
          <w:w w:val="150"/>
          <w:sz w:val="6"/>
        </w:rPr>
        <w:t>i</w:t>
      </w:r>
      <w:proofErr w:type="spellEnd"/>
      <w:r w:rsidRPr="00B33F57">
        <w:rPr>
          <w:spacing w:val="-2"/>
        </w:rPr>
        <w:t>(2022).</w:t>
      </w:r>
      <w:proofErr w:type="spellStart"/>
      <w:r w:rsidRPr="00B33F57">
        <w:rPr>
          <w:i/>
        </w:rPr>
        <w:t>Laporan</w:t>
      </w:r>
      <w:proofErr w:type="spellEnd"/>
      <w:r w:rsidR="00BE16FB" w:rsidRPr="00BE16FB">
        <w:rPr>
          <w:i/>
          <w:color w:val="FFFFFF" w:themeColor="background1"/>
          <w:spacing w:val="60"/>
          <w:sz w:val="6"/>
        </w:rPr>
        <w:t xml:space="preserve"> </w:t>
      </w:r>
      <w:proofErr w:type="spellStart"/>
      <w:r w:rsidR="00BE16FB" w:rsidRPr="00BE16FB">
        <w:rPr>
          <w:i/>
          <w:color w:val="FFFFFF" w:themeColor="background1"/>
          <w:spacing w:val="60"/>
          <w:sz w:val="6"/>
        </w:rPr>
        <w:t>i</w:t>
      </w:r>
      <w:r w:rsidRPr="00B33F57">
        <w:rPr>
          <w:i/>
        </w:rPr>
        <w:t>Kinerj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ahun</w:t>
      </w:r>
      <w:proofErr w:type="spellEnd"/>
      <w:r w:rsidR="00BE16FB" w:rsidRPr="00BE16FB">
        <w:rPr>
          <w:i/>
          <w:color w:val="FFFFFF" w:themeColor="background1"/>
          <w:sz w:val="6"/>
        </w:rPr>
        <w:t xml:space="preserve"> i</w:t>
      </w:r>
      <w:r w:rsidRPr="00B33F57">
        <w:rPr>
          <w:i/>
          <w:spacing w:val="-2"/>
        </w:rPr>
        <w:t>2022.</w:t>
      </w:r>
    </w:p>
    <w:p w14:paraId="52467EF7" w14:textId="255AA0A7" w:rsidR="00B33F57" w:rsidRPr="00B33F57" w:rsidRDefault="00B33F57" w:rsidP="00BE16FB">
      <w:pPr>
        <w:ind w:left="426" w:right="405" w:hanging="480"/>
        <w:jc w:val="both"/>
      </w:pPr>
      <w:r w:rsidRPr="00B33F57">
        <w:t>Lexi</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Moleong</w:t>
      </w:r>
      <w:proofErr w:type="spellEnd"/>
      <w:r w:rsidRPr="00B33F57">
        <w:t>.</w:t>
      </w:r>
      <w:r w:rsidR="00BE16FB" w:rsidRPr="00BE16FB">
        <w:rPr>
          <w:color w:val="FFFFFF" w:themeColor="background1"/>
          <w:sz w:val="6"/>
        </w:rPr>
        <w:t xml:space="preserve"> i</w:t>
      </w:r>
      <w:r w:rsidRPr="00B33F57">
        <w:t>(2018).</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Metodolog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nelit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ualitatif</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Bandung</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PT</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Remaj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spacing w:val="-2"/>
        </w:rPr>
        <w:t>Rosdakarya</w:t>
      </w:r>
      <w:proofErr w:type="spellEnd"/>
      <w:r w:rsidRPr="00B33F57">
        <w:rPr>
          <w:spacing w:val="-2"/>
        </w:rPr>
        <w:t>.</w:t>
      </w:r>
    </w:p>
    <w:p w14:paraId="0841F72A" w14:textId="30AE56AE" w:rsidR="00B33F57" w:rsidRPr="00BE16FB" w:rsidRDefault="00B33F57" w:rsidP="00D051FD">
      <w:pPr>
        <w:ind w:left="426" w:hanging="426"/>
        <w:rPr>
          <w:lang w:val="en-ID"/>
        </w:rPr>
      </w:pPr>
      <w:proofErr w:type="spellStart"/>
      <w:r w:rsidRPr="00BE16FB">
        <w:rPr>
          <w:lang w:val="en-ID"/>
        </w:rPr>
        <w:t>Machfiroh</w:t>
      </w:r>
      <w:proofErr w:type="spellEnd"/>
      <w:r w:rsidRPr="00BE16FB">
        <w:rPr>
          <w:lang w:val="en-ID"/>
        </w:rPr>
        <w:t>.</w:t>
      </w:r>
      <w:r w:rsidR="00BE16FB" w:rsidRPr="00BE16FB">
        <w:rPr>
          <w:color w:val="FFFFFF" w:themeColor="background1"/>
          <w:spacing w:val="64"/>
          <w:sz w:val="6"/>
          <w:lang w:val="en-ID"/>
        </w:rPr>
        <w:t xml:space="preserve"> </w:t>
      </w:r>
      <w:proofErr w:type="spellStart"/>
      <w:r w:rsidR="00BE16FB" w:rsidRPr="00BE16FB">
        <w:rPr>
          <w:color w:val="FFFFFF" w:themeColor="background1"/>
          <w:spacing w:val="64"/>
          <w:sz w:val="6"/>
          <w:lang w:val="en-ID"/>
        </w:rPr>
        <w:t>i</w:t>
      </w:r>
      <w:proofErr w:type="spellEnd"/>
      <w:r w:rsidRPr="00BE16FB">
        <w:rPr>
          <w:lang w:val="en-ID"/>
        </w:rPr>
        <w:t>(2015).</w:t>
      </w:r>
      <w:r w:rsidR="00BE16FB" w:rsidRPr="00BE16FB">
        <w:rPr>
          <w:color w:val="FFFFFF" w:themeColor="background1"/>
          <w:spacing w:val="64"/>
          <w:sz w:val="6"/>
          <w:lang w:val="en-ID"/>
        </w:rPr>
        <w:t xml:space="preserve"> </w:t>
      </w:r>
      <w:proofErr w:type="spellStart"/>
      <w:r w:rsidR="00BE16FB" w:rsidRPr="00BE16FB">
        <w:rPr>
          <w:color w:val="FFFFFF" w:themeColor="background1"/>
          <w:spacing w:val="64"/>
          <w:sz w:val="6"/>
          <w:lang w:val="en-ID"/>
        </w:rPr>
        <w:t>i</w:t>
      </w:r>
      <w:r w:rsidRPr="00BE16FB">
        <w:rPr>
          <w:i/>
          <w:lang w:val="en-ID"/>
        </w:rPr>
        <w:t>Efektivitas</w:t>
      </w:r>
      <w:proofErr w:type="spellEnd"/>
      <w:r w:rsidR="00BE16FB" w:rsidRPr="00BE16FB">
        <w:rPr>
          <w:i/>
          <w:color w:val="FFFFFF" w:themeColor="background1"/>
          <w:spacing w:val="58"/>
          <w:sz w:val="6"/>
          <w:lang w:val="en-ID"/>
        </w:rPr>
        <w:t xml:space="preserve"> </w:t>
      </w:r>
      <w:proofErr w:type="spellStart"/>
      <w:r w:rsidR="00BE16FB" w:rsidRPr="00BE16FB">
        <w:rPr>
          <w:i/>
          <w:color w:val="FFFFFF" w:themeColor="background1"/>
          <w:spacing w:val="58"/>
          <w:sz w:val="6"/>
          <w:lang w:val="en-ID"/>
        </w:rPr>
        <w:t>i</w:t>
      </w:r>
      <w:r w:rsidRPr="00BE16FB">
        <w:rPr>
          <w:i/>
          <w:lang w:val="en-ID"/>
        </w:rPr>
        <w:t>Program</w:t>
      </w:r>
      <w:proofErr w:type="spellEnd"/>
      <w:r w:rsidR="00BE16FB" w:rsidRPr="00BE16FB">
        <w:rPr>
          <w:i/>
          <w:color w:val="FFFFFF" w:themeColor="background1"/>
          <w:spacing w:val="63"/>
          <w:sz w:val="6"/>
          <w:lang w:val="en-ID"/>
        </w:rPr>
        <w:t xml:space="preserve"> </w:t>
      </w:r>
      <w:proofErr w:type="spellStart"/>
      <w:r w:rsidR="00BE16FB" w:rsidRPr="00BE16FB">
        <w:rPr>
          <w:i/>
          <w:color w:val="FFFFFF" w:themeColor="background1"/>
          <w:spacing w:val="63"/>
          <w:sz w:val="6"/>
          <w:lang w:val="en-ID"/>
        </w:rPr>
        <w:t>i</w:t>
      </w:r>
      <w:r w:rsidRPr="00BE16FB">
        <w:rPr>
          <w:i/>
          <w:lang w:val="en-ID"/>
        </w:rPr>
        <w:t>Nasional</w:t>
      </w:r>
      <w:proofErr w:type="spellEnd"/>
      <w:r w:rsidR="00BE16FB" w:rsidRPr="00BE16FB">
        <w:rPr>
          <w:i/>
          <w:color w:val="FFFFFF" w:themeColor="background1"/>
          <w:spacing w:val="64"/>
          <w:sz w:val="6"/>
          <w:lang w:val="en-ID"/>
        </w:rPr>
        <w:t xml:space="preserve"> </w:t>
      </w:r>
      <w:proofErr w:type="spellStart"/>
      <w:r w:rsidR="00BE16FB" w:rsidRPr="00BE16FB">
        <w:rPr>
          <w:i/>
          <w:color w:val="FFFFFF" w:themeColor="background1"/>
          <w:spacing w:val="64"/>
          <w:sz w:val="6"/>
          <w:lang w:val="en-ID"/>
        </w:rPr>
        <w:t>i</w:t>
      </w:r>
      <w:r w:rsidRPr="00BE16FB">
        <w:rPr>
          <w:i/>
          <w:lang w:val="en-ID"/>
        </w:rPr>
        <w:t>Pemberdayaan</w:t>
      </w:r>
      <w:proofErr w:type="spellEnd"/>
      <w:r w:rsidR="00BE16FB" w:rsidRPr="00BE16FB">
        <w:rPr>
          <w:i/>
          <w:color w:val="FFFFFF" w:themeColor="background1"/>
          <w:spacing w:val="69"/>
          <w:sz w:val="6"/>
          <w:lang w:val="en-ID"/>
        </w:rPr>
        <w:t xml:space="preserve"> </w:t>
      </w:r>
      <w:proofErr w:type="spellStart"/>
      <w:r w:rsidR="00BE16FB" w:rsidRPr="00BE16FB">
        <w:rPr>
          <w:i/>
          <w:color w:val="FFFFFF" w:themeColor="background1"/>
          <w:spacing w:val="69"/>
          <w:sz w:val="6"/>
          <w:lang w:val="en-ID"/>
        </w:rPr>
        <w:t>i</w:t>
      </w:r>
      <w:r w:rsidRPr="00BE16FB">
        <w:rPr>
          <w:i/>
          <w:spacing w:val="-2"/>
          <w:lang w:val="en-ID"/>
        </w:rPr>
        <w:t>Masyarakat</w:t>
      </w:r>
      <w:r w:rsidRPr="00BE16FB">
        <w:rPr>
          <w:spacing w:val="-2"/>
          <w:lang w:val="en-ID"/>
        </w:rPr>
        <w:t>.</w:t>
      </w:r>
      <w:r w:rsidRPr="00BE16FB">
        <w:rPr>
          <w:i/>
          <w:lang w:val="en-ID"/>
        </w:rPr>
        <w:t>Jurnal</w:t>
      </w:r>
      <w:proofErr w:type="spellEnd"/>
      <w:r w:rsidR="00BE16FB" w:rsidRPr="00BE16FB">
        <w:rPr>
          <w:i/>
          <w:color w:val="FFFFFF" w:themeColor="background1"/>
          <w:spacing w:val="-1"/>
          <w:sz w:val="6"/>
          <w:lang w:val="en-ID"/>
        </w:rPr>
        <w:t xml:space="preserve"> </w:t>
      </w:r>
      <w:proofErr w:type="spellStart"/>
      <w:r w:rsidR="00BE16FB" w:rsidRPr="00BE16FB">
        <w:rPr>
          <w:i/>
          <w:color w:val="FFFFFF" w:themeColor="background1"/>
          <w:spacing w:val="-1"/>
          <w:sz w:val="6"/>
          <w:lang w:val="en-ID"/>
        </w:rPr>
        <w:t>i</w:t>
      </w:r>
      <w:r w:rsidRPr="00BE16FB">
        <w:rPr>
          <w:i/>
          <w:lang w:val="en-ID"/>
        </w:rPr>
        <w:t>Katalogis</w:t>
      </w:r>
      <w:proofErr w:type="spellEnd"/>
      <w:r w:rsidRPr="00BE16FB">
        <w:rPr>
          <w:lang w:val="en-ID"/>
        </w:rPr>
        <w:t>,</w:t>
      </w:r>
      <w:r w:rsidR="00BE16FB" w:rsidRPr="00BE16FB">
        <w:rPr>
          <w:color w:val="FFFFFF" w:themeColor="background1"/>
          <w:spacing w:val="2"/>
          <w:sz w:val="6"/>
          <w:lang w:val="en-ID"/>
        </w:rPr>
        <w:t xml:space="preserve"> i</w:t>
      </w:r>
      <w:r w:rsidRPr="00BE16FB">
        <w:rPr>
          <w:i/>
          <w:lang w:val="en-ID"/>
        </w:rPr>
        <w:t>3</w:t>
      </w:r>
      <w:r w:rsidRPr="00BE16FB">
        <w:rPr>
          <w:lang w:val="en-ID"/>
        </w:rPr>
        <w:t>,</w:t>
      </w:r>
      <w:r w:rsidR="00BE16FB" w:rsidRPr="00BE16FB">
        <w:rPr>
          <w:color w:val="FFFFFF" w:themeColor="background1"/>
          <w:spacing w:val="-3"/>
          <w:sz w:val="6"/>
          <w:lang w:val="en-ID"/>
        </w:rPr>
        <w:t xml:space="preserve"> i</w:t>
      </w:r>
      <w:r w:rsidRPr="00BE16FB">
        <w:rPr>
          <w:spacing w:val="-2"/>
          <w:lang w:val="en-ID"/>
        </w:rPr>
        <w:t>179–85.</w:t>
      </w:r>
    </w:p>
    <w:p w14:paraId="65B3C007" w14:textId="55F0D404" w:rsidR="00B33F57" w:rsidRPr="00BE16FB" w:rsidRDefault="00B33F57" w:rsidP="00D051FD">
      <w:pPr>
        <w:ind w:left="426" w:hanging="426"/>
        <w:rPr>
          <w:lang w:val="en-ID"/>
        </w:rPr>
      </w:pPr>
      <w:proofErr w:type="spellStart"/>
      <w:r w:rsidRPr="00BE16FB">
        <w:rPr>
          <w:lang w:val="en-ID"/>
        </w:rPr>
        <w:t>Muhafidin</w:t>
      </w:r>
      <w:proofErr w:type="spellEnd"/>
      <w:r w:rsidRPr="00BE16FB">
        <w:rPr>
          <w:lang w:val="en-ID"/>
        </w:rPr>
        <w:t>,</w:t>
      </w:r>
      <w:r w:rsidR="00BE16FB" w:rsidRPr="00BE16FB">
        <w:rPr>
          <w:color w:val="FFFFFF" w:themeColor="background1"/>
          <w:spacing w:val="-2"/>
          <w:sz w:val="6"/>
          <w:lang w:val="en-ID"/>
        </w:rPr>
        <w:t xml:space="preserve"> </w:t>
      </w:r>
      <w:proofErr w:type="spellStart"/>
      <w:r w:rsidR="00BE16FB" w:rsidRPr="00BE16FB">
        <w:rPr>
          <w:color w:val="FFFFFF" w:themeColor="background1"/>
          <w:spacing w:val="-2"/>
          <w:sz w:val="6"/>
          <w:lang w:val="en-ID"/>
        </w:rPr>
        <w:t>i</w:t>
      </w:r>
      <w:r w:rsidRPr="00BE16FB">
        <w:rPr>
          <w:lang w:val="en-ID"/>
        </w:rPr>
        <w:t>D.</w:t>
      </w:r>
      <w:proofErr w:type="spellEnd"/>
      <w:r w:rsidR="00BE16FB" w:rsidRPr="00BE16FB">
        <w:rPr>
          <w:color w:val="FFFFFF" w:themeColor="background1"/>
          <w:spacing w:val="-1"/>
          <w:sz w:val="6"/>
          <w:lang w:val="en-ID"/>
        </w:rPr>
        <w:t xml:space="preserve"> </w:t>
      </w:r>
      <w:proofErr w:type="spellStart"/>
      <w:r w:rsidR="00BE16FB" w:rsidRPr="00BE16FB">
        <w:rPr>
          <w:color w:val="FFFFFF" w:themeColor="background1"/>
          <w:spacing w:val="-1"/>
          <w:sz w:val="6"/>
          <w:lang w:val="en-ID"/>
        </w:rPr>
        <w:t>i</w:t>
      </w:r>
      <w:proofErr w:type="spellEnd"/>
      <w:r w:rsidRPr="00BE16FB">
        <w:rPr>
          <w:lang w:val="en-ID"/>
        </w:rPr>
        <w:t>(2020).</w:t>
      </w:r>
      <w:r w:rsidR="00BE16FB" w:rsidRPr="00BE16FB">
        <w:rPr>
          <w:color w:val="FFFFFF" w:themeColor="background1"/>
          <w:spacing w:val="-2"/>
          <w:sz w:val="6"/>
          <w:lang w:val="en-ID"/>
        </w:rPr>
        <w:t xml:space="preserve"> </w:t>
      </w:r>
      <w:proofErr w:type="spellStart"/>
      <w:r w:rsidR="00BE16FB" w:rsidRPr="00BE16FB">
        <w:rPr>
          <w:color w:val="FFFFFF" w:themeColor="background1"/>
          <w:spacing w:val="-2"/>
          <w:sz w:val="6"/>
          <w:lang w:val="en-ID"/>
        </w:rPr>
        <w:t>i</w:t>
      </w:r>
      <w:r w:rsidRPr="00BE16FB">
        <w:rPr>
          <w:i/>
          <w:lang w:val="en-ID"/>
        </w:rPr>
        <w:t>Dimensi</w:t>
      </w:r>
      <w:proofErr w:type="spellEnd"/>
      <w:r w:rsidR="00BE16FB" w:rsidRPr="00BE16FB">
        <w:rPr>
          <w:i/>
          <w:color w:val="FFFFFF" w:themeColor="background1"/>
          <w:spacing w:val="-2"/>
          <w:sz w:val="6"/>
          <w:lang w:val="en-ID"/>
        </w:rPr>
        <w:t xml:space="preserve"> </w:t>
      </w:r>
      <w:proofErr w:type="spellStart"/>
      <w:r w:rsidR="00BE16FB" w:rsidRPr="00BE16FB">
        <w:rPr>
          <w:i/>
          <w:color w:val="FFFFFF" w:themeColor="background1"/>
          <w:spacing w:val="-2"/>
          <w:sz w:val="6"/>
          <w:lang w:val="en-ID"/>
        </w:rPr>
        <w:t>i</w:t>
      </w:r>
      <w:r w:rsidRPr="00BE16FB">
        <w:rPr>
          <w:i/>
          <w:lang w:val="en-ID"/>
        </w:rPr>
        <w:t>Kebijakan</w:t>
      </w:r>
      <w:proofErr w:type="spellEnd"/>
      <w:r w:rsidR="00BE16FB" w:rsidRPr="00BE16FB">
        <w:rPr>
          <w:i/>
          <w:color w:val="FFFFFF" w:themeColor="background1"/>
          <w:spacing w:val="-2"/>
          <w:sz w:val="6"/>
          <w:lang w:val="en-ID"/>
        </w:rPr>
        <w:t xml:space="preserve"> </w:t>
      </w:r>
      <w:proofErr w:type="spellStart"/>
      <w:r w:rsidR="00BE16FB" w:rsidRPr="00BE16FB">
        <w:rPr>
          <w:i/>
          <w:color w:val="FFFFFF" w:themeColor="background1"/>
          <w:spacing w:val="-2"/>
          <w:sz w:val="6"/>
          <w:lang w:val="en-ID"/>
        </w:rPr>
        <w:t>i</w:t>
      </w:r>
      <w:r w:rsidRPr="00BE16FB">
        <w:rPr>
          <w:i/>
          <w:lang w:val="en-ID"/>
        </w:rPr>
        <w:t>Publik</w:t>
      </w:r>
      <w:proofErr w:type="spellEnd"/>
      <w:r w:rsidRPr="00BE16FB">
        <w:rPr>
          <w:lang w:val="en-ID"/>
        </w:rPr>
        <w:t>.</w:t>
      </w:r>
      <w:r w:rsidR="00BE16FB" w:rsidRPr="00BE16FB">
        <w:rPr>
          <w:color w:val="FFFFFF" w:themeColor="background1"/>
          <w:spacing w:val="-5"/>
          <w:sz w:val="6"/>
          <w:lang w:val="en-ID"/>
        </w:rPr>
        <w:t xml:space="preserve"> </w:t>
      </w:r>
      <w:proofErr w:type="spellStart"/>
      <w:r w:rsidR="00BE16FB" w:rsidRPr="00BE16FB">
        <w:rPr>
          <w:color w:val="FFFFFF" w:themeColor="background1"/>
          <w:spacing w:val="-5"/>
          <w:sz w:val="6"/>
          <w:lang w:val="en-ID"/>
        </w:rPr>
        <w:t>i</w:t>
      </w:r>
      <w:r w:rsidRPr="00BE16FB">
        <w:rPr>
          <w:lang w:val="en-ID"/>
        </w:rPr>
        <w:t>Yogyakarta</w:t>
      </w:r>
      <w:proofErr w:type="spellEnd"/>
      <w:r w:rsidRPr="00BE16FB">
        <w:rPr>
          <w:lang w:val="en-ID"/>
        </w:rPr>
        <w:t>:</w:t>
      </w:r>
      <w:r w:rsidR="00BE16FB" w:rsidRPr="00BE16FB">
        <w:rPr>
          <w:color w:val="FFFFFF" w:themeColor="background1"/>
          <w:spacing w:val="-1"/>
          <w:sz w:val="6"/>
          <w:lang w:val="en-ID"/>
        </w:rPr>
        <w:t xml:space="preserve"> </w:t>
      </w:r>
      <w:proofErr w:type="spellStart"/>
      <w:r w:rsidR="00BE16FB" w:rsidRPr="00BE16FB">
        <w:rPr>
          <w:color w:val="FFFFFF" w:themeColor="background1"/>
          <w:spacing w:val="-1"/>
          <w:sz w:val="6"/>
          <w:lang w:val="en-ID"/>
        </w:rPr>
        <w:t>i</w:t>
      </w:r>
      <w:r w:rsidRPr="00BE16FB">
        <w:rPr>
          <w:spacing w:val="-2"/>
          <w:lang w:val="en-ID"/>
        </w:rPr>
        <w:t>Andi</w:t>
      </w:r>
      <w:proofErr w:type="spellEnd"/>
      <w:r w:rsidRPr="00BE16FB">
        <w:rPr>
          <w:spacing w:val="-2"/>
          <w:lang w:val="en-ID"/>
        </w:rPr>
        <w:t>.</w:t>
      </w:r>
    </w:p>
    <w:p w14:paraId="3BDAA81B" w14:textId="76010B39" w:rsidR="00B33F57" w:rsidRPr="00BE16FB" w:rsidRDefault="00B33F57" w:rsidP="00D051FD">
      <w:pPr>
        <w:ind w:left="426" w:hanging="426"/>
        <w:rPr>
          <w:i/>
          <w:lang w:val="en-ID"/>
        </w:rPr>
      </w:pPr>
      <w:r w:rsidRPr="00BE16FB">
        <w:rPr>
          <w:lang w:val="en-ID"/>
        </w:rPr>
        <w:t>Nasution.</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proofErr w:type="spellEnd"/>
      <w:r w:rsidRPr="00BE16FB">
        <w:rPr>
          <w:lang w:val="en-ID"/>
        </w:rPr>
        <w:t>(2008).</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i/>
          <w:lang w:val="en-ID"/>
        </w:rPr>
        <w:t>Metode</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penelitian</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naturalistik</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kuatalitatif</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Bandung</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Tarsito</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Nugroho</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lang w:val="en-ID"/>
        </w:rPr>
        <w:t>Riant</w:t>
      </w:r>
      <w:proofErr w:type="spellEnd"/>
      <w:r w:rsidRPr="00BE16FB">
        <w:rPr>
          <w:lang w:val="en-ID"/>
        </w:rPr>
        <w:t>.</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proofErr w:type="spellEnd"/>
      <w:r w:rsidRPr="00BE16FB">
        <w:rPr>
          <w:lang w:val="en-ID"/>
        </w:rPr>
        <w:t>(2003).</w:t>
      </w:r>
      <w:r w:rsidR="00BE16FB" w:rsidRPr="00BE16FB">
        <w:rPr>
          <w:color w:val="FFFFFF" w:themeColor="background1"/>
          <w:sz w:val="6"/>
          <w:lang w:val="en-ID"/>
        </w:rPr>
        <w:t xml:space="preserve"> </w:t>
      </w:r>
      <w:proofErr w:type="spellStart"/>
      <w:r w:rsidR="00BE16FB" w:rsidRPr="00BE16FB">
        <w:rPr>
          <w:color w:val="FFFFFF" w:themeColor="background1"/>
          <w:sz w:val="6"/>
          <w:lang w:val="en-ID"/>
        </w:rPr>
        <w:t>i</w:t>
      </w:r>
      <w:r w:rsidRPr="00BE16FB">
        <w:rPr>
          <w:i/>
          <w:lang w:val="en-ID"/>
        </w:rPr>
        <w:t>Kebijakan</w:t>
      </w:r>
      <w:proofErr w:type="spellEnd"/>
      <w:r w:rsidR="00BE16FB" w:rsidRPr="00BE16FB">
        <w:rPr>
          <w:i/>
          <w:color w:val="FFFFFF" w:themeColor="background1"/>
          <w:spacing w:val="-1"/>
          <w:sz w:val="6"/>
          <w:lang w:val="en-ID"/>
        </w:rPr>
        <w:t xml:space="preserve"> </w:t>
      </w:r>
      <w:proofErr w:type="spellStart"/>
      <w:r w:rsidR="00BE16FB" w:rsidRPr="00BE16FB">
        <w:rPr>
          <w:i/>
          <w:color w:val="FFFFFF" w:themeColor="background1"/>
          <w:spacing w:val="-1"/>
          <w:sz w:val="6"/>
          <w:lang w:val="en-ID"/>
        </w:rPr>
        <w:t>i</w:t>
      </w:r>
      <w:r w:rsidRPr="00BE16FB">
        <w:rPr>
          <w:i/>
          <w:lang w:val="en-ID"/>
        </w:rPr>
        <w:t>Publik</w:t>
      </w:r>
      <w:proofErr w:type="spellEnd"/>
      <w:r w:rsidR="00BE16FB" w:rsidRPr="00BE16FB">
        <w:rPr>
          <w:i/>
          <w:color w:val="FFFFFF" w:themeColor="background1"/>
          <w:spacing w:val="-1"/>
          <w:sz w:val="6"/>
          <w:lang w:val="en-ID"/>
        </w:rPr>
        <w:t xml:space="preserve"> </w:t>
      </w:r>
      <w:proofErr w:type="spellStart"/>
      <w:r w:rsidR="00BE16FB" w:rsidRPr="00BE16FB">
        <w:rPr>
          <w:i/>
          <w:color w:val="FFFFFF" w:themeColor="background1"/>
          <w:spacing w:val="-1"/>
          <w:sz w:val="6"/>
          <w:lang w:val="en-ID"/>
        </w:rPr>
        <w:t>i</w:t>
      </w:r>
      <w:r w:rsidRPr="00BE16FB">
        <w:rPr>
          <w:i/>
          <w:lang w:val="en-ID"/>
        </w:rPr>
        <w:t>Formulasi</w:t>
      </w:r>
      <w:proofErr w:type="spellEnd"/>
      <w:r w:rsidRPr="00BE16FB">
        <w:rPr>
          <w:i/>
          <w:lang w:val="en-ID"/>
        </w:rPr>
        <w:t>,</w:t>
      </w:r>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Implementasi</w:t>
      </w:r>
      <w:proofErr w:type="spellEnd"/>
      <w:r w:rsidR="00BE16FB" w:rsidRPr="00BE16FB">
        <w:rPr>
          <w:i/>
          <w:color w:val="FFFFFF" w:themeColor="background1"/>
          <w:sz w:val="6"/>
          <w:lang w:val="en-ID"/>
        </w:rPr>
        <w:t xml:space="preserve"> </w:t>
      </w:r>
      <w:proofErr w:type="spellStart"/>
      <w:r w:rsidR="00BE16FB" w:rsidRPr="00BE16FB">
        <w:rPr>
          <w:i/>
          <w:color w:val="FFFFFF" w:themeColor="background1"/>
          <w:sz w:val="6"/>
          <w:lang w:val="en-ID"/>
        </w:rPr>
        <w:t>i</w:t>
      </w:r>
      <w:r w:rsidRPr="00BE16FB">
        <w:rPr>
          <w:i/>
          <w:lang w:val="en-ID"/>
        </w:rPr>
        <w:t>dan</w:t>
      </w:r>
      <w:proofErr w:type="spellEnd"/>
      <w:r w:rsidR="00BE16FB" w:rsidRPr="00BE16FB">
        <w:rPr>
          <w:i/>
          <w:color w:val="FFFFFF" w:themeColor="background1"/>
          <w:spacing w:val="-1"/>
          <w:sz w:val="6"/>
          <w:lang w:val="en-ID"/>
        </w:rPr>
        <w:t xml:space="preserve"> </w:t>
      </w:r>
      <w:proofErr w:type="spellStart"/>
      <w:r w:rsidR="00BE16FB" w:rsidRPr="00BE16FB">
        <w:rPr>
          <w:i/>
          <w:color w:val="FFFFFF" w:themeColor="background1"/>
          <w:spacing w:val="-1"/>
          <w:sz w:val="6"/>
          <w:lang w:val="en-ID"/>
        </w:rPr>
        <w:t>i</w:t>
      </w:r>
      <w:r w:rsidRPr="00BE16FB">
        <w:rPr>
          <w:i/>
          <w:lang w:val="en-ID"/>
        </w:rPr>
        <w:t>Evaluasi</w:t>
      </w:r>
      <w:proofErr w:type="spellEnd"/>
      <w:r w:rsidRPr="00BE16FB">
        <w:rPr>
          <w:i/>
          <w:lang w:val="en-ID"/>
        </w:rPr>
        <w:t>.</w:t>
      </w:r>
    </w:p>
    <w:p w14:paraId="4E6FEC4C" w14:textId="2B45DFC0" w:rsidR="00B33F57" w:rsidRPr="00BE16FB" w:rsidRDefault="00B33F57" w:rsidP="00BE16FB">
      <w:pPr>
        <w:pStyle w:val="BodyText"/>
        <w:spacing w:before="0" w:line="240" w:lineRule="auto"/>
        <w:ind w:left="426"/>
        <w:rPr>
          <w:lang w:val="en-ID"/>
        </w:rPr>
      </w:pPr>
      <w:r w:rsidRPr="00BE16FB">
        <w:rPr>
          <w:lang w:val="en-ID"/>
        </w:rPr>
        <w:t>Jakarta:</w:t>
      </w:r>
      <w:r w:rsidR="00BE16FB" w:rsidRPr="00BE16FB">
        <w:rPr>
          <w:color w:val="FFFFFF" w:themeColor="background1"/>
          <w:spacing w:val="-2"/>
          <w:sz w:val="6"/>
          <w:lang w:val="en-ID"/>
        </w:rPr>
        <w:t xml:space="preserve"> </w:t>
      </w:r>
      <w:proofErr w:type="spellStart"/>
      <w:r w:rsidR="00BE16FB" w:rsidRPr="00BE16FB">
        <w:rPr>
          <w:color w:val="FFFFFF" w:themeColor="background1"/>
          <w:spacing w:val="-2"/>
          <w:sz w:val="6"/>
          <w:lang w:val="en-ID"/>
        </w:rPr>
        <w:t>i</w:t>
      </w:r>
      <w:r w:rsidRPr="00BE16FB">
        <w:rPr>
          <w:lang w:val="en-ID"/>
        </w:rPr>
        <w:t>PT</w:t>
      </w:r>
      <w:proofErr w:type="spellEnd"/>
      <w:r w:rsidR="00BE16FB" w:rsidRPr="00BE16FB">
        <w:rPr>
          <w:color w:val="FFFFFF" w:themeColor="background1"/>
          <w:spacing w:val="-4"/>
          <w:sz w:val="6"/>
          <w:lang w:val="en-ID"/>
        </w:rPr>
        <w:t xml:space="preserve"> </w:t>
      </w:r>
      <w:proofErr w:type="spellStart"/>
      <w:r w:rsidR="00BE16FB" w:rsidRPr="00BE16FB">
        <w:rPr>
          <w:color w:val="FFFFFF" w:themeColor="background1"/>
          <w:spacing w:val="-4"/>
          <w:sz w:val="6"/>
          <w:lang w:val="en-ID"/>
        </w:rPr>
        <w:t>i</w:t>
      </w:r>
      <w:r w:rsidRPr="00BE16FB">
        <w:rPr>
          <w:lang w:val="en-ID"/>
        </w:rPr>
        <w:t>Elek</w:t>
      </w:r>
      <w:proofErr w:type="spellEnd"/>
      <w:r w:rsidR="00BE16FB" w:rsidRPr="00BE16FB">
        <w:rPr>
          <w:color w:val="FFFFFF" w:themeColor="background1"/>
          <w:spacing w:val="-2"/>
          <w:sz w:val="6"/>
          <w:lang w:val="en-ID"/>
        </w:rPr>
        <w:t xml:space="preserve"> </w:t>
      </w:r>
      <w:proofErr w:type="spellStart"/>
      <w:r w:rsidR="00BE16FB" w:rsidRPr="00BE16FB">
        <w:rPr>
          <w:color w:val="FFFFFF" w:themeColor="background1"/>
          <w:spacing w:val="-2"/>
          <w:sz w:val="6"/>
          <w:lang w:val="en-ID"/>
        </w:rPr>
        <w:t>i</w:t>
      </w:r>
      <w:r w:rsidRPr="00BE16FB">
        <w:rPr>
          <w:lang w:val="en-ID"/>
        </w:rPr>
        <w:t>Media</w:t>
      </w:r>
      <w:proofErr w:type="spellEnd"/>
      <w:r w:rsidR="00BE16FB" w:rsidRPr="00BE16FB">
        <w:rPr>
          <w:color w:val="FFFFFF" w:themeColor="background1"/>
          <w:spacing w:val="-2"/>
          <w:sz w:val="6"/>
          <w:lang w:val="en-ID"/>
        </w:rPr>
        <w:t xml:space="preserve"> </w:t>
      </w:r>
      <w:proofErr w:type="spellStart"/>
      <w:r w:rsidR="00BE16FB" w:rsidRPr="00BE16FB">
        <w:rPr>
          <w:color w:val="FFFFFF" w:themeColor="background1"/>
          <w:spacing w:val="-2"/>
          <w:sz w:val="6"/>
          <w:lang w:val="en-ID"/>
        </w:rPr>
        <w:t>i</w:t>
      </w:r>
      <w:r w:rsidRPr="00BE16FB">
        <w:rPr>
          <w:spacing w:val="-2"/>
          <w:lang w:val="en-ID"/>
        </w:rPr>
        <w:t>Kompotindo</w:t>
      </w:r>
      <w:proofErr w:type="spellEnd"/>
      <w:r w:rsidRPr="00BE16FB">
        <w:rPr>
          <w:spacing w:val="-2"/>
          <w:lang w:val="en-ID"/>
        </w:rPr>
        <w:t>.</w:t>
      </w:r>
    </w:p>
    <w:p w14:paraId="36C90D4E" w14:textId="7F5B50C1" w:rsidR="00B33F57" w:rsidRPr="00B33F57" w:rsidRDefault="00B33F57" w:rsidP="00BE16FB">
      <w:pPr>
        <w:ind w:left="426" w:right="402" w:hanging="480"/>
        <w:jc w:val="both"/>
      </w:pPr>
      <w:proofErr w:type="spellStart"/>
      <w:r w:rsidRPr="00B33F57">
        <w:t>Pasaribu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M</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0).</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Developing</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Rice</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Farm</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Insurance</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i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Indonesi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Scienc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irect</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gricultur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nd</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gricultural</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cienc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rocedia</w:t>
      </w:r>
      <w:proofErr w:type="spellEnd"/>
      <w:r w:rsidRPr="00B33F57">
        <w:t>,</w:t>
      </w:r>
      <w:r w:rsidR="00BE16FB" w:rsidRPr="00BE16FB">
        <w:rPr>
          <w:color w:val="FFFFFF" w:themeColor="background1"/>
          <w:sz w:val="6"/>
        </w:rPr>
        <w:t xml:space="preserve"> i</w:t>
      </w:r>
      <w:r w:rsidRPr="00B33F57">
        <w:rPr>
          <w:i/>
        </w:rPr>
        <w:t>1</w:t>
      </w:r>
      <w:r w:rsidRPr="00B33F57">
        <w:t>,</w:t>
      </w:r>
      <w:r w:rsidR="00BE16FB" w:rsidRPr="00BE16FB">
        <w:rPr>
          <w:color w:val="FFFFFF" w:themeColor="background1"/>
          <w:sz w:val="6"/>
        </w:rPr>
        <w:t xml:space="preserve"> i</w:t>
      </w:r>
      <w:r w:rsidRPr="00B33F57">
        <w:t>33–41.</w:t>
      </w:r>
    </w:p>
    <w:p w14:paraId="5A10402D" w14:textId="529883E9" w:rsidR="00B33F57" w:rsidRPr="00B33F57" w:rsidRDefault="00B33F57" w:rsidP="00BE16FB">
      <w:pPr>
        <w:ind w:left="426" w:right="395" w:hanging="480"/>
        <w:jc w:val="both"/>
      </w:pPr>
      <w:proofErr w:type="spellStart"/>
      <w:r w:rsidRPr="00B33F57">
        <w:t>Priyadi</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E</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8).</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Efektifita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suran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Usahatan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ad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proofErr w:type="spellEnd"/>
      <w:r w:rsidRPr="00B33F57">
        <w:rPr>
          <w:i/>
        </w:rPr>
        <w:t>(Studi</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asus</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es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ot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Rantang</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ecamat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Hampar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rak</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abupate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el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erdang</w:t>
      </w:r>
      <w:proofErr w:type="spellEnd"/>
      <w:r w:rsidRPr="00B33F57">
        <w:rPr>
          <w:i/>
        </w:rPr>
        <w:t>)</w:t>
      </w:r>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Universitas</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Muhammadiyah</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Sumater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Utar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Medan</w:t>
      </w:r>
      <w:proofErr w:type="spellEnd"/>
      <w:r w:rsidRPr="00B33F57">
        <w:t>.</w:t>
      </w:r>
    </w:p>
    <w:p w14:paraId="3C7AEC31" w14:textId="0D881628" w:rsidR="00B33F57" w:rsidRPr="00B33F57" w:rsidRDefault="00B33F57" w:rsidP="00BE16FB">
      <w:pPr>
        <w:ind w:left="426" w:right="394" w:hanging="480"/>
        <w:jc w:val="both"/>
      </w:pPr>
      <w:proofErr w:type="spellStart"/>
      <w:r w:rsidRPr="00B33F57">
        <w:t>Silondae</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amp;</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Ilyas</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W</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B.</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3).</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Pokok-Pokok</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Hukum</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Bisnis</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akart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Salemb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Empat</w:t>
      </w:r>
      <w:proofErr w:type="spellEnd"/>
      <w:r w:rsidRPr="00B33F57">
        <w:t>.</w:t>
      </w:r>
    </w:p>
    <w:p w14:paraId="52C3F894" w14:textId="16AAEF4D" w:rsidR="00B33F57" w:rsidRPr="00BE16FB" w:rsidRDefault="00B33F57" w:rsidP="00BE16FB">
      <w:pPr>
        <w:ind w:left="426" w:right="404" w:hanging="480"/>
        <w:jc w:val="both"/>
      </w:pPr>
      <w:proofErr w:type="spellStart"/>
      <w:r w:rsidRPr="00B33F57">
        <w:t>Soekartawi</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02).</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Prinsip</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sar</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Manajeme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masar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Hasil</w:t>
      </w:r>
      <w:proofErr w:type="spellEnd"/>
      <w:r w:rsidRPr="00B33F57">
        <w:rPr>
          <w:i/>
        </w:rPr>
        <w:t>-Hasil</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rtan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eor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plikasiny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Jakarta</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PT</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Raj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Grafindo</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Persada</w:t>
      </w:r>
      <w:proofErr w:type="spellEnd"/>
      <w:r w:rsidRPr="00BE16FB">
        <w:t>.</w:t>
      </w:r>
    </w:p>
    <w:p w14:paraId="43242B5E" w14:textId="08A1A37E" w:rsidR="00B33F57" w:rsidRPr="00B33F57" w:rsidRDefault="00B33F57" w:rsidP="00BE16FB">
      <w:pPr>
        <w:ind w:left="426"/>
      </w:pPr>
      <w:r w:rsidRPr="00BE16FB">
        <w:t>Spradley,</w:t>
      </w:r>
      <w:r w:rsidR="00BE16FB" w:rsidRPr="00BE16FB">
        <w:rPr>
          <w:color w:val="FFFFFF" w:themeColor="background1"/>
          <w:spacing w:val="-3"/>
          <w:sz w:val="6"/>
        </w:rPr>
        <w:t xml:space="preserve"> </w:t>
      </w:r>
      <w:proofErr w:type="spellStart"/>
      <w:r w:rsidR="00BE16FB" w:rsidRPr="00BE16FB">
        <w:rPr>
          <w:color w:val="FFFFFF" w:themeColor="background1"/>
          <w:spacing w:val="-3"/>
          <w:sz w:val="6"/>
        </w:rPr>
        <w:t>i</w:t>
      </w:r>
      <w:r w:rsidRPr="00BE16FB">
        <w:t>J</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P</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E16FB">
        <w:t>(2006).</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rPr>
          <w:i/>
        </w:rPr>
        <w:t>Metode</w:t>
      </w:r>
      <w:proofErr w:type="spellEnd"/>
      <w:r w:rsidR="00BE16FB" w:rsidRPr="00BE16FB">
        <w:rPr>
          <w:i/>
          <w:color w:val="FFFFFF" w:themeColor="background1"/>
          <w:spacing w:val="-7"/>
          <w:sz w:val="6"/>
        </w:rPr>
        <w:t xml:space="preserve"> </w:t>
      </w:r>
      <w:proofErr w:type="spellStart"/>
      <w:r w:rsidR="00BE16FB" w:rsidRPr="00BE16FB">
        <w:rPr>
          <w:i/>
          <w:color w:val="FFFFFF" w:themeColor="background1"/>
          <w:spacing w:val="-7"/>
          <w:sz w:val="6"/>
        </w:rPr>
        <w:t>i</w:t>
      </w:r>
      <w:r w:rsidRPr="00BE16FB">
        <w:rPr>
          <w:i/>
        </w:rPr>
        <w:t>Etnograf</w:t>
      </w:r>
      <w:proofErr w:type="spellEnd"/>
      <w:r w:rsidRPr="00BE16FB">
        <w:t>.</w:t>
      </w:r>
      <w:r w:rsidR="00BE16FB" w:rsidRPr="00BE16FB">
        <w:rPr>
          <w:color w:val="FFFFFF" w:themeColor="background1"/>
          <w:spacing w:val="-5"/>
          <w:sz w:val="6"/>
        </w:rPr>
        <w:t xml:space="preserve"> </w:t>
      </w:r>
      <w:proofErr w:type="spellStart"/>
      <w:r w:rsidR="00BE16FB" w:rsidRPr="00BE16FB">
        <w:rPr>
          <w:color w:val="FFFFFF" w:themeColor="background1"/>
          <w:spacing w:val="-5"/>
          <w:sz w:val="6"/>
        </w:rPr>
        <w:t>i</w:t>
      </w:r>
      <w:r w:rsidRPr="00B33F57">
        <w:t>Yogyakarta</w:t>
      </w:r>
      <w:proofErr w:type="spellEnd"/>
      <w:r w:rsidRPr="00B33F57">
        <w:t>:</w:t>
      </w:r>
      <w:r w:rsidR="00BE16FB" w:rsidRPr="00BE16FB">
        <w:rPr>
          <w:color w:val="FFFFFF" w:themeColor="background1"/>
          <w:spacing w:val="-6"/>
          <w:sz w:val="6"/>
        </w:rPr>
        <w:t xml:space="preserve"> </w:t>
      </w:r>
      <w:proofErr w:type="spellStart"/>
      <w:r w:rsidR="00BE16FB" w:rsidRPr="00BE16FB">
        <w:rPr>
          <w:color w:val="FFFFFF" w:themeColor="background1"/>
          <w:spacing w:val="-6"/>
          <w:sz w:val="6"/>
        </w:rPr>
        <w:t>i</w:t>
      </w:r>
      <w:r w:rsidRPr="00B33F57">
        <w:t>Tiara</w:t>
      </w:r>
      <w:proofErr w:type="spellEnd"/>
      <w:r w:rsidR="00BE16FB" w:rsidRPr="00BE16FB">
        <w:rPr>
          <w:color w:val="FFFFFF" w:themeColor="background1"/>
          <w:spacing w:val="2"/>
          <w:sz w:val="6"/>
        </w:rPr>
        <w:t xml:space="preserve"> </w:t>
      </w:r>
      <w:proofErr w:type="spellStart"/>
      <w:r w:rsidR="00BE16FB" w:rsidRPr="00BE16FB">
        <w:rPr>
          <w:color w:val="FFFFFF" w:themeColor="background1"/>
          <w:spacing w:val="2"/>
          <w:sz w:val="6"/>
        </w:rPr>
        <w:t>i</w:t>
      </w:r>
      <w:r w:rsidRPr="00B33F57">
        <w:rPr>
          <w:spacing w:val="-2"/>
        </w:rPr>
        <w:t>Wacana</w:t>
      </w:r>
      <w:proofErr w:type="spellEnd"/>
      <w:r w:rsidRPr="00B33F57">
        <w:rPr>
          <w:spacing w:val="-2"/>
        </w:rPr>
        <w:t>.</w:t>
      </w:r>
    </w:p>
    <w:p w14:paraId="5DA09AAD" w14:textId="6105427A" w:rsidR="00B33F57" w:rsidRPr="00B33F57" w:rsidRDefault="00B33F57" w:rsidP="00BE16FB">
      <w:pPr>
        <w:ind w:left="426" w:right="404" w:hanging="480"/>
        <w:jc w:val="both"/>
      </w:pPr>
      <w:proofErr w:type="spellStart"/>
      <w:r w:rsidRPr="00B33F57">
        <w:t>Sugiyono</w:t>
      </w:r>
      <w:proofErr w:type="spellEnd"/>
      <w:r w:rsidRPr="00B33F57">
        <w:t>.</w:t>
      </w:r>
      <w:r w:rsidR="00BE16FB" w:rsidRPr="00BE16FB">
        <w:rPr>
          <w:color w:val="FFFFFF" w:themeColor="background1"/>
          <w:sz w:val="6"/>
        </w:rPr>
        <w:t xml:space="preserve"> i</w:t>
      </w:r>
      <w:r w:rsidRPr="00B33F57">
        <w:t>(2018).</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Metod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nelit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uantitatif</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ualitatif</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R&amp;D</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Bandung</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penerbit</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Alfabeta</w:t>
      </w:r>
      <w:proofErr w:type="spellEnd"/>
      <w:r w:rsidRPr="00B33F57">
        <w:t>.</w:t>
      </w:r>
    </w:p>
    <w:p w14:paraId="755ABD67" w14:textId="49B06B31" w:rsidR="00B33F57" w:rsidRPr="00BE16FB" w:rsidRDefault="00B33F57" w:rsidP="00BE16FB">
      <w:pPr>
        <w:ind w:left="426"/>
        <w:rPr>
          <w:i/>
        </w:rPr>
      </w:pPr>
      <w:proofErr w:type="spellStart"/>
      <w:r w:rsidRPr="00BE16FB">
        <w:t>Sujianto</w:t>
      </w:r>
      <w:proofErr w:type="spellEnd"/>
      <w:r w:rsidRPr="00BE16FB">
        <w:t>.</w:t>
      </w:r>
      <w:r w:rsidR="00BE16FB" w:rsidRPr="00BE16FB">
        <w:rPr>
          <w:color w:val="FFFFFF" w:themeColor="background1"/>
          <w:spacing w:val="65"/>
          <w:sz w:val="6"/>
        </w:rPr>
        <w:t xml:space="preserve"> i</w:t>
      </w:r>
      <w:r w:rsidRPr="00BE16FB">
        <w:t>(2008).</w:t>
      </w:r>
      <w:r w:rsidR="00BE16FB" w:rsidRPr="00BE16FB">
        <w:rPr>
          <w:color w:val="FFFFFF" w:themeColor="background1"/>
          <w:spacing w:val="69"/>
          <w:sz w:val="6"/>
        </w:rPr>
        <w:t xml:space="preserve"> </w:t>
      </w:r>
      <w:proofErr w:type="spellStart"/>
      <w:r w:rsidR="00BE16FB" w:rsidRPr="00BE16FB">
        <w:rPr>
          <w:color w:val="FFFFFF" w:themeColor="background1"/>
          <w:spacing w:val="69"/>
          <w:sz w:val="6"/>
        </w:rPr>
        <w:t>i</w:t>
      </w:r>
      <w:r w:rsidRPr="00BE16FB">
        <w:rPr>
          <w:i/>
        </w:rPr>
        <w:t>Implementasi</w:t>
      </w:r>
      <w:proofErr w:type="spellEnd"/>
      <w:r w:rsidR="00BE16FB" w:rsidRPr="00BE16FB">
        <w:rPr>
          <w:i/>
          <w:color w:val="FFFFFF" w:themeColor="background1"/>
          <w:spacing w:val="70"/>
          <w:sz w:val="6"/>
        </w:rPr>
        <w:t xml:space="preserve"> </w:t>
      </w:r>
      <w:proofErr w:type="spellStart"/>
      <w:r w:rsidR="00BE16FB" w:rsidRPr="00BE16FB">
        <w:rPr>
          <w:i/>
          <w:color w:val="FFFFFF" w:themeColor="background1"/>
          <w:spacing w:val="70"/>
          <w:sz w:val="6"/>
        </w:rPr>
        <w:t>i</w:t>
      </w:r>
      <w:r w:rsidRPr="00BE16FB">
        <w:rPr>
          <w:i/>
        </w:rPr>
        <w:t>Kebijakan</w:t>
      </w:r>
      <w:proofErr w:type="spellEnd"/>
      <w:r w:rsidR="00BE16FB" w:rsidRPr="00BE16FB">
        <w:rPr>
          <w:i/>
          <w:color w:val="FFFFFF" w:themeColor="background1"/>
          <w:spacing w:val="70"/>
          <w:sz w:val="6"/>
        </w:rPr>
        <w:t xml:space="preserve"> </w:t>
      </w:r>
      <w:proofErr w:type="spellStart"/>
      <w:r w:rsidR="00BE16FB" w:rsidRPr="00BE16FB">
        <w:rPr>
          <w:i/>
          <w:color w:val="FFFFFF" w:themeColor="background1"/>
          <w:spacing w:val="70"/>
          <w:sz w:val="6"/>
        </w:rPr>
        <w:t>i</w:t>
      </w:r>
      <w:r w:rsidRPr="00BE16FB">
        <w:rPr>
          <w:i/>
        </w:rPr>
        <w:t>Publik</w:t>
      </w:r>
      <w:proofErr w:type="spellEnd"/>
      <w:r w:rsidR="00BE16FB" w:rsidRPr="00BE16FB">
        <w:rPr>
          <w:i/>
          <w:color w:val="FFFFFF" w:themeColor="background1"/>
          <w:spacing w:val="69"/>
          <w:sz w:val="6"/>
        </w:rPr>
        <w:t xml:space="preserve"> </w:t>
      </w:r>
      <w:proofErr w:type="spellStart"/>
      <w:r w:rsidR="00BE16FB" w:rsidRPr="00BE16FB">
        <w:rPr>
          <w:i/>
          <w:color w:val="FFFFFF" w:themeColor="background1"/>
          <w:spacing w:val="69"/>
          <w:sz w:val="6"/>
        </w:rPr>
        <w:t>i</w:t>
      </w:r>
      <w:r w:rsidRPr="00BE16FB">
        <w:rPr>
          <w:i/>
        </w:rPr>
        <w:t>Konsep</w:t>
      </w:r>
      <w:proofErr w:type="spellEnd"/>
      <w:r w:rsidRPr="00BE16FB">
        <w:rPr>
          <w:i/>
        </w:rPr>
        <w:t>,</w:t>
      </w:r>
      <w:r w:rsidR="00BE16FB" w:rsidRPr="00BE16FB">
        <w:rPr>
          <w:i/>
          <w:color w:val="FFFFFF" w:themeColor="background1"/>
          <w:spacing w:val="72"/>
          <w:sz w:val="6"/>
        </w:rPr>
        <w:t xml:space="preserve"> </w:t>
      </w:r>
      <w:proofErr w:type="spellStart"/>
      <w:r w:rsidR="00BE16FB" w:rsidRPr="00BE16FB">
        <w:rPr>
          <w:i/>
          <w:color w:val="FFFFFF" w:themeColor="background1"/>
          <w:spacing w:val="72"/>
          <w:sz w:val="6"/>
        </w:rPr>
        <w:t>i</w:t>
      </w:r>
      <w:r w:rsidRPr="00BE16FB">
        <w:rPr>
          <w:i/>
        </w:rPr>
        <w:t>Teori</w:t>
      </w:r>
      <w:proofErr w:type="spellEnd"/>
      <w:r w:rsidR="00BE16FB" w:rsidRPr="00BE16FB">
        <w:rPr>
          <w:i/>
          <w:color w:val="FFFFFF" w:themeColor="background1"/>
          <w:spacing w:val="70"/>
          <w:sz w:val="6"/>
        </w:rPr>
        <w:t xml:space="preserve"> </w:t>
      </w:r>
      <w:proofErr w:type="spellStart"/>
      <w:r w:rsidR="00BE16FB" w:rsidRPr="00BE16FB">
        <w:rPr>
          <w:i/>
          <w:color w:val="FFFFFF" w:themeColor="background1"/>
          <w:spacing w:val="70"/>
          <w:sz w:val="6"/>
        </w:rPr>
        <w:t>i</w:t>
      </w:r>
      <w:r w:rsidRPr="00BE16FB">
        <w:rPr>
          <w:i/>
        </w:rPr>
        <w:t>dan</w:t>
      </w:r>
      <w:proofErr w:type="spellEnd"/>
      <w:r w:rsidR="00BE16FB" w:rsidRPr="00BE16FB">
        <w:rPr>
          <w:i/>
          <w:color w:val="FFFFFF" w:themeColor="background1"/>
          <w:spacing w:val="66"/>
          <w:sz w:val="6"/>
        </w:rPr>
        <w:t xml:space="preserve"> </w:t>
      </w:r>
      <w:proofErr w:type="spellStart"/>
      <w:r w:rsidR="00BE16FB" w:rsidRPr="00BE16FB">
        <w:rPr>
          <w:i/>
          <w:color w:val="FFFFFF" w:themeColor="background1"/>
          <w:spacing w:val="66"/>
          <w:sz w:val="6"/>
        </w:rPr>
        <w:t>i</w:t>
      </w:r>
      <w:r w:rsidRPr="00BE16FB">
        <w:rPr>
          <w:i/>
          <w:spacing w:val="-2"/>
        </w:rPr>
        <w:t>Praktik</w:t>
      </w:r>
      <w:proofErr w:type="spellEnd"/>
      <w:r w:rsidRPr="00BE16FB">
        <w:rPr>
          <w:i/>
          <w:spacing w:val="-2"/>
        </w:rPr>
        <w:t>.</w:t>
      </w:r>
    </w:p>
    <w:p w14:paraId="35212176" w14:textId="517909BA" w:rsidR="00B33F57" w:rsidRPr="00B33F57" w:rsidRDefault="00B33F57" w:rsidP="00BE16FB">
      <w:pPr>
        <w:ind w:left="426"/>
      </w:pPr>
      <w:r w:rsidRPr="00B33F57">
        <w:rPr>
          <w:i/>
        </w:rPr>
        <w:t>Pekan</w:t>
      </w:r>
      <w:r w:rsidR="00BE16FB" w:rsidRPr="00BE16FB">
        <w:rPr>
          <w:i/>
          <w:color w:val="FFFFFF" w:themeColor="background1"/>
          <w:spacing w:val="-1"/>
          <w:sz w:val="6"/>
        </w:rPr>
        <w:t xml:space="preserve"> </w:t>
      </w:r>
      <w:proofErr w:type="spellStart"/>
      <w:r w:rsidR="00BE16FB" w:rsidRPr="00BE16FB">
        <w:rPr>
          <w:i/>
          <w:color w:val="FFFFFF" w:themeColor="background1"/>
          <w:spacing w:val="-1"/>
          <w:sz w:val="6"/>
        </w:rPr>
        <w:t>i</w:t>
      </w:r>
      <w:r w:rsidRPr="00B33F57">
        <w:rPr>
          <w:i/>
        </w:rPr>
        <w:t>Baru</w:t>
      </w:r>
      <w:proofErr w:type="spellEnd"/>
      <w:r w:rsidRPr="00B33F57">
        <w:t>:</w:t>
      </w:r>
      <w:r w:rsidR="00BE16FB" w:rsidRPr="00BE16FB">
        <w:rPr>
          <w:color w:val="FFFFFF" w:themeColor="background1"/>
          <w:spacing w:val="-1"/>
          <w:sz w:val="6"/>
        </w:rPr>
        <w:t xml:space="preserve"> </w:t>
      </w:r>
      <w:proofErr w:type="spellStart"/>
      <w:r w:rsidR="00BE16FB" w:rsidRPr="00BE16FB">
        <w:rPr>
          <w:color w:val="FFFFFF" w:themeColor="background1"/>
          <w:spacing w:val="-1"/>
          <w:sz w:val="6"/>
        </w:rPr>
        <w:t>i</w:t>
      </w:r>
      <w:r w:rsidRPr="00B33F57">
        <w:t>Alaf</w:t>
      </w:r>
      <w:proofErr w:type="spellEnd"/>
      <w:r w:rsidR="00BE16FB" w:rsidRPr="00BE16FB">
        <w:rPr>
          <w:color w:val="FFFFFF" w:themeColor="background1"/>
          <w:spacing w:val="-8"/>
          <w:sz w:val="6"/>
        </w:rPr>
        <w:t xml:space="preserve"> </w:t>
      </w:r>
      <w:proofErr w:type="spellStart"/>
      <w:r w:rsidR="00BE16FB" w:rsidRPr="00BE16FB">
        <w:rPr>
          <w:color w:val="FFFFFF" w:themeColor="background1"/>
          <w:spacing w:val="-8"/>
          <w:sz w:val="6"/>
        </w:rPr>
        <w:t>i</w:t>
      </w:r>
      <w:r w:rsidRPr="00B33F57">
        <w:rPr>
          <w:spacing w:val="-4"/>
        </w:rPr>
        <w:t>Riau</w:t>
      </w:r>
      <w:proofErr w:type="spellEnd"/>
      <w:r w:rsidRPr="00B33F57">
        <w:rPr>
          <w:spacing w:val="-4"/>
        </w:rPr>
        <w:t>.</w:t>
      </w:r>
    </w:p>
    <w:p w14:paraId="530D8E3F" w14:textId="1CFB2174" w:rsidR="00B33F57" w:rsidRPr="00B33F57" w:rsidRDefault="00B33F57" w:rsidP="00BE16FB">
      <w:pPr>
        <w:ind w:left="426" w:right="396" w:hanging="480"/>
        <w:jc w:val="both"/>
      </w:pPr>
      <w:proofErr w:type="spellStart"/>
      <w:r w:rsidRPr="00B33F57">
        <w:t>Sumaryanto</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amp;</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Nurmanaf</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07).</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Simpul-Simpul</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tratei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ngembang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suran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rtan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Untuk</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Usahatan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ad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ndonesi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trategic</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Development</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of</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gricultural</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nsurance</w:t>
      </w:r>
      <w:proofErr w:type="spellEnd"/>
      <w:r w:rsidR="00BE16FB" w:rsidRPr="00BE16FB">
        <w:rPr>
          <w:i/>
          <w:color w:val="FFFFFF" w:themeColor="background1"/>
          <w:sz w:val="6"/>
        </w:rPr>
        <w:t xml:space="preserve"> i</w:t>
      </w:r>
      <w:r w:rsidRPr="00B33F57">
        <w:rPr>
          <w:i/>
        </w:rPr>
        <w:t>on</w:t>
      </w:r>
      <w:r w:rsidR="00BE16FB" w:rsidRPr="00BE16FB">
        <w:rPr>
          <w:i/>
          <w:color w:val="FFFFFF" w:themeColor="background1"/>
          <w:spacing w:val="-3"/>
          <w:sz w:val="6"/>
        </w:rPr>
        <w:t xml:space="preserve"> </w:t>
      </w:r>
      <w:proofErr w:type="spellStart"/>
      <w:r w:rsidR="00BE16FB" w:rsidRPr="00BE16FB">
        <w:rPr>
          <w:i/>
          <w:color w:val="FFFFFF" w:themeColor="background1"/>
          <w:spacing w:val="-3"/>
          <w:sz w:val="6"/>
        </w:rPr>
        <w:t>i</w:t>
      </w:r>
      <w:r w:rsidRPr="00B33F57">
        <w:rPr>
          <w:i/>
        </w:rPr>
        <w:t>Rice</w:t>
      </w:r>
      <w:proofErr w:type="spellEnd"/>
      <w:r w:rsidR="00BE16FB" w:rsidRPr="00BE16FB">
        <w:rPr>
          <w:i/>
          <w:color w:val="FFFFFF" w:themeColor="background1"/>
          <w:spacing w:val="-1"/>
          <w:sz w:val="6"/>
        </w:rPr>
        <w:t xml:space="preserve"> </w:t>
      </w:r>
      <w:proofErr w:type="spellStart"/>
      <w:r w:rsidR="00BE16FB" w:rsidRPr="00BE16FB">
        <w:rPr>
          <w:i/>
          <w:color w:val="FFFFFF" w:themeColor="background1"/>
          <w:spacing w:val="-1"/>
          <w:sz w:val="6"/>
        </w:rPr>
        <w:t>i</w:t>
      </w:r>
      <w:r w:rsidRPr="00B33F57">
        <w:rPr>
          <w:i/>
        </w:rPr>
        <w:t>Farming</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ndonesia</w:t>
      </w:r>
      <w:proofErr w:type="spellEnd"/>
      <w:r w:rsidRPr="00B33F57">
        <w:rPr>
          <w:i/>
        </w:rPr>
        <w:t>,</w:t>
      </w:r>
      <w:r w:rsidR="00BE16FB" w:rsidRPr="00BE16FB">
        <w:rPr>
          <w:i/>
          <w:color w:val="FFFFFF" w:themeColor="background1"/>
          <w:sz w:val="6"/>
        </w:rPr>
        <w:t xml:space="preserve"> i</w:t>
      </w:r>
      <w:r w:rsidRPr="00B33F57">
        <w:rPr>
          <w:i/>
        </w:rPr>
        <w:t>25(2),</w:t>
      </w:r>
      <w:r w:rsidR="00BE16FB" w:rsidRPr="00BE16FB">
        <w:rPr>
          <w:i/>
          <w:color w:val="FFFFFF" w:themeColor="background1"/>
          <w:sz w:val="6"/>
        </w:rPr>
        <w:t xml:space="preserve"> i</w:t>
      </w:r>
      <w:r w:rsidRPr="00B33F57">
        <w:rPr>
          <w:i/>
          <w:spacing w:val="-2"/>
        </w:rPr>
        <w:t>89–104</w:t>
      </w:r>
      <w:r w:rsidRPr="00B33F57">
        <w:rPr>
          <w:spacing w:val="-2"/>
        </w:rPr>
        <w:t>.</w:t>
      </w:r>
    </w:p>
    <w:p w14:paraId="4A16F3AF" w14:textId="59405E43" w:rsidR="00B33F57" w:rsidRPr="00B33F57" w:rsidRDefault="00B33F57" w:rsidP="00BE16FB">
      <w:pPr>
        <w:ind w:left="426" w:right="403" w:hanging="480"/>
        <w:jc w:val="both"/>
      </w:pPr>
      <w:proofErr w:type="spellStart"/>
      <w:r w:rsidRPr="00B33F57">
        <w:t>Suprayogo</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I</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da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T.</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01).</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Metod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neliti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Kualitatif</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Bandung</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t>PT</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Remaj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spacing w:val="-2"/>
        </w:rPr>
        <w:t>Rosdakarya</w:t>
      </w:r>
      <w:proofErr w:type="spellEnd"/>
      <w:r w:rsidRPr="00B33F57">
        <w:rPr>
          <w:spacing w:val="-2"/>
        </w:rPr>
        <w:t>.</w:t>
      </w:r>
    </w:p>
    <w:p w14:paraId="318A3542" w14:textId="77777777" w:rsidR="00B33F57" w:rsidRPr="00B33F57" w:rsidRDefault="00B33F57" w:rsidP="00BE16FB">
      <w:pPr>
        <w:ind w:left="426"/>
      </w:pPr>
    </w:p>
    <w:p w14:paraId="00C59E5E" w14:textId="59BBC4C7" w:rsidR="00B33F57" w:rsidRPr="00B33F57" w:rsidRDefault="00B33F57" w:rsidP="00BE16FB">
      <w:pPr>
        <w:ind w:left="426"/>
      </w:pPr>
      <w:proofErr w:type="spellStart"/>
      <w:r w:rsidRPr="00B33F57">
        <w:t>Suratiyah</w:t>
      </w:r>
      <w:proofErr w:type="spellEnd"/>
      <w:r w:rsidRPr="00B33F57">
        <w:t>,</w:t>
      </w:r>
      <w:r w:rsidR="00BE16FB" w:rsidRPr="00BE16FB">
        <w:rPr>
          <w:color w:val="FFFFFF" w:themeColor="background1"/>
          <w:spacing w:val="-2"/>
          <w:sz w:val="6"/>
        </w:rPr>
        <w:t xml:space="preserve"> </w:t>
      </w:r>
      <w:proofErr w:type="spellStart"/>
      <w:r w:rsidR="00BE16FB" w:rsidRPr="00BE16FB">
        <w:rPr>
          <w:color w:val="FFFFFF" w:themeColor="background1"/>
          <w:spacing w:val="-2"/>
          <w:sz w:val="6"/>
        </w:rPr>
        <w:t>i</w:t>
      </w:r>
      <w:r w:rsidRPr="00B33F57">
        <w:t>K</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08).</w:t>
      </w:r>
      <w:r w:rsidR="00BE16FB" w:rsidRPr="00BE16FB">
        <w:rPr>
          <w:color w:val="FFFFFF" w:themeColor="background1"/>
          <w:spacing w:val="4"/>
          <w:sz w:val="6"/>
        </w:rPr>
        <w:t xml:space="preserve"> </w:t>
      </w:r>
      <w:proofErr w:type="spellStart"/>
      <w:r w:rsidR="00BE16FB" w:rsidRPr="00BE16FB">
        <w:rPr>
          <w:color w:val="FFFFFF" w:themeColor="background1"/>
          <w:spacing w:val="4"/>
          <w:sz w:val="6"/>
        </w:rPr>
        <w:t>i</w:t>
      </w:r>
      <w:r w:rsidRPr="00B33F57">
        <w:rPr>
          <w:i/>
        </w:rPr>
        <w:t>Ilmu</w:t>
      </w:r>
      <w:proofErr w:type="spellEnd"/>
      <w:r w:rsidR="00BE16FB" w:rsidRPr="00BE16FB">
        <w:rPr>
          <w:i/>
          <w:color w:val="FFFFFF" w:themeColor="background1"/>
          <w:spacing w:val="-7"/>
          <w:sz w:val="6"/>
        </w:rPr>
        <w:t xml:space="preserve"> </w:t>
      </w:r>
      <w:proofErr w:type="spellStart"/>
      <w:r w:rsidR="00BE16FB" w:rsidRPr="00BE16FB">
        <w:rPr>
          <w:i/>
          <w:color w:val="FFFFFF" w:themeColor="background1"/>
          <w:spacing w:val="-7"/>
          <w:sz w:val="6"/>
        </w:rPr>
        <w:t>i</w:t>
      </w:r>
      <w:r w:rsidRPr="00B33F57">
        <w:rPr>
          <w:i/>
        </w:rPr>
        <w:t>Usaha</w:t>
      </w:r>
      <w:proofErr w:type="spellEnd"/>
      <w:r w:rsidR="00BE16FB" w:rsidRPr="00BE16FB">
        <w:rPr>
          <w:i/>
          <w:color w:val="FFFFFF" w:themeColor="background1"/>
          <w:spacing w:val="-2"/>
          <w:sz w:val="6"/>
        </w:rPr>
        <w:t xml:space="preserve"> </w:t>
      </w:r>
      <w:proofErr w:type="spellStart"/>
      <w:r w:rsidR="00BE16FB" w:rsidRPr="00BE16FB">
        <w:rPr>
          <w:i/>
          <w:color w:val="FFFFFF" w:themeColor="background1"/>
          <w:spacing w:val="-2"/>
          <w:sz w:val="6"/>
        </w:rPr>
        <w:t>i</w:t>
      </w:r>
      <w:r w:rsidRPr="00B33F57">
        <w:rPr>
          <w:i/>
        </w:rPr>
        <w:t>Tani</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akarta</w:t>
      </w:r>
      <w:proofErr w:type="spellEnd"/>
      <w:r w:rsidRPr="00B33F57">
        <w:t>:</w:t>
      </w:r>
      <w:r w:rsidR="00BE16FB" w:rsidRPr="00BE16FB">
        <w:rPr>
          <w:color w:val="FFFFFF" w:themeColor="background1"/>
          <w:spacing w:val="-1"/>
          <w:sz w:val="6"/>
        </w:rPr>
        <w:t xml:space="preserve"> </w:t>
      </w:r>
      <w:proofErr w:type="spellStart"/>
      <w:r w:rsidR="00BE16FB" w:rsidRPr="00BE16FB">
        <w:rPr>
          <w:color w:val="FFFFFF" w:themeColor="background1"/>
          <w:spacing w:val="-1"/>
          <w:sz w:val="6"/>
        </w:rPr>
        <w:t>i</w:t>
      </w:r>
      <w:r w:rsidRPr="00B33F57">
        <w:rPr>
          <w:spacing w:val="-2"/>
        </w:rPr>
        <w:t>Swadaya</w:t>
      </w:r>
      <w:proofErr w:type="spellEnd"/>
      <w:r w:rsidRPr="00B33F57">
        <w:rPr>
          <w:spacing w:val="-2"/>
        </w:rPr>
        <w:t>.</w:t>
      </w:r>
    </w:p>
    <w:p w14:paraId="385937F1" w14:textId="3DFB5A31" w:rsidR="00B33F57" w:rsidRPr="00BE16FB" w:rsidRDefault="00B33F57" w:rsidP="00BE16FB">
      <w:pPr>
        <w:ind w:left="426" w:right="395" w:hanging="480"/>
        <w:jc w:val="both"/>
      </w:pPr>
      <w:proofErr w:type="spellStart"/>
      <w:r w:rsidRPr="00BE16FB">
        <w:t>Syahruddin</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E16FB">
        <w:t>(2019).</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rPr>
          <w:i/>
        </w:rPr>
        <w:t>Implement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ebijak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Publik</w:t>
      </w:r>
      <w:proofErr w:type="spellEnd"/>
      <w:r w:rsidRPr="00BE16FB">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onsep</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Teor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D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Stud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asus</w:t>
      </w:r>
      <w:proofErr w:type="spellEnd"/>
      <w:r w:rsidRPr="00BE16FB">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Bandung</w:t>
      </w:r>
      <w:proofErr w:type="spellEnd"/>
      <w:r w:rsidRPr="00BE16FB">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t>Nus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Media</w:t>
      </w:r>
      <w:proofErr w:type="spellEnd"/>
      <w:r w:rsidRPr="00BE16FB">
        <w:t>.</w:t>
      </w:r>
    </w:p>
    <w:p w14:paraId="51C3F071" w14:textId="1464C75E" w:rsidR="00B33F57" w:rsidRPr="00BE16FB" w:rsidRDefault="00B33F57" w:rsidP="00BE16FB">
      <w:pPr>
        <w:ind w:left="426" w:right="404" w:hanging="480"/>
        <w:jc w:val="both"/>
      </w:pPr>
      <w:r w:rsidRPr="00BE16FB">
        <w:t>Usman,</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N.</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E16FB">
        <w:t>(2002).</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rPr>
          <w:i/>
        </w:rPr>
        <w:t>Kontek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Implement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Berbasi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urikulum</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Jakarta</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PT</w:t>
      </w:r>
      <w:proofErr w:type="spellEnd"/>
      <w:r w:rsidRPr="00BE16FB">
        <w:t>.</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Raj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Grafindo</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Persada</w:t>
      </w:r>
      <w:proofErr w:type="spellEnd"/>
      <w:r w:rsidRPr="00BE16FB">
        <w:t>.</w:t>
      </w:r>
    </w:p>
    <w:p w14:paraId="64EC06D3" w14:textId="4999AB68" w:rsidR="00B33F57" w:rsidRPr="00B33F57" w:rsidRDefault="00B33F57" w:rsidP="00BE16FB">
      <w:pPr>
        <w:ind w:left="426" w:right="408" w:hanging="480"/>
        <w:jc w:val="both"/>
      </w:pPr>
      <w:r w:rsidRPr="00BE16FB">
        <w:t>Wahab,</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t>S.</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E16FB">
        <w:t>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E16FB">
        <w:t>(2004).</w:t>
      </w:r>
      <w:r w:rsidR="00BE16FB" w:rsidRPr="00BE16FB">
        <w:rPr>
          <w:color w:val="FFFFFF" w:themeColor="background1"/>
          <w:sz w:val="6"/>
        </w:rPr>
        <w:t xml:space="preserve"> </w:t>
      </w:r>
      <w:proofErr w:type="spellStart"/>
      <w:r w:rsidR="00BE16FB" w:rsidRPr="00BE16FB">
        <w:rPr>
          <w:color w:val="FFFFFF" w:themeColor="background1"/>
          <w:sz w:val="6"/>
        </w:rPr>
        <w:t>i</w:t>
      </w:r>
      <w:r w:rsidRPr="00BE16FB">
        <w:rPr>
          <w:i/>
        </w:rPr>
        <w:t>Analisi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ebijaksanaan</w:t>
      </w:r>
      <w:proofErr w:type="spellEnd"/>
      <w:r w:rsidRPr="00BE16FB">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Dar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Formul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Implementas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Kebijak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E16FB">
        <w:rPr>
          <w:i/>
        </w:rPr>
        <w:t>Negara</w:t>
      </w:r>
      <w:proofErr w:type="spellEnd"/>
      <w:r w:rsidRPr="00BE16FB">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t>Jakart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PT</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Bumi</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Aksara</w:t>
      </w:r>
      <w:proofErr w:type="spellEnd"/>
      <w:r w:rsidRPr="00B33F57">
        <w:t>.</w:t>
      </w:r>
    </w:p>
    <w:p w14:paraId="4DCEBC72" w14:textId="39B1288A" w:rsidR="00B33F57" w:rsidRPr="00B33F57" w:rsidRDefault="00B33F57" w:rsidP="00BE16FB">
      <w:pPr>
        <w:ind w:left="426" w:right="405" w:hanging="480"/>
        <w:jc w:val="both"/>
      </w:pPr>
      <w:r w:rsidRPr="00B33F57">
        <w:t>Yazan,</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B.</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5).</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T</w:t>
      </w:r>
      <w:r w:rsidRPr="00B33F57">
        <w:rPr>
          <w:i/>
        </w:rPr>
        <w:t>hre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Approache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to</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Cas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tudy</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Method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Education</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t>Yin</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Merriam</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and</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Stake</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Th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Qualitative</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Report</w:t>
      </w:r>
      <w:proofErr w:type="spellEnd"/>
      <w:r w:rsidRPr="00B33F57">
        <w:t>.</w:t>
      </w:r>
    </w:p>
    <w:p w14:paraId="0F203B8E" w14:textId="6AB81546" w:rsidR="00B33F57" w:rsidRPr="00B33F57" w:rsidRDefault="00B33F57" w:rsidP="00BE16FB">
      <w:pPr>
        <w:ind w:left="426" w:right="406" w:hanging="480"/>
        <w:jc w:val="both"/>
      </w:pPr>
      <w:r w:rsidRPr="00B33F57">
        <w:t>Zakariah,</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M</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A.</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amp;</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R.</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proofErr w:type="spellEnd"/>
      <w:r w:rsidRPr="00B33F57">
        <w:t>(2017).</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rPr>
          <w:i/>
        </w:rPr>
        <w:t>Upaya</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Pemberdayaan</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Ekonomi</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Masyarakat</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Berbasis</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Integrated</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Farming</w:t>
      </w:r>
      <w:proofErr w:type="spellEnd"/>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rPr>
          <w:i/>
        </w:rPr>
        <w:t>System</w:t>
      </w:r>
      <w:proofErr w:type="spellEnd"/>
      <w:r w:rsidRPr="00B33F57">
        <w:rPr>
          <w:i/>
        </w:rPr>
        <w:t>:</w:t>
      </w:r>
      <w:r w:rsidR="00BE16FB" w:rsidRPr="00BE16FB">
        <w:rPr>
          <w:i/>
          <w:color w:val="FFFFFF" w:themeColor="background1"/>
          <w:sz w:val="6"/>
        </w:rPr>
        <w:t xml:space="preserve"> </w:t>
      </w:r>
      <w:proofErr w:type="spellStart"/>
      <w:r w:rsidR="00BE16FB" w:rsidRPr="00BE16FB">
        <w:rPr>
          <w:i/>
          <w:color w:val="FFFFFF" w:themeColor="background1"/>
          <w:sz w:val="6"/>
        </w:rPr>
        <w:t>i</w:t>
      </w:r>
      <w:r w:rsidRPr="00B33F57">
        <w:t>Asuransi</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Syariah</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ada</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Bidang</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Pertanian</w:t>
      </w:r>
      <w:proofErr w:type="spellEnd"/>
      <w:r w:rsidRPr="00B33F57">
        <w:t>.</w:t>
      </w:r>
      <w:r w:rsidR="00BE16FB" w:rsidRPr="00BE16FB">
        <w:rPr>
          <w:color w:val="FFFFFF" w:themeColor="background1"/>
          <w:sz w:val="6"/>
        </w:rPr>
        <w:t xml:space="preserve"> </w:t>
      </w:r>
      <w:proofErr w:type="spellStart"/>
      <w:r w:rsidR="00BE16FB" w:rsidRPr="00BE16FB">
        <w:rPr>
          <w:color w:val="FFFFFF" w:themeColor="background1"/>
          <w:sz w:val="6"/>
        </w:rPr>
        <w:t>i</w:t>
      </w:r>
      <w:r w:rsidRPr="00B33F57">
        <w:t>Jurnal</w:t>
      </w:r>
      <w:proofErr w:type="spellEnd"/>
      <w:r w:rsidR="00BE16FB" w:rsidRPr="00BE16FB">
        <w:rPr>
          <w:color w:val="FFFFFF" w:themeColor="background1"/>
          <w:sz w:val="6"/>
        </w:rPr>
        <w:t xml:space="preserve"> </w:t>
      </w:r>
      <w:proofErr w:type="spellStart"/>
      <w:r w:rsidR="00BE16FB" w:rsidRPr="00BE16FB">
        <w:rPr>
          <w:color w:val="FFFFFF" w:themeColor="background1"/>
          <w:sz w:val="6"/>
        </w:rPr>
        <w:t>i</w:t>
      </w:r>
      <w:r w:rsidRPr="00B33F57">
        <w:t>Syaraih</w:t>
      </w:r>
      <w:proofErr w:type="spellEnd"/>
      <w:r w:rsidRPr="00B33F57">
        <w:t>,</w:t>
      </w:r>
      <w:r w:rsidR="00BE16FB" w:rsidRPr="00BE16FB">
        <w:rPr>
          <w:color w:val="FFFFFF" w:themeColor="background1"/>
          <w:sz w:val="6"/>
        </w:rPr>
        <w:t xml:space="preserve"> i</w:t>
      </w:r>
      <w:r w:rsidRPr="00B33F57">
        <w:t>5(1).</w:t>
      </w:r>
    </w:p>
    <w:sectPr w:rsidR="00B33F57" w:rsidRPr="00B33F57" w:rsidSect="00C24B17">
      <w:headerReference w:type="default" r:id="rId16"/>
      <w:type w:val="continuous"/>
      <w:pgSz w:w="11906" w:h="16838" w:code="9"/>
      <w:pgMar w:top="1418" w:right="1418" w:bottom="1418" w:left="1701" w:header="708" w:footer="708"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5E1E4" w14:textId="77777777" w:rsidR="008D56A7" w:rsidRDefault="008D56A7">
      <w:r>
        <w:separator/>
      </w:r>
    </w:p>
  </w:endnote>
  <w:endnote w:type="continuationSeparator" w:id="0">
    <w:p w14:paraId="3A7A74C2" w14:textId="77777777" w:rsidR="008D56A7" w:rsidRDefault="008D5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7EE224" w14:textId="1260E696" w:rsidR="00FA5024" w:rsidRPr="00220125" w:rsidRDefault="00FA5024" w:rsidP="00220125">
    <w:pPr>
      <w:pStyle w:val="Footer"/>
    </w:pPr>
    <w:r>
      <w:rPr>
        <w:noProof/>
      </w:rPr>
      <mc:AlternateContent>
        <mc:Choice Requires="wpg">
          <w:drawing>
            <wp:anchor distT="0" distB="0" distL="114300" distR="114300" simplePos="0" relativeHeight="251662336" behindDoc="0" locked="0" layoutInCell="0" allowOverlap="1" wp14:anchorId="745C9502" wp14:editId="25F0650A">
              <wp:simplePos x="0" y="0"/>
              <wp:positionH relativeFrom="page">
                <wp:posOffset>0</wp:posOffset>
              </wp:positionH>
              <wp:positionV relativeFrom="page">
                <wp:posOffset>0</wp:posOffset>
              </wp:positionV>
              <wp:extent cx="419100" cy="321945"/>
              <wp:effectExtent l="0" t="19050" r="0" b="1143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21" name="AutoShape 88"/>
                      <wps:cNvSpPr>
                        <a:spLocks/>
                      </wps:cNvSpPr>
                      <wps:spPr bwMode="auto">
                        <a:xfrm>
                          <a:off x="1793" y="1455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89"/>
                      <wps:cNvSpPr>
                        <a:spLocks/>
                      </wps:cNvSpPr>
                      <wps:spPr bwMode="auto">
                        <a:xfrm>
                          <a:off x="1848" y="1461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Text Box 90"/>
                      <wps:cNvSpPr txBox="1">
                        <a:spLocks/>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D6B62" w14:textId="77777777" w:rsidR="00FA5024" w:rsidRPr="0082077F" w:rsidRDefault="00FA5024">
                            <w:pPr>
                              <w:jc w:val="center"/>
                              <w:rPr>
                                <w:color w:val="17365D"/>
                              </w:rPr>
                            </w:pPr>
                            <w:r w:rsidRPr="0082077F">
                              <w:fldChar w:fldCharType="begin"/>
                            </w:r>
                            <w:r w:rsidRPr="0082077F">
                              <w:instrText xml:space="preserve"> PAGE   \* MERGEFORMAT </w:instrText>
                            </w:r>
                            <w:r w:rsidRPr="0082077F">
                              <w:fldChar w:fldCharType="separate"/>
                            </w:r>
                            <w:r w:rsidRPr="00647C0E">
                              <w:rPr>
                                <w:noProof/>
                                <w:color w:val="17365D"/>
                              </w:rPr>
                              <w:t>98</w:t>
                            </w:r>
                            <w:r w:rsidRPr="0082077F">
                              <w:fldChar w:fldCharType="end"/>
                            </w:r>
                          </w:p>
                        </w:txbxContent>
                      </wps:txbx>
                      <wps:bodyPr rot="0" vert="horz" wrap="square" lIns="0" tIns="27432" rIns="0" bIns="0" anchor="t" anchorCtr="0" upright="1">
                        <a:noAutofit/>
                      </wps:bodyPr>
                    </wps:wsp>
                    <wpg:grpSp>
                      <wpg:cNvPr id="24" name="Group 91"/>
                      <wpg:cNvGrpSpPr>
                        <a:grpSpLocks/>
                      </wpg:cNvGrpSpPr>
                      <wpg:grpSpPr bwMode="auto">
                        <a:xfrm>
                          <a:off x="1775" y="14647"/>
                          <a:ext cx="571" cy="314"/>
                          <a:chOff x="1705" y="14935"/>
                          <a:chExt cx="682" cy="375"/>
                        </a:xfrm>
                      </wpg:grpSpPr>
                      <wps:wsp>
                        <wps:cNvPr id="25" name="AutoShape 92"/>
                        <wps:cNvSpPr>
                          <a:spLocks/>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AutoShape 93"/>
                        <wps:cNvSpPr>
                          <a:spLocks/>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45C9502" id="Group 20" o:spid="_x0000_s1027" style="position:absolute;margin-left:0;margin-top:0;width:33pt;height:25.35pt;z-index:251662336;mso-position-horizontal-relative:page;mso-position-vertical-relative:page"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" o:allowincell="f">
              <v:shapetype id="_x0000_t4" coordsize="21600,21600" o:spt="4" path="m10800,l,10800,10800,21600,21600,10800xe">
                <v:stroke joinstyle="miter"/>
                <v:path gradientshapeok="t" o:connecttype="rect" textboxrect="5400,5400,16200,16200"/>
              </v:shapetype>
              <v:shape id="AutoShape 88" o:spid="_x0000_s1028" type="#_x0000_t4" style="position:absolute;left:1793;top:14550;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" filled="f" strokecolor="#a5a5a5">
                <v:path arrowok="t"/>
              </v:shape>
              <v:rect id="Rectangle 89" o:spid="_x0000_s1029" style="position:absolute;left:1848;top:14616;width:42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" filled="f" strokecolor="#a5a5a5">
                <v:path arrowok="t"/>
              </v:rect>
              <v:shapetype id="_x0000_t202" coordsize="21600,21600" o:spt="202" path="m,l,21600r21600,l21600,xe">
                <v:stroke joinstyle="miter"/>
                <v:path gradientshapeok="t" o:connecttype="rect"/>
              </v:shapetype>
              <v:shape id="Text Box 90" o:spid="_x0000_s1030" type="#_x0000_t202" style="position:absolute;left:1731;top:14639;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" filled="f" stroked="f">
                <v:path arrowok="t"/>
                <v:textbox inset="0,2.16pt,0,0">
                  <w:txbxContent>
                    <w:p w14:paraId="1ECD6B62" w14:textId="77777777" w:rsidR="00FA5024" w:rsidRPr="0082077F" w:rsidRDefault="00FA5024">
                      <w:pPr>
                        <w:jc w:val="center"/>
                        <w:rPr>
                          <w:color w:val="17365D"/>
                        </w:rPr>
                      </w:pPr>
                      <w:r w:rsidRPr="0082077F">
                        <w:fldChar w:fldCharType="begin"/>
                      </w:r>
                      <w:r w:rsidRPr="0082077F">
                        <w:instrText xml:space="preserve"> PAGE   \* MERGEFORMAT </w:instrText>
                      </w:r>
                      <w:r w:rsidRPr="0082077F">
                        <w:fldChar w:fldCharType="separate"/>
                      </w:r>
                      <w:r w:rsidRPr="00647C0E">
                        <w:rPr>
                          <w:noProof/>
                          <w:color w:val="17365D"/>
                        </w:rPr>
                        <w:t>98</w:t>
                      </w:r>
                      <w:r w:rsidRPr="0082077F">
                        <w:fldChar w:fldCharType="end"/>
                      </w:r>
                    </w:p>
                  </w:txbxContent>
                </v:textbox>
              </v:shape>
              <v:group id="Group 91" o:spid="_x0000_s1031" style="position:absolute;left:1775;top:14647;width:571;height:314"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AutoShape 92" o:spid="_x0000_s1032" style="position:absolute;left:1782;top:14858;width:375;height:530;rotation:-90;visibility:visible;mso-wrap-style:square;v-text-anchor:top" coordsize="20000,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" filled="f" strokecolor="#a5a5a5">
                  <v:stroke joinstyle="miter"/>
                  <v:path arrowok="t" o:connecttype="custom" o:connectlocs="6,7;3,13;1,7;3,0" o:connectangles="0,0,0,0" textboxrect="@1,@1,@1,@1"/>
                </v:shape>
                <v:shape id="AutoShape 93" o:spid="_x0000_s1033" style="position:absolute;left:1934;top:14858;width:375;height:530;rotation:-90;flip:x;visibility:visible;mso-wrap-style:square;v-text-anchor:top" coordsize="20000,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" filled="f" strokecolor="#a5a5a5">
                  <v:stroke joinstyle="miter"/>
                  <v:path arrowok="t" o:connecttype="custom" o:connectlocs="6,7;3,13;1,7;3,0" o:connectangles="0,0,0,0" textboxrect="@1,@1,@1,@1"/>
                </v:shape>
              </v:group>
              <w10:wrap anchorx="page" anchory="pag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8AF7F6" w14:textId="77777777" w:rsidR="00943F76" w:rsidRDefault="00943F76">
    <w:pPr>
      <w:pStyle w:val="Footer"/>
      <w:jc w:val="center"/>
    </w:pPr>
  </w:p>
  <w:p w14:paraId="4F577D25" w14:textId="77777777" w:rsidR="00943F76" w:rsidRDefault="00943F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A7B09B" w14:textId="48830A4B" w:rsidR="00BA6B4C" w:rsidRPr="00220125" w:rsidRDefault="00BA6B4C" w:rsidP="002201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6E5EED" w14:textId="77777777" w:rsidR="008D56A7" w:rsidRDefault="008D56A7">
      <w:r>
        <w:separator/>
      </w:r>
    </w:p>
  </w:footnote>
  <w:footnote w:type="continuationSeparator" w:id="0">
    <w:p w14:paraId="73FD929C" w14:textId="77777777" w:rsidR="008D56A7" w:rsidRDefault="008D56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D599B" w14:textId="77777777" w:rsidR="00FA5024" w:rsidRPr="006F6B21" w:rsidRDefault="00FA5024" w:rsidP="00296C1B">
    <w:pPr>
      <w:pStyle w:val="Header"/>
      <w:pBdr>
        <w:bottom w:val="thickThinSmallGap" w:sz="24" w:space="1" w:color="622423"/>
      </w:pBdr>
      <w:jc w:val="center"/>
      <w:rPr>
        <w:rFonts w:ascii="Cambria" w:hAnsi="Cambria"/>
        <w:sz w:val="32"/>
        <w:szCs w:val="32"/>
      </w:rPr>
    </w:pPr>
    <w:r>
      <w:rPr>
        <w:rFonts w:ascii="Garamond" w:eastAsia="MS Mincho" w:hAnsi="Garamond"/>
        <w:b/>
        <w:bCs/>
        <w:noProof/>
        <w:sz w:val="20"/>
        <w:lang w:val="id-ID"/>
      </w:rPr>
      <w:t>SNHRP-II : Seminar Nasional Hasil Riset dan Pengabdian, Ke-II, 2019, halaman…</w:t>
    </w:r>
  </w:p>
  <w:p w14:paraId="34836255" w14:textId="77777777" w:rsidR="00FA5024" w:rsidRPr="00B50F4D" w:rsidRDefault="00FA50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585AA" w14:textId="77777777" w:rsidR="00FA5024" w:rsidRDefault="00FA5024" w:rsidP="00296C1B">
    <w:pPr>
      <w:pStyle w:val="papertitle"/>
      <w:spacing w:after="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A396B" w14:textId="77777777" w:rsidR="00943F76" w:rsidRPr="002B358D" w:rsidRDefault="00943F76" w:rsidP="002B358D">
    <w:pPr>
      <w:pBdr>
        <w:bottom w:val="thickThinSmallGap" w:sz="24" w:space="1" w:color="622423"/>
      </w:pBdr>
      <w:tabs>
        <w:tab w:val="center" w:pos="4320"/>
        <w:tab w:val="right" w:pos="8640"/>
      </w:tabs>
      <w:jc w:val="center"/>
      <w:rPr>
        <w:rFonts w:ascii="Cambria" w:hAnsi="Cambria"/>
        <w:sz w:val="20"/>
        <w:szCs w:val="20"/>
      </w:rPr>
    </w:pPr>
    <w:bookmarkStart w:id="1" w:name="_Hlk135918677"/>
    <w:bookmarkStart w:id="2" w:name="_Hlk166323889"/>
  </w:p>
  <w:bookmarkEnd w:id="1"/>
  <w:bookmarkEnd w:id="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777D7" w14:textId="77777777" w:rsidR="00BA6B4C" w:rsidRPr="006F6B21" w:rsidRDefault="00BA6B4C" w:rsidP="00296C1B">
    <w:pPr>
      <w:pStyle w:val="Header"/>
      <w:pBdr>
        <w:bottom w:val="thickThinSmallGap" w:sz="24" w:space="1" w:color="622423"/>
      </w:pBdr>
      <w:jc w:val="center"/>
      <w:rPr>
        <w:rFonts w:ascii="Cambria" w:hAnsi="Cambria"/>
        <w:sz w:val="32"/>
        <w:szCs w:val="32"/>
      </w:rPr>
    </w:pPr>
    <w:r>
      <w:rPr>
        <w:rFonts w:ascii="Garamond" w:eastAsia="MS Mincho" w:hAnsi="Garamond"/>
        <w:b/>
        <w:bCs/>
        <w:noProof/>
        <w:sz w:val="20"/>
        <w:szCs w:val="20"/>
        <w:lang w:val="id-ID"/>
      </w:rPr>
      <w:t>SNHRP-II : Seminar Nasional Hasil Riset dan Pengabdian, Ke-II, 2019, halaman…</w:t>
    </w:r>
  </w:p>
  <w:p w14:paraId="3EBD6B11" w14:textId="77777777" w:rsidR="00BA6B4C" w:rsidRPr="00B50F4D" w:rsidRDefault="00BA6B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E14B5" w14:textId="77777777" w:rsidR="00D45A10" w:rsidRDefault="00D45A10" w:rsidP="00D45A10">
    <w:pPr>
      <w:pStyle w:val="Header"/>
      <w:jc w:val="right"/>
    </w:pPr>
  </w:p>
  <w:p w14:paraId="638D6D65" w14:textId="77777777" w:rsidR="00D45A10" w:rsidRPr="00086B92" w:rsidRDefault="00D45A10" w:rsidP="00D45A10">
    <w:pPr>
      <w:pBdr>
        <w:bottom w:val="thickThinSmallGap" w:sz="24" w:space="1" w:color="622423"/>
      </w:pBdr>
      <w:tabs>
        <w:tab w:val="center" w:pos="4320"/>
        <w:tab w:val="right" w:pos="8640"/>
      </w:tabs>
      <w:rPr>
        <w:rFonts w:ascii="Cambria" w:hAnsi="Cambria"/>
        <w:sz w:val="20"/>
        <w:szCs w:val="20"/>
      </w:rPr>
    </w:pPr>
    <w:r>
      <w:tab/>
    </w:r>
    <w:r w:rsidRPr="00086B92">
      <w:rPr>
        <w:rFonts w:ascii="Cambria" w:hAnsi="Cambria"/>
        <w:sz w:val="20"/>
        <w:szCs w:val="20"/>
      </w:rPr>
      <w:t xml:space="preserve">@-Publik, Vol 4 No </w:t>
    </w:r>
    <w:r>
      <w:rPr>
        <w:rFonts w:ascii="Cambria" w:hAnsi="Cambria"/>
        <w:sz w:val="20"/>
        <w:szCs w:val="20"/>
      </w:rPr>
      <w:t>3</w:t>
    </w:r>
    <w:r w:rsidRPr="00086B92">
      <w:rPr>
        <w:rFonts w:ascii="Cambria" w:hAnsi="Cambria"/>
        <w:sz w:val="20"/>
        <w:szCs w:val="20"/>
      </w:rPr>
      <w:t xml:space="preserve">, </w:t>
    </w:r>
    <w:r>
      <w:rPr>
        <w:rFonts w:ascii="Cambria" w:hAnsi="Cambria"/>
        <w:sz w:val="20"/>
        <w:szCs w:val="20"/>
      </w:rPr>
      <w:t>Desember</w:t>
    </w:r>
    <w:r w:rsidRPr="00086B92">
      <w:rPr>
        <w:rFonts w:ascii="Cambria" w:hAnsi="Cambria"/>
        <w:sz w:val="20"/>
        <w:szCs w:val="20"/>
      </w:rPr>
      <w:t xml:space="preserve">  2024, halaman </w:t>
    </w:r>
  </w:p>
  <w:p w14:paraId="2764E8EE" w14:textId="77777777" w:rsidR="00BA6B4C" w:rsidRDefault="00BA6B4C" w:rsidP="00296C1B">
    <w:pPr>
      <w:pStyle w:val="papertitle"/>
      <w:spacing w:after="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49ADF4" w14:textId="292F58BA" w:rsidR="001A08AC" w:rsidRDefault="001A08AC" w:rsidP="008E352F">
    <w:pPr>
      <w:pStyle w:val="Header"/>
      <w:jc w:val="right"/>
    </w:pPr>
  </w:p>
  <w:p w14:paraId="05F1F934" w14:textId="77777777" w:rsidR="00BA2140" w:rsidRPr="00086B92" w:rsidRDefault="00BA2140" w:rsidP="00BA2140">
    <w:pPr>
      <w:pBdr>
        <w:bottom w:val="thickThinSmallGap" w:sz="24" w:space="1" w:color="622423"/>
      </w:pBdr>
      <w:tabs>
        <w:tab w:val="center" w:pos="4320"/>
        <w:tab w:val="right" w:pos="8640"/>
      </w:tabs>
      <w:rPr>
        <w:rFonts w:ascii="Cambria" w:hAnsi="Cambria"/>
        <w:sz w:val="20"/>
        <w:szCs w:val="20"/>
      </w:rPr>
    </w:pPr>
    <w:r>
      <w:tab/>
    </w:r>
    <w:bookmarkStart w:id="6" w:name="_Hlk182909472"/>
    <w:bookmarkStart w:id="7" w:name="_Hlk182909473"/>
    <w:r w:rsidRPr="00086B92">
      <w:rPr>
        <w:rFonts w:ascii="Cambria" w:hAnsi="Cambria"/>
        <w:sz w:val="20"/>
        <w:szCs w:val="20"/>
      </w:rPr>
      <w:t xml:space="preserve">@-Publik, Vol 4 No </w:t>
    </w:r>
    <w:r>
      <w:rPr>
        <w:rFonts w:ascii="Cambria" w:hAnsi="Cambria"/>
        <w:sz w:val="20"/>
        <w:szCs w:val="20"/>
      </w:rPr>
      <w:t>3</w:t>
    </w:r>
    <w:r w:rsidRPr="00086B92">
      <w:rPr>
        <w:rFonts w:ascii="Cambria" w:hAnsi="Cambria"/>
        <w:sz w:val="20"/>
        <w:szCs w:val="20"/>
      </w:rPr>
      <w:t xml:space="preserve">, </w:t>
    </w:r>
    <w:r>
      <w:rPr>
        <w:rFonts w:ascii="Cambria" w:hAnsi="Cambria"/>
        <w:sz w:val="20"/>
        <w:szCs w:val="20"/>
      </w:rPr>
      <w:t>Desember</w:t>
    </w:r>
    <w:r w:rsidRPr="00086B92">
      <w:rPr>
        <w:rFonts w:ascii="Cambria" w:hAnsi="Cambria"/>
        <w:sz w:val="20"/>
        <w:szCs w:val="20"/>
      </w:rPr>
      <w:t xml:space="preserve">  2024, halaman </w:t>
    </w:r>
  </w:p>
  <w:bookmarkEnd w:id="6"/>
  <w:bookmarkEnd w:id="7"/>
  <w:p w14:paraId="04A35491" w14:textId="11EA1C25" w:rsidR="001A08AC" w:rsidRDefault="001A08AC" w:rsidP="00BA2140">
    <w:pPr>
      <w:pStyle w:val="Header"/>
      <w:tabs>
        <w:tab w:val="clear" w:pos="4320"/>
        <w:tab w:val="clear" w:pos="8640"/>
        <w:tab w:val="left" w:pos="3781"/>
      </w:tabs>
      <w:jc w:val="center"/>
    </w:pPr>
  </w:p>
  <w:p w14:paraId="0E6A2332" w14:textId="77777777" w:rsidR="00BA2140" w:rsidRDefault="00BA2140" w:rsidP="00BA2140">
    <w:pPr>
      <w:pStyle w:val="Header"/>
      <w:tabs>
        <w:tab w:val="clear" w:pos="4320"/>
        <w:tab w:val="clear" w:pos="8640"/>
        <w:tab w:val="left" w:pos="3781"/>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62A65"/>
    <w:multiLevelType w:val="hybridMultilevel"/>
    <w:tmpl w:val="BCE07E8A"/>
    <w:lvl w:ilvl="0" w:tplc="EA3203B0">
      <w:start w:val="1"/>
      <w:numFmt w:val="decimal"/>
      <w:lvlText w:val="%1."/>
      <w:lvlJc w:val="left"/>
      <w:pPr>
        <w:ind w:left="720" w:hanging="360"/>
      </w:pPr>
      <w:rPr>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9F2BE4"/>
    <w:multiLevelType w:val="multilevel"/>
    <w:tmpl w:val="705A9838"/>
    <w:name w:val="WW8Num2322242"/>
    <w:lvl w:ilvl="0">
      <w:start w:val="1"/>
      <w:numFmt w:val="decimal"/>
      <w:lvlText w:val="%1)"/>
      <w:lvlJc w:val="left"/>
      <w:pPr>
        <w:tabs>
          <w:tab w:val="num" w:pos="0"/>
        </w:tabs>
        <w:ind w:left="720" w:hanging="360"/>
      </w:pPr>
      <w:rPr>
        <w:rFonts w:hint="default"/>
        <w:b w:val="0"/>
      </w:rPr>
    </w:lvl>
    <w:lvl w:ilvl="1">
      <w:start w:val="1"/>
      <w:numFmt w:val="decimal"/>
      <w:lvlText w:val="%2)"/>
      <w:lvlJc w:val="left"/>
      <w:pPr>
        <w:tabs>
          <w:tab w:val="num" w:pos="0"/>
        </w:tabs>
        <w:ind w:left="1440" w:hanging="360"/>
      </w:pPr>
      <w:rPr>
        <w:rFonts w:hint="default"/>
        <w:w w:val="102"/>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 w15:restartNumberingAfterBreak="0">
    <w:nsid w:val="23081760"/>
    <w:multiLevelType w:val="hybridMultilevel"/>
    <w:tmpl w:val="20FCBE76"/>
    <w:lvl w:ilvl="0" w:tplc="04090001">
      <w:start w:val="1"/>
      <w:numFmt w:val="bullet"/>
      <w:pStyle w:val="ListNumber"/>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A72C26"/>
    <w:multiLevelType w:val="hybridMultilevel"/>
    <w:tmpl w:val="6A862E22"/>
    <w:lvl w:ilvl="0" w:tplc="38FC8FC2">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08D46FF"/>
    <w:multiLevelType w:val="multilevel"/>
    <w:tmpl w:val="BCE40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AB74F22"/>
    <w:multiLevelType w:val="hybridMultilevel"/>
    <w:tmpl w:val="3BBADBBA"/>
    <w:lvl w:ilvl="0" w:tplc="027E00CA">
      <w:start w:val="1"/>
      <w:numFmt w:val="decimal"/>
      <w:lvlText w:val="%1."/>
      <w:lvlJc w:val="left"/>
      <w:pPr>
        <w:ind w:left="1307"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819E29D4">
      <w:numFmt w:val="bullet"/>
      <w:lvlText w:val="•"/>
      <w:lvlJc w:val="left"/>
      <w:pPr>
        <w:ind w:left="2062" w:hanging="361"/>
      </w:pPr>
      <w:rPr>
        <w:rFonts w:hint="default"/>
        <w:lang w:val="id" w:eastAsia="en-US" w:bidi="ar-SA"/>
      </w:rPr>
    </w:lvl>
    <w:lvl w:ilvl="2" w:tplc="0704759E">
      <w:numFmt w:val="bullet"/>
      <w:lvlText w:val="•"/>
      <w:lvlJc w:val="left"/>
      <w:pPr>
        <w:ind w:left="2825" w:hanging="361"/>
      </w:pPr>
      <w:rPr>
        <w:rFonts w:hint="default"/>
        <w:lang w:val="id" w:eastAsia="en-US" w:bidi="ar-SA"/>
      </w:rPr>
    </w:lvl>
    <w:lvl w:ilvl="3" w:tplc="C62E644E">
      <w:numFmt w:val="bullet"/>
      <w:lvlText w:val="•"/>
      <w:lvlJc w:val="left"/>
      <w:pPr>
        <w:ind w:left="3588" w:hanging="361"/>
      </w:pPr>
      <w:rPr>
        <w:rFonts w:hint="default"/>
        <w:lang w:val="id" w:eastAsia="en-US" w:bidi="ar-SA"/>
      </w:rPr>
    </w:lvl>
    <w:lvl w:ilvl="4" w:tplc="955C5EC4">
      <w:numFmt w:val="bullet"/>
      <w:lvlText w:val="•"/>
      <w:lvlJc w:val="left"/>
      <w:pPr>
        <w:ind w:left="4351" w:hanging="361"/>
      </w:pPr>
      <w:rPr>
        <w:rFonts w:hint="default"/>
        <w:lang w:val="id" w:eastAsia="en-US" w:bidi="ar-SA"/>
      </w:rPr>
    </w:lvl>
    <w:lvl w:ilvl="5" w:tplc="E7BA85AE">
      <w:numFmt w:val="bullet"/>
      <w:lvlText w:val="•"/>
      <w:lvlJc w:val="left"/>
      <w:pPr>
        <w:ind w:left="5114" w:hanging="361"/>
      </w:pPr>
      <w:rPr>
        <w:rFonts w:hint="default"/>
        <w:lang w:val="id" w:eastAsia="en-US" w:bidi="ar-SA"/>
      </w:rPr>
    </w:lvl>
    <w:lvl w:ilvl="6" w:tplc="DC6465DC">
      <w:numFmt w:val="bullet"/>
      <w:lvlText w:val="•"/>
      <w:lvlJc w:val="left"/>
      <w:pPr>
        <w:ind w:left="5877" w:hanging="361"/>
      </w:pPr>
      <w:rPr>
        <w:rFonts w:hint="default"/>
        <w:lang w:val="id" w:eastAsia="en-US" w:bidi="ar-SA"/>
      </w:rPr>
    </w:lvl>
    <w:lvl w:ilvl="7" w:tplc="084477E2">
      <w:numFmt w:val="bullet"/>
      <w:lvlText w:val="•"/>
      <w:lvlJc w:val="left"/>
      <w:pPr>
        <w:ind w:left="6640" w:hanging="361"/>
      </w:pPr>
      <w:rPr>
        <w:rFonts w:hint="default"/>
        <w:lang w:val="id" w:eastAsia="en-US" w:bidi="ar-SA"/>
      </w:rPr>
    </w:lvl>
    <w:lvl w:ilvl="8" w:tplc="81CABD7A">
      <w:numFmt w:val="bullet"/>
      <w:lvlText w:val="•"/>
      <w:lvlJc w:val="left"/>
      <w:pPr>
        <w:ind w:left="7403" w:hanging="361"/>
      </w:pPr>
      <w:rPr>
        <w:rFonts w:hint="default"/>
        <w:lang w:val="id" w:eastAsia="en-US" w:bidi="ar-SA"/>
      </w:rPr>
    </w:lvl>
  </w:abstractNum>
  <w:abstractNum w:abstractNumId="6" w15:restartNumberingAfterBreak="0">
    <w:nsid w:val="494C2305"/>
    <w:multiLevelType w:val="hybridMultilevel"/>
    <w:tmpl w:val="F8848A8C"/>
    <w:lvl w:ilvl="0" w:tplc="82CEBA68">
      <w:start w:val="1"/>
      <w:numFmt w:val="decimal"/>
      <w:lvlText w:val="%1."/>
      <w:lvlJc w:val="left"/>
      <w:pPr>
        <w:ind w:left="1260" w:hanging="360"/>
      </w:pPr>
      <w:rPr>
        <w:rFonts w:hint="default"/>
      </w:rPr>
    </w:lvl>
    <w:lvl w:ilvl="1" w:tplc="A432C29C">
      <w:start w:val="1"/>
      <w:numFmt w:val="lowerLetter"/>
      <w:lvlText w:val="%2."/>
      <w:lvlJc w:val="left"/>
      <w:pPr>
        <w:ind w:left="1980" w:hanging="360"/>
      </w:pPr>
      <w:rPr>
        <w:i w:val="0"/>
        <w:iCs/>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49835FEB"/>
    <w:multiLevelType w:val="hybridMultilevel"/>
    <w:tmpl w:val="E166AC6A"/>
    <w:lvl w:ilvl="0" w:tplc="FFFFFFFF">
      <w:start w:val="1"/>
      <w:numFmt w:val="low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F5D685C"/>
    <w:multiLevelType w:val="hybridMultilevel"/>
    <w:tmpl w:val="BB3EAC1E"/>
    <w:lvl w:ilvl="0" w:tplc="A0F8B6D6">
      <w:start w:val="1"/>
      <w:numFmt w:val="decimal"/>
      <w:lvlText w:val="%1."/>
      <w:lvlJc w:val="left"/>
      <w:pPr>
        <w:ind w:left="1260" w:hanging="360"/>
      </w:pPr>
      <w:rPr>
        <w:rFonts w:hint="default"/>
        <w:color w:val="auto"/>
      </w:rPr>
    </w:lvl>
    <w:lvl w:ilvl="1" w:tplc="FFFFFFFF">
      <w:start w:val="1"/>
      <w:numFmt w:val="lowerLetter"/>
      <w:lvlText w:val="%2."/>
      <w:lvlJc w:val="left"/>
      <w:pPr>
        <w:ind w:left="1980" w:hanging="360"/>
      </w:pPr>
      <w:rPr>
        <w:i w:val="0"/>
        <w:iCs/>
      </w:r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9" w15:restartNumberingAfterBreak="0">
    <w:nsid w:val="52D756F3"/>
    <w:multiLevelType w:val="multilevel"/>
    <w:tmpl w:val="9496D26A"/>
    <w:lvl w:ilvl="0">
      <w:start w:val="1"/>
      <w:numFmt w:val="upperRoman"/>
      <w:lvlText w:val="%1."/>
      <w:lvlJc w:val="left"/>
      <w:pPr>
        <w:ind w:left="1004" w:hanging="720"/>
      </w:pPr>
      <w:rPr>
        <w:rFonts w:cs="Times New Roman" w:hint="default"/>
        <w:sz w:val="22"/>
      </w:rPr>
    </w:lvl>
    <w:lvl w:ilvl="1">
      <w:start w:val="1"/>
      <w:numFmt w:val="decimal"/>
      <w:isLgl/>
      <w:lvlText w:val="%1.%2"/>
      <w:lvlJc w:val="left"/>
      <w:pPr>
        <w:ind w:left="644" w:hanging="360"/>
      </w:pPr>
      <w:rPr>
        <w:rFonts w:cs="Times New Roman" w:hint="default"/>
      </w:rPr>
    </w:lvl>
    <w:lvl w:ilvl="2">
      <w:start w:val="1"/>
      <w:numFmt w:val="decimal"/>
      <w:isLgl/>
      <w:lvlText w:val="%1.%2.%3"/>
      <w:lvlJc w:val="left"/>
      <w:pPr>
        <w:ind w:left="1004" w:hanging="720"/>
      </w:pPr>
      <w:rPr>
        <w:rFonts w:cs="Times New Roman" w:hint="default"/>
      </w:rPr>
    </w:lvl>
    <w:lvl w:ilvl="3">
      <w:start w:val="1"/>
      <w:numFmt w:val="decimal"/>
      <w:isLgl/>
      <w:lvlText w:val="%1.%2.%3.%4"/>
      <w:lvlJc w:val="left"/>
      <w:pPr>
        <w:ind w:left="1004" w:hanging="720"/>
      </w:pPr>
      <w:rPr>
        <w:rFonts w:cs="Times New Roman" w:hint="default"/>
      </w:rPr>
    </w:lvl>
    <w:lvl w:ilvl="4">
      <w:start w:val="1"/>
      <w:numFmt w:val="decimal"/>
      <w:isLgl/>
      <w:lvlText w:val="%1.%2.%3.%4.%5"/>
      <w:lvlJc w:val="left"/>
      <w:pPr>
        <w:ind w:left="1004" w:hanging="720"/>
      </w:pPr>
      <w:rPr>
        <w:rFonts w:cs="Times New Roman" w:hint="default"/>
      </w:rPr>
    </w:lvl>
    <w:lvl w:ilvl="5">
      <w:start w:val="1"/>
      <w:numFmt w:val="decimal"/>
      <w:isLgl/>
      <w:lvlText w:val="%1.%2.%3.%4.%5.%6"/>
      <w:lvlJc w:val="left"/>
      <w:pPr>
        <w:ind w:left="1364" w:hanging="1080"/>
      </w:pPr>
      <w:rPr>
        <w:rFonts w:cs="Times New Roman" w:hint="default"/>
      </w:rPr>
    </w:lvl>
    <w:lvl w:ilvl="6">
      <w:start w:val="1"/>
      <w:numFmt w:val="decimal"/>
      <w:isLgl/>
      <w:lvlText w:val="%1.%2.%3.%4.%5.%6.%7"/>
      <w:lvlJc w:val="left"/>
      <w:pPr>
        <w:ind w:left="1364" w:hanging="1080"/>
      </w:pPr>
      <w:rPr>
        <w:rFonts w:cs="Times New Roman" w:hint="default"/>
      </w:rPr>
    </w:lvl>
    <w:lvl w:ilvl="7">
      <w:start w:val="1"/>
      <w:numFmt w:val="decimal"/>
      <w:isLgl/>
      <w:lvlText w:val="%1.%2.%3.%4.%5.%6.%7.%8"/>
      <w:lvlJc w:val="left"/>
      <w:pPr>
        <w:ind w:left="1724" w:hanging="1440"/>
      </w:pPr>
      <w:rPr>
        <w:rFonts w:cs="Times New Roman" w:hint="default"/>
      </w:rPr>
    </w:lvl>
    <w:lvl w:ilvl="8">
      <w:start w:val="1"/>
      <w:numFmt w:val="decimal"/>
      <w:isLgl/>
      <w:lvlText w:val="%1.%2.%3.%4.%5.%6.%7.%8.%9"/>
      <w:lvlJc w:val="left"/>
      <w:pPr>
        <w:ind w:left="1724" w:hanging="1440"/>
      </w:pPr>
      <w:rPr>
        <w:rFonts w:cs="Times New Roman" w:hint="default"/>
      </w:rPr>
    </w:lvl>
  </w:abstractNum>
  <w:abstractNum w:abstractNumId="10" w15:restartNumberingAfterBreak="0">
    <w:nsid w:val="559A3E73"/>
    <w:multiLevelType w:val="hybridMultilevel"/>
    <w:tmpl w:val="10806E84"/>
    <w:lvl w:ilvl="0" w:tplc="8456436C">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B470426"/>
    <w:multiLevelType w:val="hybridMultilevel"/>
    <w:tmpl w:val="E166AC6A"/>
    <w:lvl w:ilvl="0" w:tplc="FB429DA8">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F85074"/>
    <w:multiLevelType w:val="hybridMultilevel"/>
    <w:tmpl w:val="125A531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024212C"/>
    <w:multiLevelType w:val="hybridMultilevel"/>
    <w:tmpl w:val="125A53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77264729"/>
    <w:multiLevelType w:val="multilevel"/>
    <w:tmpl w:val="4774C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4"/>
  </w:num>
  <w:num w:numId="4">
    <w:abstractNumId w:val="13"/>
  </w:num>
  <w:num w:numId="5">
    <w:abstractNumId w:val="6"/>
  </w:num>
  <w:num w:numId="6">
    <w:abstractNumId w:val="11"/>
  </w:num>
  <w:num w:numId="7">
    <w:abstractNumId w:val="0"/>
  </w:num>
  <w:num w:numId="8">
    <w:abstractNumId w:val="8"/>
  </w:num>
  <w:num w:numId="9">
    <w:abstractNumId w:val="7"/>
  </w:num>
  <w:num w:numId="10">
    <w:abstractNumId w:val="12"/>
  </w:num>
  <w:num w:numId="11">
    <w:abstractNumId w:val="5"/>
  </w:num>
  <w:num w:numId="12">
    <w:abstractNumId w:val="15"/>
  </w:num>
  <w:num w:numId="13">
    <w:abstractNumId w:val="10"/>
  </w:num>
  <w:num w:numId="14">
    <w:abstractNumId w:val="4"/>
  </w:num>
  <w:num w:numId="1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49B3"/>
    <w:rsid w:val="0000596D"/>
    <w:rsid w:val="000063D5"/>
    <w:rsid w:val="0000797F"/>
    <w:rsid w:val="00010D16"/>
    <w:rsid w:val="00013584"/>
    <w:rsid w:val="00013AE6"/>
    <w:rsid w:val="00016308"/>
    <w:rsid w:val="000168E7"/>
    <w:rsid w:val="000247AB"/>
    <w:rsid w:val="0002556C"/>
    <w:rsid w:val="0002596F"/>
    <w:rsid w:val="00025AAE"/>
    <w:rsid w:val="0002699F"/>
    <w:rsid w:val="0003219C"/>
    <w:rsid w:val="00034C60"/>
    <w:rsid w:val="0003562F"/>
    <w:rsid w:val="0004220D"/>
    <w:rsid w:val="00042C21"/>
    <w:rsid w:val="00044A01"/>
    <w:rsid w:val="0004507A"/>
    <w:rsid w:val="00045B20"/>
    <w:rsid w:val="00045FC7"/>
    <w:rsid w:val="00047AFE"/>
    <w:rsid w:val="00050077"/>
    <w:rsid w:val="000507C4"/>
    <w:rsid w:val="00051C27"/>
    <w:rsid w:val="000550E8"/>
    <w:rsid w:val="00060FD9"/>
    <w:rsid w:val="00061632"/>
    <w:rsid w:val="00061C14"/>
    <w:rsid w:val="00062686"/>
    <w:rsid w:val="00062851"/>
    <w:rsid w:val="00065180"/>
    <w:rsid w:val="000669FA"/>
    <w:rsid w:val="000729BD"/>
    <w:rsid w:val="00076080"/>
    <w:rsid w:val="0007681C"/>
    <w:rsid w:val="00077C4A"/>
    <w:rsid w:val="000800A6"/>
    <w:rsid w:val="0008117F"/>
    <w:rsid w:val="00082474"/>
    <w:rsid w:val="000835DA"/>
    <w:rsid w:val="000904B9"/>
    <w:rsid w:val="000912DA"/>
    <w:rsid w:val="00092418"/>
    <w:rsid w:val="00093315"/>
    <w:rsid w:val="00096255"/>
    <w:rsid w:val="000A29FD"/>
    <w:rsid w:val="000A43D2"/>
    <w:rsid w:val="000A5F04"/>
    <w:rsid w:val="000A6030"/>
    <w:rsid w:val="000B00F3"/>
    <w:rsid w:val="000B1426"/>
    <w:rsid w:val="000B2BE0"/>
    <w:rsid w:val="000B3AE9"/>
    <w:rsid w:val="000B4AF3"/>
    <w:rsid w:val="000B5B92"/>
    <w:rsid w:val="000C04E4"/>
    <w:rsid w:val="000C377E"/>
    <w:rsid w:val="000C4941"/>
    <w:rsid w:val="000C6474"/>
    <w:rsid w:val="000C687F"/>
    <w:rsid w:val="000D199E"/>
    <w:rsid w:val="000D1D66"/>
    <w:rsid w:val="000D356A"/>
    <w:rsid w:val="000D3BF3"/>
    <w:rsid w:val="000D58E9"/>
    <w:rsid w:val="000D712F"/>
    <w:rsid w:val="000D73FC"/>
    <w:rsid w:val="000D7672"/>
    <w:rsid w:val="000E1242"/>
    <w:rsid w:val="000E4FD9"/>
    <w:rsid w:val="000E5270"/>
    <w:rsid w:val="000E537A"/>
    <w:rsid w:val="000E753B"/>
    <w:rsid w:val="000F47CF"/>
    <w:rsid w:val="000F54A2"/>
    <w:rsid w:val="000F5581"/>
    <w:rsid w:val="000F5FC1"/>
    <w:rsid w:val="001002AC"/>
    <w:rsid w:val="001026A4"/>
    <w:rsid w:val="00102A95"/>
    <w:rsid w:val="00104C48"/>
    <w:rsid w:val="0010617B"/>
    <w:rsid w:val="00107358"/>
    <w:rsid w:val="001078C9"/>
    <w:rsid w:val="00107F8F"/>
    <w:rsid w:val="00111372"/>
    <w:rsid w:val="0011170F"/>
    <w:rsid w:val="00112EA7"/>
    <w:rsid w:val="00113521"/>
    <w:rsid w:val="00113D2A"/>
    <w:rsid w:val="00115AF6"/>
    <w:rsid w:val="00115CF3"/>
    <w:rsid w:val="00116407"/>
    <w:rsid w:val="0011683E"/>
    <w:rsid w:val="00116910"/>
    <w:rsid w:val="00121CB1"/>
    <w:rsid w:val="00122472"/>
    <w:rsid w:val="00122A77"/>
    <w:rsid w:val="0012319D"/>
    <w:rsid w:val="00126229"/>
    <w:rsid w:val="00127C9D"/>
    <w:rsid w:val="00127F95"/>
    <w:rsid w:val="00132249"/>
    <w:rsid w:val="0013280D"/>
    <w:rsid w:val="00135DF5"/>
    <w:rsid w:val="00136C15"/>
    <w:rsid w:val="001377AB"/>
    <w:rsid w:val="001420DD"/>
    <w:rsid w:val="001429D7"/>
    <w:rsid w:val="00146CCA"/>
    <w:rsid w:val="001521D4"/>
    <w:rsid w:val="00152CE0"/>
    <w:rsid w:val="00156006"/>
    <w:rsid w:val="0015619F"/>
    <w:rsid w:val="00161630"/>
    <w:rsid w:val="001634E6"/>
    <w:rsid w:val="00163EB0"/>
    <w:rsid w:val="00164285"/>
    <w:rsid w:val="001663A6"/>
    <w:rsid w:val="001664DC"/>
    <w:rsid w:val="0017058A"/>
    <w:rsid w:val="001706C3"/>
    <w:rsid w:val="00171279"/>
    <w:rsid w:val="00172A27"/>
    <w:rsid w:val="00173FB5"/>
    <w:rsid w:val="00180E09"/>
    <w:rsid w:val="00181518"/>
    <w:rsid w:val="001828F5"/>
    <w:rsid w:val="001829CA"/>
    <w:rsid w:val="0018552B"/>
    <w:rsid w:val="00185681"/>
    <w:rsid w:val="00187FA9"/>
    <w:rsid w:val="001910D7"/>
    <w:rsid w:val="001929F0"/>
    <w:rsid w:val="00193302"/>
    <w:rsid w:val="00196B09"/>
    <w:rsid w:val="001A04CF"/>
    <w:rsid w:val="001A082D"/>
    <w:rsid w:val="001A08AC"/>
    <w:rsid w:val="001A15F6"/>
    <w:rsid w:val="001A436B"/>
    <w:rsid w:val="001A6CA1"/>
    <w:rsid w:val="001A7F7D"/>
    <w:rsid w:val="001B05F4"/>
    <w:rsid w:val="001B2063"/>
    <w:rsid w:val="001B26EA"/>
    <w:rsid w:val="001B3205"/>
    <w:rsid w:val="001B32FE"/>
    <w:rsid w:val="001B40BC"/>
    <w:rsid w:val="001B44A2"/>
    <w:rsid w:val="001B5D60"/>
    <w:rsid w:val="001B686C"/>
    <w:rsid w:val="001B69E6"/>
    <w:rsid w:val="001B77A1"/>
    <w:rsid w:val="001C185D"/>
    <w:rsid w:val="001C1B3C"/>
    <w:rsid w:val="001C2A2B"/>
    <w:rsid w:val="001C319F"/>
    <w:rsid w:val="001C4188"/>
    <w:rsid w:val="001C4DF8"/>
    <w:rsid w:val="001C6D9B"/>
    <w:rsid w:val="001D3D6B"/>
    <w:rsid w:val="001D49DF"/>
    <w:rsid w:val="001D67D8"/>
    <w:rsid w:val="001D6E0E"/>
    <w:rsid w:val="001E0FF4"/>
    <w:rsid w:val="001E115D"/>
    <w:rsid w:val="001E1B8E"/>
    <w:rsid w:val="001E1BB5"/>
    <w:rsid w:val="001E25E6"/>
    <w:rsid w:val="001E2C4B"/>
    <w:rsid w:val="001E5076"/>
    <w:rsid w:val="001E59CF"/>
    <w:rsid w:val="001E5B89"/>
    <w:rsid w:val="001E7709"/>
    <w:rsid w:val="001E7716"/>
    <w:rsid w:val="001E79CD"/>
    <w:rsid w:val="001F00E7"/>
    <w:rsid w:val="001F0BFB"/>
    <w:rsid w:val="001F3857"/>
    <w:rsid w:val="00201FEC"/>
    <w:rsid w:val="00202F6F"/>
    <w:rsid w:val="002067DD"/>
    <w:rsid w:val="002108C1"/>
    <w:rsid w:val="0021094E"/>
    <w:rsid w:val="00212C6F"/>
    <w:rsid w:val="00213311"/>
    <w:rsid w:val="002142D6"/>
    <w:rsid w:val="00220125"/>
    <w:rsid w:val="00223F36"/>
    <w:rsid w:val="00224005"/>
    <w:rsid w:val="00225823"/>
    <w:rsid w:val="00226338"/>
    <w:rsid w:val="00226E0A"/>
    <w:rsid w:val="00234CA6"/>
    <w:rsid w:val="00236DC2"/>
    <w:rsid w:val="00237D33"/>
    <w:rsid w:val="00240AB6"/>
    <w:rsid w:val="002415B2"/>
    <w:rsid w:val="00241D56"/>
    <w:rsid w:val="00241DF8"/>
    <w:rsid w:val="00242A26"/>
    <w:rsid w:val="00242B11"/>
    <w:rsid w:val="00244A0A"/>
    <w:rsid w:val="00252C96"/>
    <w:rsid w:val="0025319A"/>
    <w:rsid w:val="002548E9"/>
    <w:rsid w:val="00255030"/>
    <w:rsid w:val="00256F75"/>
    <w:rsid w:val="002604BC"/>
    <w:rsid w:val="00261135"/>
    <w:rsid w:val="00263058"/>
    <w:rsid w:val="00263593"/>
    <w:rsid w:val="0026367F"/>
    <w:rsid w:val="00266578"/>
    <w:rsid w:val="00266770"/>
    <w:rsid w:val="002671FB"/>
    <w:rsid w:val="002673A6"/>
    <w:rsid w:val="00270502"/>
    <w:rsid w:val="002717E3"/>
    <w:rsid w:val="00274C03"/>
    <w:rsid w:val="0027656A"/>
    <w:rsid w:val="00277A24"/>
    <w:rsid w:val="00280F17"/>
    <w:rsid w:val="00281E6E"/>
    <w:rsid w:val="002823F1"/>
    <w:rsid w:val="00282678"/>
    <w:rsid w:val="00283B96"/>
    <w:rsid w:val="00284538"/>
    <w:rsid w:val="002845FE"/>
    <w:rsid w:val="002852AA"/>
    <w:rsid w:val="002954A7"/>
    <w:rsid w:val="00295C90"/>
    <w:rsid w:val="00296C1B"/>
    <w:rsid w:val="002974C9"/>
    <w:rsid w:val="002A1BC0"/>
    <w:rsid w:val="002A4C9A"/>
    <w:rsid w:val="002A5347"/>
    <w:rsid w:val="002A53FA"/>
    <w:rsid w:val="002A55ED"/>
    <w:rsid w:val="002A67AC"/>
    <w:rsid w:val="002A77A0"/>
    <w:rsid w:val="002A7E95"/>
    <w:rsid w:val="002B03E9"/>
    <w:rsid w:val="002B0DDA"/>
    <w:rsid w:val="002B0E96"/>
    <w:rsid w:val="002B2448"/>
    <w:rsid w:val="002B284A"/>
    <w:rsid w:val="002B4B95"/>
    <w:rsid w:val="002C0134"/>
    <w:rsid w:val="002C06C1"/>
    <w:rsid w:val="002C09AF"/>
    <w:rsid w:val="002C2547"/>
    <w:rsid w:val="002C3E32"/>
    <w:rsid w:val="002C430F"/>
    <w:rsid w:val="002C4430"/>
    <w:rsid w:val="002C77DB"/>
    <w:rsid w:val="002D0128"/>
    <w:rsid w:val="002D04C1"/>
    <w:rsid w:val="002D0862"/>
    <w:rsid w:val="002D1A24"/>
    <w:rsid w:val="002D49C7"/>
    <w:rsid w:val="002D61C1"/>
    <w:rsid w:val="002D671D"/>
    <w:rsid w:val="002D792C"/>
    <w:rsid w:val="002E173B"/>
    <w:rsid w:val="002E22CB"/>
    <w:rsid w:val="002E2C13"/>
    <w:rsid w:val="002E56F1"/>
    <w:rsid w:val="002F0E86"/>
    <w:rsid w:val="002F2A68"/>
    <w:rsid w:val="002F342B"/>
    <w:rsid w:val="002F4000"/>
    <w:rsid w:val="002F59B5"/>
    <w:rsid w:val="002F74E7"/>
    <w:rsid w:val="00303570"/>
    <w:rsid w:val="003043D0"/>
    <w:rsid w:val="003050C9"/>
    <w:rsid w:val="003060E4"/>
    <w:rsid w:val="00306995"/>
    <w:rsid w:val="00311CCB"/>
    <w:rsid w:val="0031247E"/>
    <w:rsid w:val="0031248C"/>
    <w:rsid w:val="003128D2"/>
    <w:rsid w:val="00320E5E"/>
    <w:rsid w:val="00321599"/>
    <w:rsid w:val="00322191"/>
    <w:rsid w:val="0032230B"/>
    <w:rsid w:val="003256CE"/>
    <w:rsid w:val="00326936"/>
    <w:rsid w:val="00327493"/>
    <w:rsid w:val="00331CE3"/>
    <w:rsid w:val="00332821"/>
    <w:rsid w:val="003331FE"/>
    <w:rsid w:val="0033328E"/>
    <w:rsid w:val="003355C0"/>
    <w:rsid w:val="00336058"/>
    <w:rsid w:val="003363D9"/>
    <w:rsid w:val="003400C4"/>
    <w:rsid w:val="00341EAB"/>
    <w:rsid w:val="00343C18"/>
    <w:rsid w:val="00344E5B"/>
    <w:rsid w:val="00346CCF"/>
    <w:rsid w:val="00347356"/>
    <w:rsid w:val="00347CCA"/>
    <w:rsid w:val="00351D30"/>
    <w:rsid w:val="00353D14"/>
    <w:rsid w:val="00353FC1"/>
    <w:rsid w:val="00356CBC"/>
    <w:rsid w:val="003573FE"/>
    <w:rsid w:val="003577B5"/>
    <w:rsid w:val="00357CDF"/>
    <w:rsid w:val="00360EBC"/>
    <w:rsid w:val="00362434"/>
    <w:rsid w:val="00362669"/>
    <w:rsid w:val="00362DA6"/>
    <w:rsid w:val="00363614"/>
    <w:rsid w:val="00364184"/>
    <w:rsid w:val="00364E49"/>
    <w:rsid w:val="00365AE5"/>
    <w:rsid w:val="003668A9"/>
    <w:rsid w:val="003668BB"/>
    <w:rsid w:val="00371473"/>
    <w:rsid w:val="00372385"/>
    <w:rsid w:val="0037504C"/>
    <w:rsid w:val="0037560F"/>
    <w:rsid w:val="0037750B"/>
    <w:rsid w:val="00382538"/>
    <w:rsid w:val="0038266C"/>
    <w:rsid w:val="00382D2A"/>
    <w:rsid w:val="00382E27"/>
    <w:rsid w:val="00383897"/>
    <w:rsid w:val="00383EE4"/>
    <w:rsid w:val="003851CD"/>
    <w:rsid w:val="00385360"/>
    <w:rsid w:val="0038675D"/>
    <w:rsid w:val="00386B6C"/>
    <w:rsid w:val="00387AE1"/>
    <w:rsid w:val="00387CE2"/>
    <w:rsid w:val="003971C0"/>
    <w:rsid w:val="0039797A"/>
    <w:rsid w:val="00397EA8"/>
    <w:rsid w:val="003A0442"/>
    <w:rsid w:val="003A0839"/>
    <w:rsid w:val="003A186F"/>
    <w:rsid w:val="003A1E98"/>
    <w:rsid w:val="003A26C0"/>
    <w:rsid w:val="003A28ED"/>
    <w:rsid w:val="003A356B"/>
    <w:rsid w:val="003A3F11"/>
    <w:rsid w:val="003A5306"/>
    <w:rsid w:val="003A53F9"/>
    <w:rsid w:val="003A66EC"/>
    <w:rsid w:val="003A6888"/>
    <w:rsid w:val="003B24DF"/>
    <w:rsid w:val="003B26B9"/>
    <w:rsid w:val="003B492A"/>
    <w:rsid w:val="003B582A"/>
    <w:rsid w:val="003B6E4E"/>
    <w:rsid w:val="003B7811"/>
    <w:rsid w:val="003C080E"/>
    <w:rsid w:val="003C1ED7"/>
    <w:rsid w:val="003C26C5"/>
    <w:rsid w:val="003C291D"/>
    <w:rsid w:val="003C371C"/>
    <w:rsid w:val="003D177F"/>
    <w:rsid w:val="003D2A21"/>
    <w:rsid w:val="003D2B99"/>
    <w:rsid w:val="003D33AA"/>
    <w:rsid w:val="003D3E7A"/>
    <w:rsid w:val="003D4923"/>
    <w:rsid w:val="003D6435"/>
    <w:rsid w:val="003E2543"/>
    <w:rsid w:val="003E2A74"/>
    <w:rsid w:val="003E4ED0"/>
    <w:rsid w:val="003E65BA"/>
    <w:rsid w:val="003F03C0"/>
    <w:rsid w:val="003F0864"/>
    <w:rsid w:val="003F1EDA"/>
    <w:rsid w:val="003F3467"/>
    <w:rsid w:val="003F36EF"/>
    <w:rsid w:val="003F3883"/>
    <w:rsid w:val="003F4F2E"/>
    <w:rsid w:val="003F504C"/>
    <w:rsid w:val="003F54FD"/>
    <w:rsid w:val="003F55D2"/>
    <w:rsid w:val="003F5A9A"/>
    <w:rsid w:val="003F6777"/>
    <w:rsid w:val="003F69B0"/>
    <w:rsid w:val="003F778B"/>
    <w:rsid w:val="00400324"/>
    <w:rsid w:val="004037E3"/>
    <w:rsid w:val="00403CA7"/>
    <w:rsid w:val="00405CAE"/>
    <w:rsid w:val="00405DB1"/>
    <w:rsid w:val="00405DB3"/>
    <w:rsid w:val="00407F96"/>
    <w:rsid w:val="00410A86"/>
    <w:rsid w:val="00412748"/>
    <w:rsid w:val="00412756"/>
    <w:rsid w:val="00413513"/>
    <w:rsid w:val="00414053"/>
    <w:rsid w:val="00415472"/>
    <w:rsid w:val="00415D65"/>
    <w:rsid w:val="00416A41"/>
    <w:rsid w:val="00416DB1"/>
    <w:rsid w:val="00417974"/>
    <w:rsid w:val="0042043C"/>
    <w:rsid w:val="004204F6"/>
    <w:rsid w:val="00420D44"/>
    <w:rsid w:val="00425D91"/>
    <w:rsid w:val="00427FE1"/>
    <w:rsid w:val="004300F1"/>
    <w:rsid w:val="00431A1B"/>
    <w:rsid w:val="004322E9"/>
    <w:rsid w:val="004329C6"/>
    <w:rsid w:val="004332EB"/>
    <w:rsid w:val="00433B8A"/>
    <w:rsid w:val="00436325"/>
    <w:rsid w:val="00436592"/>
    <w:rsid w:val="00436662"/>
    <w:rsid w:val="00437544"/>
    <w:rsid w:val="004424C0"/>
    <w:rsid w:val="00442B6B"/>
    <w:rsid w:val="00443182"/>
    <w:rsid w:val="00443397"/>
    <w:rsid w:val="004442A7"/>
    <w:rsid w:val="00444454"/>
    <w:rsid w:val="0044450D"/>
    <w:rsid w:val="004451CC"/>
    <w:rsid w:val="00445F46"/>
    <w:rsid w:val="00446F78"/>
    <w:rsid w:val="00447544"/>
    <w:rsid w:val="0044771A"/>
    <w:rsid w:val="00451598"/>
    <w:rsid w:val="00452FF5"/>
    <w:rsid w:val="00455F6A"/>
    <w:rsid w:val="0046184C"/>
    <w:rsid w:val="00462B1D"/>
    <w:rsid w:val="00465BD4"/>
    <w:rsid w:val="0046602A"/>
    <w:rsid w:val="0047228D"/>
    <w:rsid w:val="004745E1"/>
    <w:rsid w:val="00474C7C"/>
    <w:rsid w:val="004756E0"/>
    <w:rsid w:val="004762FB"/>
    <w:rsid w:val="00476C04"/>
    <w:rsid w:val="00481508"/>
    <w:rsid w:val="00484EBC"/>
    <w:rsid w:val="0048588B"/>
    <w:rsid w:val="0048673B"/>
    <w:rsid w:val="00486B37"/>
    <w:rsid w:val="00492BCD"/>
    <w:rsid w:val="004953D7"/>
    <w:rsid w:val="004954B6"/>
    <w:rsid w:val="004959A9"/>
    <w:rsid w:val="004961BF"/>
    <w:rsid w:val="004965BD"/>
    <w:rsid w:val="004973A3"/>
    <w:rsid w:val="00497695"/>
    <w:rsid w:val="00497F3D"/>
    <w:rsid w:val="004A0BEE"/>
    <w:rsid w:val="004A2437"/>
    <w:rsid w:val="004A2E15"/>
    <w:rsid w:val="004A4FD9"/>
    <w:rsid w:val="004A5039"/>
    <w:rsid w:val="004A6822"/>
    <w:rsid w:val="004A7052"/>
    <w:rsid w:val="004B07E6"/>
    <w:rsid w:val="004B1482"/>
    <w:rsid w:val="004B1926"/>
    <w:rsid w:val="004B1DF4"/>
    <w:rsid w:val="004B2955"/>
    <w:rsid w:val="004B3AC1"/>
    <w:rsid w:val="004B4DF9"/>
    <w:rsid w:val="004B682F"/>
    <w:rsid w:val="004C21CB"/>
    <w:rsid w:val="004C24AF"/>
    <w:rsid w:val="004C3D49"/>
    <w:rsid w:val="004C513F"/>
    <w:rsid w:val="004C726F"/>
    <w:rsid w:val="004C7B85"/>
    <w:rsid w:val="004D15F8"/>
    <w:rsid w:val="004D173B"/>
    <w:rsid w:val="004D28E3"/>
    <w:rsid w:val="004D3EB1"/>
    <w:rsid w:val="004D5FB8"/>
    <w:rsid w:val="004D63E2"/>
    <w:rsid w:val="004D75E3"/>
    <w:rsid w:val="004E0163"/>
    <w:rsid w:val="004E13D3"/>
    <w:rsid w:val="004E180C"/>
    <w:rsid w:val="004E1F10"/>
    <w:rsid w:val="004E2A74"/>
    <w:rsid w:val="004E3C94"/>
    <w:rsid w:val="004E5EA2"/>
    <w:rsid w:val="004E6B49"/>
    <w:rsid w:val="004E7405"/>
    <w:rsid w:val="004F4B6C"/>
    <w:rsid w:val="004F5461"/>
    <w:rsid w:val="004F5E20"/>
    <w:rsid w:val="004F63C8"/>
    <w:rsid w:val="005000BA"/>
    <w:rsid w:val="00502939"/>
    <w:rsid w:val="005049F2"/>
    <w:rsid w:val="00505854"/>
    <w:rsid w:val="00506680"/>
    <w:rsid w:val="00512327"/>
    <w:rsid w:val="00513A5F"/>
    <w:rsid w:val="00513F2C"/>
    <w:rsid w:val="00514D95"/>
    <w:rsid w:val="00522478"/>
    <w:rsid w:val="005227A2"/>
    <w:rsid w:val="005256D6"/>
    <w:rsid w:val="005316FC"/>
    <w:rsid w:val="0053233F"/>
    <w:rsid w:val="0053414C"/>
    <w:rsid w:val="00534B1E"/>
    <w:rsid w:val="00535EC0"/>
    <w:rsid w:val="0053618A"/>
    <w:rsid w:val="00536227"/>
    <w:rsid w:val="00536974"/>
    <w:rsid w:val="00536D2D"/>
    <w:rsid w:val="0054131D"/>
    <w:rsid w:val="00542091"/>
    <w:rsid w:val="00542ABA"/>
    <w:rsid w:val="00542DA0"/>
    <w:rsid w:val="0054301A"/>
    <w:rsid w:val="0054406E"/>
    <w:rsid w:val="00544ECE"/>
    <w:rsid w:val="0054509A"/>
    <w:rsid w:val="00546E32"/>
    <w:rsid w:val="00551540"/>
    <w:rsid w:val="00553FA2"/>
    <w:rsid w:val="00554D91"/>
    <w:rsid w:val="00554EAA"/>
    <w:rsid w:val="00555250"/>
    <w:rsid w:val="0055579F"/>
    <w:rsid w:val="00556262"/>
    <w:rsid w:val="005647F3"/>
    <w:rsid w:val="0057079A"/>
    <w:rsid w:val="005714E3"/>
    <w:rsid w:val="00571C19"/>
    <w:rsid w:val="00572F9C"/>
    <w:rsid w:val="005734B4"/>
    <w:rsid w:val="005739C5"/>
    <w:rsid w:val="00573DC8"/>
    <w:rsid w:val="00573EB6"/>
    <w:rsid w:val="00577CCE"/>
    <w:rsid w:val="00577F78"/>
    <w:rsid w:val="005842C1"/>
    <w:rsid w:val="005846B4"/>
    <w:rsid w:val="00586462"/>
    <w:rsid w:val="00591E17"/>
    <w:rsid w:val="00593020"/>
    <w:rsid w:val="00593741"/>
    <w:rsid w:val="00593DAA"/>
    <w:rsid w:val="0059455B"/>
    <w:rsid w:val="005946C3"/>
    <w:rsid w:val="005A04BD"/>
    <w:rsid w:val="005A1834"/>
    <w:rsid w:val="005A2469"/>
    <w:rsid w:val="005A6A5D"/>
    <w:rsid w:val="005A7B19"/>
    <w:rsid w:val="005B05B6"/>
    <w:rsid w:val="005B34F4"/>
    <w:rsid w:val="005B7546"/>
    <w:rsid w:val="005B75C0"/>
    <w:rsid w:val="005C007B"/>
    <w:rsid w:val="005C02D1"/>
    <w:rsid w:val="005C1534"/>
    <w:rsid w:val="005C23DA"/>
    <w:rsid w:val="005C25EA"/>
    <w:rsid w:val="005C52F0"/>
    <w:rsid w:val="005C5329"/>
    <w:rsid w:val="005C73D0"/>
    <w:rsid w:val="005C7D02"/>
    <w:rsid w:val="005D0A10"/>
    <w:rsid w:val="005D1A22"/>
    <w:rsid w:val="005D2329"/>
    <w:rsid w:val="005D7CDC"/>
    <w:rsid w:val="005E0DD8"/>
    <w:rsid w:val="005E1477"/>
    <w:rsid w:val="005E14E0"/>
    <w:rsid w:val="005E1E2B"/>
    <w:rsid w:val="005E2B51"/>
    <w:rsid w:val="005E3353"/>
    <w:rsid w:val="005E3A5F"/>
    <w:rsid w:val="005E4AF1"/>
    <w:rsid w:val="005E4D9D"/>
    <w:rsid w:val="005E6321"/>
    <w:rsid w:val="005E7FAD"/>
    <w:rsid w:val="005F07AC"/>
    <w:rsid w:val="005F0971"/>
    <w:rsid w:val="005F145A"/>
    <w:rsid w:val="005F1887"/>
    <w:rsid w:val="005F2221"/>
    <w:rsid w:val="005F39DE"/>
    <w:rsid w:val="005F7ACE"/>
    <w:rsid w:val="00600D35"/>
    <w:rsid w:val="006037A3"/>
    <w:rsid w:val="0060466C"/>
    <w:rsid w:val="006059A2"/>
    <w:rsid w:val="0061030B"/>
    <w:rsid w:val="00611632"/>
    <w:rsid w:val="0062050A"/>
    <w:rsid w:val="006209EE"/>
    <w:rsid w:val="006215B7"/>
    <w:rsid w:val="00622E37"/>
    <w:rsid w:val="0062729E"/>
    <w:rsid w:val="006273FD"/>
    <w:rsid w:val="006277E1"/>
    <w:rsid w:val="006279BD"/>
    <w:rsid w:val="00627F8E"/>
    <w:rsid w:val="0063192F"/>
    <w:rsid w:val="00631DD5"/>
    <w:rsid w:val="00632D3A"/>
    <w:rsid w:val="00633007"/>
    <w:rsid w:val="00633378"/>
    <w:rsid w:val="0063391B"/>
    <w:rsid w:val="006369EF"/>
    <w:rsid w:val="00636FF3"/>
    <w:rsid w:val="006400EA"/>
    <w:rsid w:val="006408FA"/>
    <w:rsid w:val="00640F47"/>
    <w:rsid w:val="0064134D"/>
    <w:rsid w:val="00641C15"/>
    <w:rsid w:val="0064272F"/>
    <w:rsid w:val="00642A20"/>
    <w:rsid w:val="00644E70"/>
    <w:rsid w:val="0064709A"/>
    <w:rsid w:val="00647C0E"/>
    <w:rsid w:val="00650223"/>
    <w:rsid w:val="00652889"/>
    <w:rsid w:val="00653A09"/>
    <w:rsid w:val="00653E0D"/>
    <w:rsid w:val="00655E71"/>
    <w:rsid w:val="00655E89"/>
    <w:rsid w:val="006565CE"/>
    <w:rsid w:val="00657538"/>
    <w:rsid w:val="00660B3A"/>
    <w:rsid w:val="00663AB0"/>
    <w:rsid w:val="00666DFC"/>
    <w:rsid w:val="00670A9C"/>
    <w:rsid w:val="00670EB4"/>
    <w:rsid w:val="0067147A"/>
    <w:rsid w:val="0067242A"/>
    <w:rsid w:val="00672868"/>
    <w:rsid w:val="00672F78"/>
    <w:rsid w:val="0067462C"/>
    <w:rsid w:val="00674FD2"/>
    <w:rsid w:val="00675233"/>
    <w:rsid w:val="00676426"/>
    <w:rsid w:val="00676899"/>
    <w:rsid w:val="006774A3"/>
    <w:rsid w:val="00680756"/>
    <w:rsid w:val="00680A0F"/>
    <w:rsid w:val="006831E2"/>
    <w:rsid w:val="00686159"/>
    <w:rsid w:val="00686A9C"/>
    <w:rsid w:val="00686D93"/>
    <w:rsid w:val="00687303"/>
    <w:rsid w:val="00692472"/>
    <w:rsid w:val="006966D8"/>
    <w:rsid w:val="00696CE1"/>
    <w:rsid w:val="006970CC"/>
    <w:rsid w:val="006A1955"/>
    <w:rsid w:val="006A6DE9"/>
    <w:rsid w:val="006A7E21"/>
    <w:rsid w:val="006B1A25"/>
    <w:rsid w:val="006B3C37"/>
    <w:rsid w:val="006B4321"/>
    <w:rsid w:val="006B43B6"/>
    <w:rsid w:val="006B4BBE"/>
    <w:rsid w:val="006B6079"/>
    <w:rsid w:val="006B671D"/>
    <w:rsid w:val="006C034A"/>
    <w:rsid w:val="006C1335"/>
    <w:rsid w:val="006C3214"/>
    <w:rsid w:val="006C5815"/>
    <w:rsid w:val="006C6D0D"/>
    <w:rsid w:val="006C74B6"/>
    <w:rsid w:val="006C7815"/>
    <w:rsid w:val="006D0FDE"/>
    <w:rsid w:val="006D1C53"/>
    <w:rsid w:val="006D2B60"/>
    <w:rsid w:val="006D381B"/>
    <w:rsid w:val="006D3C44"/>
    <w:rsid w:val="006D4934"/>
    <w:rsid w:val="006D4B89"/>
    <w:rsid w:val="006D6676"/>
    <w:rsid w:val="006E2B7D"/>
    <w:rsid w:val="006E4253"/>
    <w:rsid w:val="006E577F"/>
    <w:rsid w:val="006E7F0A"/>
    <w:rsid w:val="006F1E9F"/>
    <w:rsid w:val="006F20EE"/>
    <w:rsid w:val="006F6B21"/>
    <w:rsid w:val="006F7139"/>
    <w:rsid w:val="006F7563"/>
    <w:rsid w:val="006F770E"/>
    <w:rsid w:val="007015D6"/>
    <w:rsid w:val="00702D5D"/>
    <w:rsid w:val="0070498A"/>
    <w:rsid w:val="00704BF9"/>
    <w:rsid w:val="00704DAD"/>
    <w:rsid w:val="0070630E"/>
    <w:rsid w:val="00707015"/>
    <w:rsid w:val="0071104F"/>
    <w:rsid w:val="0071297E"/>
    <w:rsid w:val="00713C3F"/>
    <w:rsid w:val="0071601C"/>
    <w:rsid w:val="00716059"/>
    <w:rsid w:val="00716573"/>
    <w:rsid w:val="007204B3"/>
    <w:rsid w:val="00722BF0"/>
    <w:rsid w:val="00724334"/>
    <w:rsid w:val="00727A08"/>
    <w:rsid w:val="00730881"/>
    <w:rsid w:val="0073750C"/>
    <w:rsid w:val="00746479"/>
    <w:rsid w:val="00746752"/>
    <w:rsid w:val="00746BFB"/>
    <w:rsid w:val="00746FC1"/>
    <w:rsid w:val="0075233D"/>
    <w:rsid w:val="0075233E"/>
    <w:rsid w:val="007540A7"/>
    <w:rsid w:val="00755077"/>
    <w:rsid w:val="00757637"/>
    <w:rsid w:val="00760CCC"/>
    <w:rsid w:val="00764A0C"/>
    <w:rsid w:val="00764F6E"/>
    <w:rsid w:val="00766436"/>
    <w:rsid w:val="007668DE"/>
    <w:rsid w:val="007779B6"/>
    <w:rsid w:val="0078060D"/>
    <w:rsid w:val="007812FE"/>
    <w:rsid w:val="007817B5"/>
    <w:rsid w:val="00783C83"/>
    <w:rsid w:val="00784C40"/>
    <w:rsid w:val="007854F2"/>
    <w:rsid w:val="00786950"/>
    <w:rsid w:val="007906AB"/>
    <w:rsid w:val="00790718"/>
    <w:rsid w:val="00792D86"/>
    <w:rsid w:val="00792E90"/>
    <w:rsid w:val="007969B4"/>
    <w:rsid w:val="007A0DFB"/>
    <w:rsid w:val="007A1159"/>
    <w:rsid w:val="007A14BE"/>
    <w:rsid w:val="007A4BEC"/>
    <w:rsid w:val="007A518E"/>
    <w:rsid w:val="007A70C8"/>
    <w:rsid w:val="007B36DA"/>
    <w:rsid w:val="007B3907"/>
    <w:rsid w:val="007B43A8"/>
    <w:rsid w:val="007B4A21"/>
    <w:rsid w:val="007B516A"/>
    <w:rsid w:val="007B5422"/>
    <w:rsid w:val="007C14E6"/>
    <w:rsid w:val="007C19A9"/>
    <w:rsid w:val="007C1A67"/>
    <w:rsid w:val="007C1EC9"/>
    <w:rsid w:val="007C2023"/>
    <w:rsid w:val="007C345A"/>
    <w:rsid w:val="007C3C3F"/>
    <w:rsid w:val="007C4554"/>
    <w:rsid w:val="007C6185"/>
    <w:rsid w:val="007C6897"/>
    <w:rsid w:val="007C6CDA"/>
    <w:rsid w:val="007C6D06"/>
    <w:rsid w:val="007C7699"/>
    <w:rsid w:val="007D38D8"/>
    <w:rsid w:val="007D4CBA"/>
    <w:rsid w:val="007D6017"/>
    <w:rsid w:val="007D6668"/>
    <w:rsid w:val="007D6EDB"/>
    <w:rsid w:val="007D710E"/>
    <w:rsid w:val="007D73E2"/>
    <w:rsid w:val="007E0D1D"/>
    <w:rsid w:val="007E1286"/>
    <w:rsid w:val="007E2DD8"/>
    <w:rsid w:val="007E3374"/>
    <w:rsid w:val="007E39F3"/>
    <w:rsid w:val="007E5825"/>
    <w:rsid w:val="007E6334"/>
    <w:rsid w:val="007E66E2"/>
    <w:rsid w:val="007E6CBB"/>
    <w:rsid w:val="007E76F0"/>
    <w:rsid w:val="007F01A2"/>
    <w:rsid w:val="007F0DAB"/>
    <w:rsid w:val="007F117D"/>
    <w:rsid w:val="007F16F1"/>
    <w:rsid w:val="007F19EF"/>
    <w:rsid w:val="007F4142"/>
    <w:rsid w:val="007F4979"/>
    <w:rsid w:val="007F4CF4"/>
    <w:rsid w:val="007F645D"/>
    <w:rsid w:val="00800152"/>
    <w:rsid w:val="00800758"/>
    <w:rsid w:val="00802029"/>
    <w:rsid w:val="0080382C"/>
    <w:rsid w:val="008049F3"/>
    <w:rsid w:val="008078BF"/>
    <w:rsid w:val="00807C3C"/>
    <w:rsid w:val="008104BF"/>
    <w:rsid w:val="00812D24"/>
    <w:rsid w:val="00813834"/>
    <w:rsid w:val="00814A6E"/>
    <w:rsid w:val="00814D35"/>
    <w:rsid w:val="00814F84"/>
    <w:rsid w:val="00815A99"/>
    <w:rsid w:val="00816CD4"/>
    <w:rsid w:val="0082077F"/>
    <w:rsid w:val="00820DB1"/>
    <w:rsid w:val="00820EAB"/>
    <w:rsid w:val="00821AD1"/>
    <w:rsid w:val="008223F3"/>
    <w:rsid w:val="00822F54"/>
    <w:rsid w:val="00824146"/>
    <w:rsid w:val="00825D9E"/>
    <w:rsid w:val="00826488"/>
    <w:rsid w:val="0082655E"/>
    <w:rsid w:val="00830EC5"/>
    <w:rsid w:val="00833455"/>
    <w:rsid w:val="00833F36"/>
    <w:rsid w:val="0083494F"/>
    <w:rsid w:val="00834F18"/>
    <w:rsid w:val="00835470"/>
    <w:rsid w:val="00835620"/>
    <w:rsid w:val="00836E39"/>
    <w:rsid w:val="008414A4"/>
    <w:rsid w:val="00841EF0"/>
    <w:rsid w:val="00842377"/>
    <w:rsid w:val="00842710"/>
    <w:rsid w:val="008427E6"/>
    <w:rsid w:val="008429F3"/>
    <w:rsid w:val="0084315D"/>
    <w:rsid w:val="00846854"/>
    <w:rsid w:val="0085571F"/>
    <w:rsid w:val="00855955"/>
    <w:rsid w:val="00856649"/>
    <w:rsid w:val="00856E14"/>
    <w:rsid w:val="00857D64"/>
    <w:rsid w:val="00860639"/>
    <w:rsid w:val="00863626"/>
    <w:rsid w:val="0086472D"/>
    <w:rsid w:val="008648C2"/>
    <w:rsid w:val="00870775"/>
    <w:rsid w:val="00871C6E"/>
    <w:rsid w:val="00871F69"/>
    <w:rsid w:val="0087484D"/>
    <w:rsid w:val="00874C02"/>
    <w:rsid w:val="00880408"/>
    <w:rsid w:val="00882345"/>
    <w:rsid w:val="00883B97"/>
    <w:rsid w:val="008842F0"/>
    <w:rsid w:val="008855A6"/>
    <w:rsid w:val="008858C4"/>
    <w:rsid w:val="00886BFE"/>
    <w:rsid w:val="00887DE0"/>
    <w:rsid w:val="00891524"/>
    <w:rsid w:val="00891679"/>
    <w:rsid w:val="008925D0"/>
    <w:rsid w:val="00892612"/>
    <w:rsid w:val="0089370E"/>
    <w:rsid w:val="00893909"/>
    <w:rsid w:val="00894BA5"/>
    <w:rsid w:val="00894E03"/>
    <w:rsid w:val="00895CAC"/>
    <w:rsid w:val="008A2AE0"/>
    <w:rsid w:val="008A4751"/>
    <w:rsid w:val="008A6150"/>
    <w:rsid w:val="008A7B65"/>
    <w:rsid w:val="008B1E20"/>
    <w:rsid w:val="008B21F5"/>
    <w:rsid w:val="008B3961"/>
    <w:rsid w:val="008B39EA"/>
    <w:rsid w:val="008B402A"/>
    <w:rsid w:val="008B4C8A"/>
    <w:rsid w:val="008B516D"/>
    <w:rsid w:val="008B55C9"/>
    <w:rsid w:val="008B594D"/>
    <w:rsid w:val="008B5F1B"/>
    <w:rsid w:val="008C0F4D"/>
    <w:rsid w:val="008C170E"/>
    <w:rsid w:val="008C4B05"/>
    <w:rsid w:val="008C4F68"/>
    <w:rsid w:val="008C79CC"/>
    <w:rsid w:val="008C7EE1"/>
    <w:rsid w:val="008D1567"/>
    <w:rsid w:val="008D1E2F"/>
    <w:rsid w:val="008D32A0"/>
    <w:rsid w:val="008D3952"/>
    <w:rsid w:val="008D3FFC"/>
    <w:rsid w:val="008D56A7"/>
    <w:rsid w:val="008D69CA"/>
    <w:rsid w:val="008D6A3F"/>
    <w:rsid w:val="008E1DD5"/>
    <w:rsid w:val="008E2FE5"/>
    <w:rsid w:val="008E352F"/>
    <w:rsid w:val="008E7580"/>
    <w:rsid w:val="008F206C"/>
    <w:rsid w:val="008F475B"/>
    <w:rsid w:val="008F54F7"/>
    <w:rsid w:val="008F60FA"/>
    <w:rsid w:val="008F6A02"/>
    <w:rsid w:val="00902090"/>
    <w:rsid w:val="00903B47"/>
    <w:rsid w:val="00903BE9"/>
    <w:rsid w:val="00904675"/>
    <w:rsid w:val="00904C33"/>
    <w:rsid w:val="00905529"/>
    <w:rsid w:val="00906698"/>
    <w:rsid w:val="00907399"/>
    <w:rsid w:val="00911B86"/>
    <w:rsid w:val="00911E1D"/>
    <w:rsid w:val="00911E6B"/>
    <w:rsid w:val="00913A0B"/>
    <w:rsid w:val="00915DA3"/>
    <w:rsid w:val="00921647"/>
    <w:rsid w:val="00922590"/>
    <w:rsid w:val="0092289C"/>
    <w:rsid w:val="00924D69"/>
    <w:rsid w:val="00925A1D"/>
    <w:rsid w:val="009269AD"/>
    <w:rsid w:val="009273B8"/>
    <w:rsid w:val="009279CB"/>
    <w:rsid w:val="00927CEE"/>
    <w:rsid w:val="009312A4"/>
    <w:rsid w:val="00932D73"/>
    <w:rsid w:val="009353D5"/>
    <w:rsid w:val="00936440"/>
    <w:rsid w:val="00940B52"/>
    <w:rsid w:val="00940CEF"/>
    <w:rsid w:val="009416DE"/>
    <w:rsid w:val="00943F76"/>
    <w:rsid w:val="00944FAC"/>
    <w:rsid w:val="00946179"/>
    <w:rsid w:val="00950BEB"/>
    <w:rsid w:val="009516BD"/>
    <w:rsid w:val="00951994"/>
    <w:rsid w:val="0095238A"/>
    <w:rsid w:val="00952EDC"/>
    <w:rsid w:val="00955F60"/>
    <w:rsid w:val="009570A2"/>
    <w:rsid w:val="00957CB7"/>
    <w:rsid w:val="00960635"/>
    <w:rsid w:val="00960D07"/>
    <w:rsid w:val="00962BE1"/>
    <w:rsid w:val="00963EBE"/>
    <w:rsid w:val="009642D6"/>
    <w:rsid w:val="00964A10"/>
    <w:rsid w:val="00965885"/>
    <w:rsid w:val="00966B41"/>
    <w:rsid w:val="00971499"/>
    <w:rsid w:val="00971F61"/>
    <w:rsid w:val="00974B9A"/>
    <w:rsid w:val="00974CA2"/>
    <w:rsid w:val="00977B69"/>
    <w:rsid w:val="00981DF3"/>
    <w:rsid w:val="00981E91"/>
    <w:rsid w:val="00981FF9"/>
    <w:rsid w:val="00982266"/>
    <w:rsid w:val="0098309F"/>
    <w:rsid w:val="009836A3"/>
    <w:rsid w:val="00985099"/>
    <w:rsid w:val="009857E2"/>
    <w:rsid w:val="00986B2F"/>
    <w:rsid w:val="009873F8"/>
    <w:rsid w:val="00991AF7"/>
    <w:rsid w:val="00991E77"/>
    <w:rsid w:val="00993B0C"/>
    <w:rsid w:val="00994D7A"/>
    <w:rsid w:val="00995491"/>
    <w:rsid w:val="009A0DF1"/>
    <w:rsid w:val="009A100B"/>
    <w:rsid w:val="009A2277"/>
    <w:rsid w:val="009A4F81"/>
    <w:rsid w:val="009A592A"/>
    <w:rsid w:val="009A634C"/>
    <w:rsid w:val="009B0476"/>
    <w:rsid w:val="009B11B0"/>
    <w:rsid w:val="009B1208"/>
    <w:rsid w:val="009B1E2A"/>
    <w:rsid w:val="009B61AD"/>
    <w:rsid w:val="009B64F7"/>
    <w:rsid w:val="009C037F"/>
    <w:rsid w:val="009C0B1C"/>
    <w:rsid w:val="009C65C5"/>
    <w:rsid w:val="009C7465"/>
    <w:rsid w:val="009C7B73"/>
    <w:rsid w:val="009D0AC3"/>
    <w:rsid w:val="009D7C04"/>
    <w:rsid w:val="009E030A"/>
    <w:rsid w:val="009E087C"/>
    <w:rsid w:val="009E0A94"/>
    <w:rsid w:val="009E15C9"/>
    <w:rsid w:val="009E383B"/>
    <w:rsid w:val="009E4583"/>
    <w:rsid w:val="009E67D0"/>
    <w:rsid w:val="009E7003"/>
    <w:rsid w:val="009F05BA"/>
    <w:rsid w:val="009F2368"/>
    <w:rsid w:val="009F2E06"/>
    <w:rsid w:val="009F3AF1"/>
    <w:rsid w:val="009F4DF5"/>
    <w:rsid w:val="009F6A0F"/>
    <w:rsid w:val="009F7287"/>
    <w:rsid w:val="009F77FB"/>
    <w:rsid w:val="009F79BC"/>
    <w:rsid w:val="00A0014F"/>
    <w:rsid w:val="00A00492"/>
    <w:rsid w:val="00A01DC2"/>
    <w:rsid w:val="00A04487"/>
    <w:rsid w:val="00A05A63"/>
    <w:rsid w:val="00A05C58"/>
    <w:rsid w:val="00A076F7"/>
    <w:rsid w:val="00A108C1"/>
    <w:rsid w:val="00A108DB"/>
    <w:rsid w:val="00A12373"/>
    <w:rsid w:val="00A1434F"/>
    <w:rsid w:val="00A1475F"/>
    <w:rsid w:val="00A17D72"/>
    <w:rsid w:val="00A207C8"/>
    <w:rsid w:val="00A228E4"/>
    <w:rsid w:val="00A22C41"/>
    <w:rsid w:val="00A248E2"/>
    <w:rsid w:val="00A24D70"/>
    <w:rsid w:val="00A27A19"/>
    <w:rsid w:val="00A31420"/>
    <w:rsid w:val="00A33091"/>
    <w:rsid w:val="00A34ED8"/>
    <w:rsid w:val="00A34FEB"/>
    <w:rsid w:val="00A3532A"/>
    <w:rsid w:val="00A35610"/>
    <w:rsid w:val="00A35A6D"/>
    <w:rsid w:val="00A36203"/>
    <w:rsid w:val="00A36204"/>
    <w:rsid w:val="00A37258"/>
    <w:rsid w:val="00A404F0"/>
    <w:rsid w:val="00A449CC"/>
    <w:rsid w:val="00A452D0"/>
    <w:rsid w:val="00A47D7F"/>
    <w:rsid w:val="00A52737"/>
    <w:rsid w:val="00A53D74"/>
    <w:rsid w:val="00A55322"/>
    <w:rsid w:val="00A5695B"/>
    <w:rsid w:val="00A60C0A"/>
    <w:rsid w:val="00A61743"/>
    <w:rsid w:val="00A61E47"/>
    <w:rsid w:val="00A6297F"/>
    <w:rsid w:val="00A63A9F"/>
    <w:rsid w:val="00A643CC"/>
    <w:rsid w:val="00A705F9"/>
    <w:rsid w:val="00A70D4C"/>
    <w:rsid w:val="00A71228"/>
    <w:rsid w:val="00A727BA"/>
    <w:rsid w:val="00A735AE"/>
    <w:rsid w:val="00A746F9"/>
    <w:rsid w:val="00A75332"/>
    <w:rsid w:val="00A763CE"/>
    <w:rsid w:val="00A77A97"/>
    <w:rsid w:val="00A77B07"/>
    <w:rsid w:val="00A8051D"/>
    <w:rsid w:val="00A81795"/>
    <w:rsid w:val="00A82679"/>
    <w:rsid w:val="00A84F01"/>
    <w:rsid w:val="00A85021"/>
    <w:rsid w:val="00A8585A"/>
    <w:rsid w:val="00A90AE2"/>
    <w:rsid w:val="00A90CB6"/>
    <w:rsid w:val="00A96DE8"/>
    <w:rsid w:val="00A97845"/>
    <w:rsid w:val="00AA18D0"/>
    <w:rsid w:val="00AA2AC1"/>
    <w:rsid w:val="00AA2D81"/>
    <w:rsid w:val="00AA3DB8"/>
    <w:rsid w:val="00AA4EAD"/>
    <w:rsid w:val="00AA6CA5"/>
    <w:rsid w:val="00AA6E18"/>
    <w:rsid w:val="00AA701D"/>
    <w:rsid w:val="00AA70A0"/>
    <w:rsid w:val="00AB3360"/>
    <w:rsid w:val="00AB43B7"/>
    <w:rsid w:val="00AB58DF"/>
    <w:rsid w:val="00AB600B"/>
    <w:rsid w:val="00AB61AD"/>
    <w:rsid w:val="00AB7652"/>
    <w:rsid w:val="00AC12B5"/>
    <w:rsid w:val="00AC3FCA"/>
    <w:rsid w:val="00AC532C"/>
    <w:rsid w:val="00AC5644"/>
    <w:rsid w:val="00AC6933"/>
    <w:rsid w:val="00AC7AE0"/>
    <w:rsid w:val="00AD13D6"/>
    <w:rsid w:val="00AD21F0"/>
    <w:rsid w:val="00AD3359"/>
    <w:rsid w:val="00AD537B"/>
    <w:rsid w:val="00AE147E"/>
    <w:rsid w:val="00AE30F2"/>
    <w:rsid w:val="00AE32EA"/>
    <w:rsid w:val="00AE44E2"/>
    <w:rsid w:val="00AE49E5"/>
    <w:rsid w:val="00AE571B"/>
    <w:rsid w:val="00AE656B"/>
    <w:rsid w:val="00AF1E78"/>
    <w:rsid w:val="00AF216A"/>
    <w:rsid w:val="00AF5D22"/>
    <w:rsid w:val="00AF7BF6"/>
    <w:rsid w:val="00B0006F"/>
    <w:rsid w:val="00B0027D"/>
    <w:rsid w:val="00B00E8B"/>
    <w:rsid w:val="00B013A9"/>
    <w:rsid w:val="00B023D5"/>
    <w:rsid w:val="00B0378B"/>
    <w:rsid w:val="00B062A2"/>
    <w:rsid w:val="00B068BD"/>
    <w:rsid w:val="00B06F80"/>
    <w:rsid w:val="00B11E02"/>
    <w:rsid w:val="00B13DEB"/>
    <w:rsid w:val="00B17045"/>
    <w:rsid w:val="00B17CC9"/>
    <w:rsid w:val="00B21F2A"/>
    <w:rsid w:val="00B2275C"/>
    <w:rsid w:val="00B238D9"/>
    <w:rsid w:val="00B25510"/>
    <w:rsid w:val="00B26C91"/>
    <w:rsid w:val="00B305DA"/>
    <w:rsid w:val="00B308C5"/>
    <w:rsid w:val="00B33F57"/>
    <w:rsid w:val="00B349A8"/>
    <w:rsid w:val="00B36199"/>
    <w:rsid w:val="00B365A9"/>
    <w:rsid w:val="00B36732"/>
    <w:rsid w:val="00B37445"/>
    <w:rsid w:val="00B411E8"/>
    <w:rsid w:val="00B41E2E"/>
    <w:rsid w:val="00B432EB"/>
    <w:rsid w:val="00B442E3"/>
    <w:rsid w:val="00B44EAC"/>
    <w:rsid w:val="00B47969"/>
    <w:rsid w:val="00B50F4D"/>
    <w:rsid w:val="00B5148D"/>
    <w:rsid w:val="00B52522"/>
    <w:rsid w:val="00B5594A"/>
    <w:rsid w:val="00B56B94"/>
    <w:rsid w:val="00B6168B"/>
    <w:rsid w:val="00B62CD1"/>
    <w:rsid w:val="00B64BB1"/>
    <w:rsid w:val="00B64DCF"/>
    <w:rsid w:val="00B6701E"/>
    <w:rsid w:val="00B67179"/>
    <w:rsid w:val="00B7057C"/>
    <w:rsid w:val="00B71AEB"/>
    <w:rsid w:val="00B73CF7"/>
    <w:rsid w:val="00B74FA1"/>
    <w:rsid w:val="00B7790D"/>
    <w:rsid w:val="00B8061E"/>
    <w:rsid w:val="00B808CE"/>
    <w:rsid w:val="00B81166"/>
    <w:rsid w:val="00B842AE"/>
    <w:rsid w:val="00B86C5A"/>
    <w:rsid w:val="00B8749F"/>
    <w:rsid w:val="00B87907"/>
    <w:rsid w:val="00B87B11"/>
    <w:rsid w:val="00B918DC"/>
    <w:rsid w:val="00B92D84"/>
    <w:rsid w:val="00B9338F"/>
    <w:rsid w:val="00B94C23"/>
    <w:rsid w:val="00B955C5"/>
    <w:rsid w:val="00BA0EF2"/>
    <w:rsid w:val="00BA1151"/>
    <w:rsid w:val="00BA2140"/>
    <w:rsid w:val="00BA4CC6"/>
    <w:rsid w:val="00BA6B4C"/>
    <w:rsid w:val="00BA79AA"/>
    <w:rsid w:val="00BA79F0"/>
    <w:rsid w:val="00BB0110"/>
    <w:rsid w:val="00BB09A7"/>
    <w:rsid w:val="00BB09B5"/>
    <w:rsid w:val="00BB1EE6"/>
    <w:rsid w:val="00BC06F7"/>
    <w:rsid w:val="00BC0EC3"/>
    <w:rsid w:val="00BC4863"/>
    <w:rsid w:val="00BC5536"/>
    <w:rsid w:val="00BC6231"/>
    <w:rsid w:val="00BD0777"/>
    <w:rsid w:val="00BD4DD3"/>
    <w:rsid w:val="00BD6480"/>
    <w:rsid w:val="00BE0135"/>
    <w:rsid w:val="00BE16FB"/>
    <w:rsid w:val="00BE22C7"/>
    <w:rsid w:val="00BE3A4C"/>
    <w:rsid w:val="00BE42F7"/>
    <w:rsid w:val="00BE6040"/>
    <w:rsid w:val="00BF0CE1"/>
    <w:rsid w:val="00BF2234"/>
    <w:rsid w:val="00BF2244"/>
    <w:rsid w:val="00BF753D"/>
    <w:rsid w:val="00C0005D"/>
    <w:rsid w:val="00C01747"/>
    <w:rsid w:val="00C0418A"/>
    <w:rsid w:val="00C06EB3"/>
    <w:rsid w:val="00C073BB"/>
    <w:rsid w:val="00C1134F"/>
    <w:rsid w:val="00C12230"/>
    <w:rsid w:val="00C14212"/>
    <w:rsid w:val="00C21AF4"/>
    <w:rsid w:val="00C2283E"/>
    <w:rsid w:val="00C24B17"/>
    <w:rsid w:val="00C26A08"/>
    <w:rsid w:val="00C30BBC"/>
    <w:rsid w:val="00C30CEF"/>
    <w:rsid w:val="00C312A6"/>
    <w:rsid w:val="00C31E2D"/>
    <w:rsid w:val="00C3450D"/>
    <w:rsid w:val="00C3472F"/>
    <w:rsid w:val="00C34EE1"/>
    <w:rsid w:val="00C34FCF"/>
    <w:rsid w:val="00C362D1"/>
    <w:rsid w:val="00C36364"/>
    <w:rsid w:val="00C40AA1"/>
    <w:rsid w:val="00C4167B"/>
    <w:rsid w:val="00C42F0D"/>
    <w:rsid w:val="00C436AF"/>
    <w:rsid w:val="00C450BB"/>
    <w:rsid w:val="00C45405"/>
    <w:rsid w:val="00C45A80"/>
    <w:rsid w:val="00C45D84"/>
    <w:rsid w:val="00C50FB8"/>
    <w:rsid w:val="00C5153D"/>
    <w:rsid w:val="00C5164B"/>
    <w:rsid w:val="00C5259C"/>
    <w:rsid w:val="00C5384A"/>
    <w:rsid w:val="00C53876"/>
    <w:rsid w:val="00C54A9F"/>
    <w:rsid w:val="00C54AC2"/>
    <w:rsid w:val="00C55FEE"/>
    <w:rsid w:val="00C5680E"/>
    <w:rsid w:val="00C5693A"/>
    <w:rsid w:val="00C60009"/>
    <w:rsid w:val="00C60386"/>
    <w:rsid w:val="00C62748"/>
    <w:rsid w:val="00C62A26"/>
    <w:rsid w:val="00C65B00"/>
    <w:rsid w:val="00C6749C"/>
    <w:rsid w:val="00C67CFD"/>
    <w:rsid w:val="00C704E5"/>
    <w:rsid w:val="00C72B39"/>
    <w:rsid w:val="00C75EEF"/>
    <w:rsid w:val="00C805B0"/>
    <w:rsid w:val="00C81790"/>
    <w:rsid w:val="00C83472"/>
    <w:rsid w:val="00C84E8F"/>
    <w:rsid w:val="00C873AE"/>
    <w:rsid w:val="00C87F6A"/>
    <w:rsid w:val="00C9016D"/>
    <w:rsid w:val="00C907AB"/>
    <w:rsid w:val="00C91DDE"/>
    <w:rsid w:val="00C91E6D"/>
    <w:rsid w:val="00C92C20"/>
    <w:rsid w:val="00C9318B"/>
    <w:rsid w:val="00C941AD"/>
    <w:rsid w:val="00C953A8"/>
    <w:rsid w:val="00C956F1"/>
    <w:rsid w:val="00C95DAB"/>
    <w:rsid w:val="00C96405"/>
    <w:rsid w:val="00C971A3"/>
    <w:rsid w:val="00CA57F1"/>
    <w:rsid w:val="00CA6BAE"/>
    <w:rsid w:val="00CB3AD5"/>
    <w:rsid w:val="00CB3B4F"/>
    <w:rsid w:val="00CB4EB8"/>
    <w:rsid w:val="00CB5F6D"/>
    <w:rsid w:val="00CB5FB6"/>
    <w:rsid w:val="00CB6F96"/>
    <w:rsid w:val="00CB7986"/>
    <w:rsid w:val="00CC0DAE"/>
    <w:rsid w:val="00CC0F9E"/>
    <w:rsid w:val="00CC1F1F"/>
    <w:rsid w:val="00CC2408"/>
    <w:rsid w:val="00CC50E2"/>
    <w:rsid w:val="00CC51E1"/>
    <w:rsid w:val="00CD5F3B"/>
    <w:rsid w:val="00CD7E2E"/>
    <w:rsid w:val="00CE59AC"/>
    <w:rsid w:val="00CE6674"/>
    <w:rsid w:val="00CE6DAD"/>
    <w:rsid w:val="00CF03E9"/>
    <w:rsid w:val="00CF0A5A"/>
    <w:rsid w:val="00CF2E5D"/>
    <w:rsid w:val="00CF3CFA"/>
    <w:rsid w:val="00CF3EB8"/>
    <w:rsid w:val="00CF5734"/>
    <w:rsid w:val="00CF5FE2"/>
    <w:rsid w:val="00CF6026"/>
    <w:rsid w:val="00D0053F"/>
    <w:rsid w:val="00D01970"/>
    <w:rsid w:val="00D01C34"/>
    <w:rsid w:val="00D01FE4"/>
    <w:rsid w:val="00D0337D"/>
    <w:rsid w:val="00D04991"/>
    <w:rsid w:val="00D051FD"/>
    <w:rsid w:val="00D05815"/>
    <w:rsid w:val="00D05AED"/>
    <w:rsid w:val="00D07927"/>
    <w:rsid w:val="00D07F91"/>
    <w:rsid w:val="00D103D8"/>
    <w:rsid w:val="00D1456F"/>
    <w:rsid w:val="00D149A1"/>
    <w:rsid w:val="00D15036"/>
    <w:rsid w:val="00D15A7B"/>
    <w:rsid w:val="00D22AF2"/>
    <w:rsid w:val="00D243A5"/>
    <w:rsid w:val="00D24B50"/>
    <w:rsid w:val="00D24D14"/>
    <w:rsid w:val="00D25434"/>
    <w:rsid w:val="00D2747D"/>
    <w:rsid w:val="00D3092D"/>
    <w:rsid w:val="00D313BE"/>
    <w:rsid w:val="00D31FF1"/>
    <w:rsid w:val="00D33A95"/>
    <w:rsid w:val="00D34699"/>
    <w:rsid w:val="00D36441"/>
    <w:rsid w:val="00D4271A"/>
    <w:rsid w:val="00D42BB3"/>
    <w:rsid w:val="00D42F6F"/>
    <w:rsid w:val="00D43077"/>
    <w:rsid w:val="00D44113"/>
    <w:rsid w:val="00D45A10"/>
    <w:rsid w:val="00D4735D"/>
    <w:rsid w:val="00D478F6"/>
    <w:rsid w:val="00D50676"/>
    <w:rsid w:val="00D56C75"/>
    <w:rsid w:val="00D61BC5"/>
    <w:rsid w:val="00D62AA3"/>
    <w:rsid w:val="00D6440A"/>
    <w:rsid w:val="00D70395"/>
    <w:rsid w:val="00D72863"/>
    <w:rsid w:val="00D731A3"/>
    <w:rsid w:val="00D738CE"/>
    <w:rsid w:val="00D74117"/>
    <w:rsid w:val="00D743BF"/>
    <w:rsid w:val="00D74843"/>
    <w:rsid w:val="00D76181"/>
    <w:rsid w:val="00D762FB"/>
    <w:rsid w:val="00D808D1"/>
    <w:rsid w:val="00D80C04"/>
    <w:rsid w:val="00D815A7"/>
    <w:rsid w:val="00D848A7"/>
    <w:rsid w:val="00D86587"/>
    <w:rsid w:val="00D90353"/>
    <w:rsid w:val="00D90B7D"/>
    <w:rsid w:val="00D91722"/>
    <w:rsid w:val="00D91F30"/>
    <w:rsid w:val="00D92C97"/>
    <w:rsid w:val="00D92FA9"/>
    <w:rsid w:val="00D94903"/>
    <w:rsid w:val="00D94EBC"/>
    <w:rsid w:val="00D95261"/>
    <w:rsid w:val="00D95D8C"/>
    <w:rsid w:val="00D97945"/>
    <w:rsid w:val="00DA3267"/>
    <w:rsid w:val="00DA3A5C"/>
    <w:rsid w:val="00DA5DE6"/>
    <w:rsid w:val="00DA69C5"/>
    <w:rsid w:val="00DA6BD4"/>
    <w:rsid w:val="00DA714C"/>
    <w:rsid w:val="00DB0921"/>
    <w:rsid w:val="00DB52EE"/>
    <w:rsid w:val="00DB71FB"/>
    <w:rsid w:val="00DB7C29"/>
    <w:rsid w:val="00DC079C"/>
    <w:rsid w:val="00DC0FFB"/>
    <w:rsid w:val="00DC17A8"/>
    <w:rsid w:val="00DC1945"/>
    <w:rsid w:val="00DC2748"/>
    <w:rsid w:val="00DD1367"/>
    <w:rsid w:val="00DD384C"/>
    <w:rsid w:val="00DD4715"/>
    <w:rsid w:val="00DD48C3"/>
    <w:rsid w:val="00DD59C1"/>
    <w:rsid w:val="00DD5CF6"/>
    <w:rsid w:val="00DD6628"/>
    <w:rsid w:val="00DD6C06"/>
    <w:rsid w:val="00DE187D"/>
    <w:rsid w:val="00DE1E2C"/>
    <w:rsid w:val="00DE3D0E"/>
    <w:rsid w:val="00DE53D2"/>
    <w:rsid w:val="00DE67DE"/>
    <w:rsid w:val="00DE7BE5"/>
    <w:rsid w:val="00DF0ED5"/>
    <w:rsid w:val="00DF16AC"/>
    <w:rsid w:val="00DF1703"/>
    <w:rsid w:val="00DF1CED"/>
    <w:rsid w:val="00DF2B28"/>
    <w:rsid w:val="00DF3861"/>
    <w:rsid w:val="00DF39F1"/>
    <w:rsid w:val="00DF508F"/>
    <w:rsid w:val="00DF51F8"/>
    <w:rsid w:val="00DF56EE"/>
    <w:rsid w:val="00DF66B7"/>
    <w:rsid w:val="00DF6EC9"/>
    <w:rsid w:val="00DF70ED"/>
    <w:rsid w:val="00DF79C9"/>
    <w:rsid w:val="00E001B4"/>
    <w:rsid w:val="00E00A3F"/>
    <w:rsid w:val="00E02673"/>
    <w:rsid w:val="00E032AE"/>
    <w:rsid w:val="00E0439C"/>
    <w:rsid w:val="00E04D5D"/>
    <w:rsid w:val="00E06918"/>
    <w:rsid w:val="00E079E6"/>
    <w:rsid w:val="00E1097B"/>
    <w:rsid w:val="00E11FD9"/>
    <w:rsid w:val="00E13C92"/>
    <w:rsid w:val="00E159FB"/>
    <w:rsid w:val="00E16F6F"/>
    <w:rsid w:val="00E17265"/>
    <w:rsid w:val="00E203BC"/>
    <w:rsid w:val="00E2083D"/>
    <w:rsid w:val="00E22265"/>
    <w:rsid w:val="00E22667"/>
    <w:rsid w:val="00E22910"/>
    <w:rsid w:val="00E22A77"/>
    <w:rsid w:val="00E25850"/>
    <w:rsid w:val="00E272E7"/>
    <w:rsid w:val="00E30AFB"/>
    <w:rsid w:val="00E30D40"/>
    <w:rsid w:val="00E31CB5"/>
    <w:rsid w:val="00E32DB3"/>
    <w:rsid w:val="00E35689"/>
    <w:rsid w:val="00E35803"/>
    <w:rsid w:val="00E35FAC"/>
    <w:rsid w:val="00E36A19"/>
    <w:rsid w:val="00E441EF"/>
    <w:rsid w:val="00E443D2"/>
    <w:rsid w:val="00E44567"/>
    <w:rsid w:val="00E52376"/>
    <w:rsid w:val="00E5348D"/>
    <w:rsid w:val="00E5380F"/>
    <w:rsid w:val="00E53C03"/>
    <w:rsid w:val="00E53C63"/>
    <w:rsid w:val="00E5419E"/>
    <w:rsid w:val="00E5448C"/>
    <w:rsid w:val="00E55DB4"/>
    <w:rsid w:val="00E56175"/>
    <w:rsid w:val="00E56E5D"/>
    <w:rsid w:val="00E57EFF"/>
    <w:rsid w:val="00E613E5"/>
    <w:rsid w:val="00E61CB0"/>
    <w:rsid w:val="00E62B49"/>
    <w:rsid w:val="00E66750"/>
    <w:rsid w:val="00E74DA2"/>
    <w:rsid w:val="00E76ECE"/>
    <w:rsid w:val="00E81C30"/>
    <w:rsid w:val="00E81FAF"/>
    <w:rsid w:val="00E8317D"/>
    <w:rsid w:val="00E84E70"/>
    <w:rsid w:val="00E860A9"/>
    <w:rsid w:val="00E87064"/>
    <w:rsid w:val="00E90921"/>
    <w:rsid w:val="00E96450"/>
    <w:rsid w:val="00E97A79"/>
    <w:rsid w:val="00EA01A2"/>
    <w:rsid w:val="00EA0B53"/>
    <w:rsid w:val="00EA46E1"/>
    <w:rsid w:val="00EA694D"/>
    <w:rsid w:val="00EB18CB"/>
    <w:rsid w:val="00EB1AF4"/>
    <w:rsid w:val="00EB2C37"/>
    <w:rsid w:val="00EB330E"/>
    <w:rsid w:val="00EB4641"/>
    <w:rsid w:val="00EB6B6B"/>
    <w:rsid w:val="00EB6DBF"/>
    <w:rsid w:val="00EB7564"/>
    <w:rsid w:val="00EB7F16"/>
    <w:rsid w:val="00EC10EE"/>
    <w:rsid w:val="00EC2DFE"/>
    <w:rsid w:val="00EC4444"/>
    <w:rsid w:val="00EC7455"/>
    <w:rsid w:val="00EC7856"/>
    <w:rsid w:val="00ED0D7C"/>
    <w:rsid w:val="00ED1342"/>
    <w:rsid w:val="00ED1FD6"/>
    <w:rsid w:val="00ED581C"/>
    <w:rsid w:val="00ED6A58"/>
    <w:rsid w:val="00ED7CCA"/>
    <w:rsid w:val="00ED7F72"/>
    <w:rsid w:val="00EE0801"/>
    <w:rsid w:val="00EE162C"/>
    <w:rsid w:val="00EE1F44"/>
    <w:rsid w:val="00EE32B0"/>
    <w:rsid w:val="00EE3A5A"/>
    <w:rsid w:val="00EE5624"/>
    <w:rsid w:val="00EE5DFC"/>
    <w:rsid w:val="00EE6845"/>
    <w:rsid w:val="00EF1432"/>
    <w:rsid w:val="00EF240A"/>
    <w:rsid w:val="00EF4C0D"/>
    <w:rsid w:val="00EF5F53"/>
    <w:rsid w:val="00EF6349"/>
    <w:rsid w:val="00EF6B22"/>
    <w:rsid w:val="00EF7315"/>
    <w:rsid w:val="00EF777D"/>
    <w:rsid w:val="00F026DD"/>
    <w:rsid w:val="00F05C75"/>
    <w:rsid w:val="00F05CF4"/>
    <w:rsid w:val="00F06D0B"/>
    <w:rsid w:val="00F06DC0"/>
    <w:rsid w:val="00F104F5"/>
    <w:rsid w:val="00F111D1"/>
    <w:rsid w:val="00F13A9B"/>
    <w:rsid w:val="00F15528"/>
    <w:rsid w:val="00F156E9"/>
    <w:rsid w:val="00F16306"/>
    <w:rsid w:val="00F179B7"/>
    <w:rsid w:val="00F210DB"/>
    <w:rsid w:val="00F212F2"/>
    <w:rsid w:val="00F217B6"/>
    <w:rsid w:val="00F22F2F"/>
    <w:rsid w:val="00F23F7B"/>
    <w:rsid w:val="00F279CC"/>
    <w:rsid w:val="00F27B96"/>
    <w:rsid w:val="00F35072"/>
    <w:rsid w:val="00F36056"/>
    <w:rsid w:val="00F40536"/>
    <w:rsid w:val="00F42C6C"/>
    <w:rsid w:val="00F446D2"/>
    <w:rsid w:val="00F51016"/>
    <w:rsid w:val="00F510DB"/>
    <w:rsid w:val="00F5154B"/>
    <w:rsid w:val="00F533BC"/>
    <w:rsid w:val="00F5455A"/>
    <w:rsid w:val="00F55E62"/>
    <w:rsid w:val="00F561D9"/>
    <w:rsid w:val="00F610C9"/>
    <w:rsid w:val="00F61E4D"/>
    <w:rsid w:val="00F6418C"/>
    <w:rsid w:val="00F641DF"/>
    <w:rsid w:val="00F6464C"/>
    <w:rsid w:val="00F64C5D"/>
    <w:rsid w:val="00F6523C"/>
    <w:rsid w:val="00F664E5"/>
    <w:rsid w:val="00F66B42"/>
    <w:rsid w:val="00F67037"/>
    <w:rsid w:val="00F741C6"/>
    <w:rsid w:val="00F741CC"/>
    <w:rsid w:val="00F74DD3"/>
    <w:rsid w:val="00F7546B"/>
    <w:rsid w:val="00F75519"/>
    <w:rsid w:val="00F76B9C"/>
    <w:rsid w:val="00F77422"/>
    <w:rsid w:val="00F8042C"/>
    <w:rsid w:val="00F8105E"/>
    <w:rsid w:val="00F830A1"/>
    <w:rsid w:val="00F87B38"/>
    <w:rsid w:val="00F90106"/>
    <w:rsid w:val="00F91F31"/>
    <w:rsid w:val="00F9233A"/>
    <w:rsid w:val="00F95591"/>
    <w:rsid w:val="00FA078F"/>
    <w:rsid w:val="00FA3DBB"/>
    <w:rsid w:val="00FA5024"/>
    <w:rsid w:val="00FA503F"/>
    <w:rsid w:val="00FA5302"/>
    <w:rsid w:val="00FA5996"/>
    <w:rsid w:val="00FA631A"/>
    <w:rsid w:val="00FA6C15"/>
    <w:rsid w:val="00FA79E1"/>
    <w:rsid w:val="00FA7AD0"/>
    <w:rsid w:val="00FB0126"/>
    <w:rsid w:val="00FB0D03"/>
    <w:rsid w:val="00FB1086"/>
    <w:rsid w:val="00FB2795"/>
    <w:rsid w:val="00FB3A86"/>
    <w:rsid w:val="00FB5090"/>
    <w:rsid w:val="00FB6831"/>
    <w:rsid w:val="00FB75C3"/>
    <w:rsid w:val="00FB7E9D"/>
    <w:rsid w:val="00FC152A"/>
    <w:rsid w:val="00FC3C81"/>
    <w:rsid w:val="00FC6287"/>
    <w:rsid w:val="00FC6494"/>
    <w:rsid w:val="00FC7929"/>
    <w:rsid w:val="00FD0A4E"/>
    <w:rsid w:val="00FD2A03"/>
    <w:rsid w:val="00FD3474"/>
    <w:rsid w:val="00FD63B3"/>
    <w:rsid w:val="00FE019B"/>
    <w:rsid w:val="00FE1B8A"/>
    <w:rsid w:val="00FE426E"/>
    <w:rsid w:val="00FE63D4"/>
    <w:rsid w:val="00FE7992"/>
    <w:rsid w:val="00FE79F1"/>
    <w:rsid w:val="00FE7C1D"/>
    <w:rsid w:val="00FF00CC"/>
    <w:rsid w:val="00FF0CFF"/>
    <w:rsid w:val="00FF3740"/>
    <w:rsid w:val="00FF430E"/>
    <w:rsid w:val="00FF5D3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FC7765"/>
  <w15:docId w15:val="{03DFBC91-F0CB-43F4-9D80-798685E26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6C5"/>
    <w:rPr>
      <w:sz w:val="24"/>
      <w:szCs w:val="24"/>
      <w:lang w:val="en-US" w:eastAsia="en-US"/>
    </w:rPr>
  </w:style>
  <w:style w:type="paragraph" w:styleId="Heading1">
    <w:name w:val="heading 1"/>
    <w:basedOn w:val="Normal"/>
    <w:next w:val="Normal"/>
    <w:link w:val="Heading1Char"/>
    <w:uiPriority w:val="9"/>
    <w:qFormat/>
    <w:rsid w:val="00BF2244"/>
    <w:pPr>
      <w:keepNext/>
      <w:jc w:val="center"/>
      <w:outlineLvl w:val="0"/>
    </w:pPr>
    <w:rPr>
      <w:b/>
      <w:sz w:val="28"/>
      <w:szCs w:val="20"/>
    </w:rPr>
  </w:style>
  <w:style w:type="paragraph" w:styleId="Heading2">
    <w:name w:val="heading 2"/>
    <w:basedOn w:val="Normal"/>
    <w:next w:val="Normal"/>
    <w:link w:val="Heading2Char"/>
    <w:uiPriority w:val="9"/>
    <w:qFormat/>
    <w:rsid w:val="00BF2244"/>
    <w:pPr>
      <w:keepNext/>
      <w:jc w:val="center"/>
      <w:outlineLvl w:val="1"/>
    </w:pPr>
    <w:rPr>
      <w:sz w:val="28"/>
      <w:szCs w:val="20"/>
    </w:rPr>
  </w:style>
  <w:style w:type="paragraph" w:styleId="Heading3">
    <w:name w:val="heading 3"/>
    <w:basedOn w:val="Normal"/>
    <w:next w:val="Normal"/>
    <w:link w:val="Heading3Char"/>
    <w:uiPriority w:val="9"/>
    <w:qFormat/>
    <w:rsid w:val="00BF2244"/>
    <w:pPr>
      <w:keepNext/>
      <w:jc w:val="center"/>
      <w:outlineLvl w:val="2"/>
    </w:pPr>
    <w:rPr>
      <w:rFonts w:ascii="Arial" w:hAnsi="Arial"/>
      <w:b/>
      <w:szCs w:val="20"/>
    </w:rPr>
  </w:style>
  <w:style w:type="paragraph" w:styleId="Heading4">
    <w:name w:val="heading 4"/>
    <w:basedOn w:val="Normal"/>
    <w:next w:val="Normal"/>
    <w:link w:val="Heading4Char"/>
    <w:uiPriority w:val="9"/>
    <w:qFormat/>
    <w:rsid w:val="00BF2244"/>
    <w:pPr>
      <w:keepNext/>
      <w:jc w:val="center"/>
      <w:outlineLvl w:val="3"/>
    </w:pPr>
    <w:rPr>
      <w:szCs w:val="20"/>
    </w:rPr>
  </w:style>
  <w:style w:type="paragraph" w:styleId="Heading6">
    <w:name w:val="heading 6"/>
    <w:basedOn w:val="Normal"/>
    <w:next w:val="Normal"/>
    <w:link w:val="Heading6Char"/>
    <w:uiPriority w:val="9"/>
    <w:qFormat/>
    <w:rsid w:val="00BF2244"/>
    <w:pPr>
      <w:keepNext/>
      <w:outlineLvl w:val="5"/>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F2244"/>
    <w:rPr>
      <w:rFonts w:ascii="Times New Roman" w:hAnsi="Times New Roman" w:cs="Times New Roman"/>
      <w:b/>
      <w:sz w:val="28"/>
      <w:lang w:val="en-US" w:eastAsia="en-US"/>
    </w:rPr>
  </w:style>
  <w:style w:type="character" w:customStyle="1" w:styleId="Heading2Char">
    <w:name w:val="Heading 2 Char"/>
    <w:link w:val="Heading2"/>
    <w:uiPriority w:val="9"/>
    <w:locked/>
    <w:rsid w:val="00BF2244"/>
    <w:rPr>
      <w:rFonts w:ascii="Times New Roman" w:hAnsi="Times New Roman" w:cs="Times New Roman"/>
      <w:sz w:val="28"/>
      <w:lang w:val="en-US" w:eastAsia="en-US"/>
    </w:rPr>
  </w:style>
  <w:style w:type="character" w:customStyle="1" w:styleId="Heading3Char">
    <w:name w:val="Heading 3 Char"/>
    <w:link w:val="Heading3"/>
    <w:uiPriority w:val="9"/>
    <w:locked/>
    <w:rsid w:val="00BF2244"/>
    <w:rPr>
      <w:rFonts w:ascii="Arial" w:hAnsi="Arial" w:cs="Times New Roman"/>
      <w:b/>
      <w:sz w:val="24"/>
      <w:lang w:val="en-US" w:eastAsia="en-US"/>
    </w:rPr>
  </w:style>
  <w:style w:type="character" w:customStyle="1" w:styleId="Heading4Char">
    <w:name w:val="Heading 4 Char"/>
    <w:link w:val="Heading4"/>
    <w:uiPriority w:val="9"/>
    <w:locked/>
    <w:rsid w:val="00BF2244"/>
    <w:rPr>
      <w:rFonts w:ascii="Times New Roman" w:hAnsi="Times New Roman" w:cs="Times New Roman"/>
      <w:sz w:val="24"/>
      <w:lang w:val="en-US" w:eastAsia="en-US"/>
    </w:rPr>
  </w:style>
  <w:style w:type="character" w:customStyle="1" w:styleId="Heading6Char">
    <w:name w:val="Heading 6 Char"/>
    <w:link w:val="Heading6"/>
    <w:uiPriority w:val="9"/>
    <w:locked/>
    <w:rsid w:val="00BF2244"/>
    <w:rPr>
      <w:rFonts w:ascii="Times New Roman" w:hAnsi="Times New Roman" w:cs="Times New Roman"/>
      <w:sz w:val="24"/>
      <w:lang w:val="en-US" w:eastAsia="en-US"/>
    </w:rPr>
  </w:style>
  <w:style w:type="character" w:customStyle="1" w:styleId="HeaderChar">
    <w:name w:val="Header Char"/>
    <w:link w:val="Header"/>
    <w:uiPriority w:val="99"/>
    <w:locked/>
    <w:rsid w:val="00BF2244"/>
    <w:rPr>
      <w:rFonts w:ascii="Times New Roman" w:hAnsi="Times New Roman"/>
      <w:sz w:val="24"/>
      <w:lang w:val="en-US" w:eastAsia="en-US"/>
    </w:rPr>
  </w:style>
  <w:style w:type="paragraph" w:styleId="Header">
    <w:name w:val="header"/>
    <w:basedOn w:val="Normal"/>
    <w:link w:val="HeaderChar"/>
    <w:uiPriority w:val="99"/>
    <w:rsid w:val="00BF2244"/>
    <w:pPr>
      <w:tabs>
        <w:tab w:val="center" w:pos="4320"/>
        <w:tab w:val="right" w:pos="8640"/>
      </w:tabs>
    </w:pPr>
  </w:style>
  <w:style w:type="character" w:customStyle="1" w:styleId="HeaderChar1">
    <w:name w:val="Header Char1"/>
    <w:uiPriority w:val="99"/>
    <w:semiHidden/>
    <w:rsid w:val="00BF2244"/>
    <w:rPr>
      <w:sz w:val="24"/>
      <w:szCs w:val="24"/>
    </w:rPr>
  </w:style>
  <w:style w:type="character" w:customStyle="1" w:styleId="HeaderChar13">
    <w:name w:val="Header Char13"/>
    <w:uiPriority w:val="99"/>
    <w:semiHidden/>
    <w:rsid w:val="00BF2244"/>
    <w:rPr>
      <w:rFonts w:cs="Times New Roman"/>
      <w:sz w:val="24"/>
      <w:szCs w:val="24"/>
    </w:rPr>
  </w:style>
  <w:style w:type="character" w:customStyle="1" w:styleId="HeaderChar12">
    <w:name w:val="Header Char12"/>
    <w:uiPriority w:val="99"/>
    <w:semiHidden/>
    <w:rsid w:val="00BF2244"/>
    <w:rPr>
      <w:rFonts w:cs="Times New Roman"/>
      <w:sz w:val="24"/>
      <w:szCs w:val="24"/>
    </w:rPr>
  </w:style>
  <w:style w:type="character" w:customStyle="1" w:styleId="HeaderChar11">
    <w:name w:val="Header Char11"/>
    <w:uiPriority w:val="99"/>
    <w:semiHidden/>
    <w:rsid w:val="00BF2244"/>
    <w:rPr>
      <w:rFonts w:cs="Times New Roman"/>
      <w:sz w:val="24"/>
      <w:szCs w:val="24"/>
    </w:rPr>
  </w:style>
  <w:style w:type="character" w:styleId="PageNumber">
    <w:name w:val="page number"/>
    <w:uiPriority w:val="99"/>
    <w:rsid w:val="00BF2244"/>
    <w:rPr>
      <w:rFonts w:ascii="Times New Roman" w:hAnsi="Times New Roman" w:cs="Times New Roman"/>
    </w:rPr>
  </w:style>
  <w:style w:type="paragraph" w:styleId="Footer">
    <w:name w:val="footer"/>
    <w:basedOn w:val="Normal"/>
    <w:link w:val="FooterChar"/>
    <w:uiPriority w:val="99"/>
    <w:rsid w:val="00BF2244"/>
    <w:pPr>
      <w:tabs>
        <w:tab w:val="center" w:pos="4320"/>
        <w:tab w:val="right" w:pos="8640"/>
      </w:tabs>
    </w:pPr>
  </w:style>
  <w:style w:type="character" w:customStyle="1" w:styleId="FooterChar">
    <w:name w:val="Footer Char"/>
    <w:link w:val="Footer"/>
    <w:uiPriority w:val="99"/>
    <w:locked/>
    <w:rsid w:val="009B11B0"/>
    <w:rPr>
      <w:rFonts w:cs="Times New Roman"/>
      <w:sz w:val="24"/>
      <w:lang w:val="en-US" w:eastAsia="en-US"/>
    </w:rPr>
  </w:style>
  <w:style w:type="character" w:customStyle="1" w:styleId="CharacterStyle1">
    <w:name w:val="Character Style 1"/>
    <w:rsid w:val="00BF2244"/>
    <w:rPr>
      <w:rFonts w:ascii="Times New Roman" w:hAnsi="Times New Roman"/>
      <w:sz w:val="24"/>
    </w:rPr>
  </w:style>
  <w:style w:type="paragraph" w:customStyle="1" w:styleId="Style1">
    <w:name w:val="Style 1"/>
    <w:rsid w:val="00BF2244"/>
    <w:pPr>
      <w:widowControl w:val="0"/>
      <w:autoSpaceDE w:val="0"/>
      <w:autoSpaceDN w:val="0"/>
      <w:adjustRightInd w:val="0"/>
    </w:pPr>
    <w:rPr>
      <w:lang w:val="en-US" w:eastAsia="en-US"/>
    </w:rPr>
  </w:style>
  <w:style w:type="paragraph" w:customStyle="1" w:styleId="Style2">
    <w:name w:val="Style 2"/>
    <w:rsid w:val="00BF2244"/>
    <w:pPr>
      <w:widowControl w:val="0"/>
      <w:autoSpaceDE w:val="0"/>
      <w:autoSpaceDN w:val="0"/>
      <w:spacing w:before="288"/>
      <w:ind w:firstLine="720"/>
      <w:jc w:val="both"/>
    </w:pPr>
    <w:rPr>
      <w:sz w:val="24"/>
      <w:szCs w:val="24"/>
      <w:lang w:val="en-US" w:eastAsia="en-US"/>
    </w:rPr>
  </w:style>
  <w:style w:type="character" w:styleId="Hyperlink">
    <w:name w:val="Hyperlink"/>
    <w:uiPriority w:val="99"/>
    <w:rsid w:val="00BF2244"/>
    <w:rPr>
      <w:rFonts w:ascii="Times New Roman" w:hAnsi="Times New Roman" w:cs="Times New Roman"/>
      <w:color w:val="0000FF"/>
      <w:u w:val="single"/>
    </w:rPr>
  </w:style>
  <w:style w:type="character" w:customStyle="1" w:styleId="TitleChar">
    <w:name w:val="Title Char"/>
    <w:link w:val="Title"/>
    <w:locked/>
    <w:rsid w:val="00BF2244"/>
    <w:rPr>
      <w:rFonts w:ascii="Times New Roman" w:hAnsi="Times New Roman"/>
      <w:b/>
      <w:sz w:val="24"/>
      <w:lang w:val="en-US" w:eastAsia="en-US"/>
    </w:rPr>
  </w:style>
  <w:style w:type="paragraph" w:styleId="Title">
    <w:name w:val="Title"/>
    <w:basedOn w:val="Normal"/>
    <w:next w:val="Normal"/>
    <w:link w:val="TitleChar"/>
    <w:uiPriority w:val="10"/>
    <w:qFormat/>
    <w:rsid w:val="00BF2244"/>
    <w:pPr>
      <w:jc w:val="center"/>
    </w:pPr>
    <w:rPr>
      <w:b/>
      <w:szCs w:val="20"/>
    </w:rPr>
  </w:style>
  <w:style w:type="character" w:customStyle="1" w:styleId="TitleChar1">
    <w:name w:val="Title Char1"/>
    <w:uiPriority w:val="10"/>
    <w:rsid w:val="00BF2244"/>
    <w:rPr>
      <w:rFonts w:ascii="Cambria" w:eastAsia="Times New Roman" w:hAnsi="Cambria" w:cs="Times New Roman"/>
      <w:b/>
      <w:bCs/>
      <w:kern w:val="28"/>
      <w:sz w:val="32"/>
      <w:szCs w:val="32"/>
    </w:rPr>
  </w:style>
  <w:style w:type="character" w:customStyle="1" w:styleId="TitleChar13">
    <w:name w:val="Title Char13"/>
    <w:uiPriority w:val="10"/>
    <w:rsid w:val="00BF2244"/>
    <w:rPr>
      <w:rFonts w:ascii="Cambria" w:eastAsia="Times New Roman" w:hAnsi="Cambria" w:cs="Times New Roman"/>
      <w:b/>
      <w:bCs/>
      <w:kern w:val="28"/>
      <w:sz w:val="32"/>
      <w:szCs w:val="32"/>
    </w:rPr>
  </w:style>
  <w:style w:type="character" w:customStyle="1" w:styleId="TitleChar12">
    <w:name w:val="Title Char12"/>
    <w:uiPriority w:val="10"/>
    <w:rsid w:val="00BF2244"/>
    <w:rPr>
      <w:rFonts w:ascii="Cambria" w:eastAsia="Times New Roman" w:hAnsi="Cambria" w:cs="Times New Roman"/>
      <w:b/>
      <w:bCs/>
      <w:kern w:val="28"/>
      <w:sz w:val="32"/>
      <w:szCs w:val="32"/>
    </w:rPr>
  </w:style>
  <w:style w:type="character" w:customStyle="1" w:styleId="TitleChar11">
    <w:name w:val="Title Char11"/>
    <w:uiPriority w:val="10"/>
    <w:rsid w:val="00BF2244"/>
    <w:rPr>
      <w:rFonts w:ascii="Cambria" w:eastAsia="Times New Roman" w:hAnsi="Cambria" w:cs="Times New Roman"/>
      <w:b/>
      <w:bCs/>
      <w:kern w:val="28"/>
      <w:sz w:val="32"/>
      <w:szCs w:val="32"/>
    </w:rPr>
  </w:style>
  <w:style w:type="character" w:customStyle="1" w:styleId="SubtitleChar">
    <w:name w:val="Subtitle Char"/>
    <w:link w:val="Subtitle"/>
    <w:locked/>
    <w:rsid w:val="00BF2244"/>
    <w:rPr>
      <w:rFonts w:ascii="Times New Roman" w:hAnsi="Times New Roman"/>
      <w:b/>
      <w:sz w:val="32"/>
      <w:lang w:val="en-US" w:eastAsia="en-US"/>
    </w:rPr>
  </w:style>
  <w:style w:type="paragraph" w:styleId="Subtitle">
    <w:name w:val="Subtitle"/>
    <w:basedOn w:val="Normal"/>
    <w:next w:val="Normal"/>
    <w:link w:val="SubtitleChar"/>
    <w:uiPriority w:val="11"/>
    <w:qFormat/>
    <w:rsid w:val="00BF2244"/>
    <w:pPr>
      <w:jc w:val="center"/>
    </w:pPr>
    <w:rPr>
      <w:b/>
      <w:sz w:val="32"/>
      <w:szCs w:val="20"/>
    </w:rPr>
  </w:style>
  <w:style w:type="character" w:customStyle="1" w:styleId="SubtitleChar1">
    <w:name w:val="Subtitle Char1"/>
    <w:uiPriority w:val="11"/>
    <w:rsid w:val="00BF2244"/>
    <w:rPr>
      <w:rFonts w:ascii="Cambria" w:eastAsia="Times New Roman" w:hAnsi="Cambria" w:cs="Times New Roman"/>
      <w:sz w:val="24"/>
      <w:szCs w:val="24"/>
    </w:rPr>
  </w:style>
  <w:style w:type="character" w:customStyle="1" w:styleId="SubtitleChar13">
    <w:name w:val="Subtitle Char13"/>
    <w:uiPriority w:val="11"/>
    <w:rsid w:val="00BF2244"/>
    <w:rPr>
      <w:rFonts w:ascii="Cambria" w:eastAsia="Times New Roman" w:hAnsi="Cambria" w:cs="Times New Roman"/>
      <w:sz w:val="24"/>
      <w:szCs w:val="24"/>
    </w:rPr>
  </w:style>
  <w:style w:type="character" w:customStyle="1" w:styleId="SubtitleChar12">
    <w:name w:val="Subtitle Char12"/>
    <w:uiPriority w:val="11"/>
    <w:rsid w:val="00BF2244"/>
    <w:rPr>
      <w:rFonts w:ascii="Cambria" w:eastAsia="Times New Roman" w:hAnsi="Cambria" w:cs="Times New Roman"/>
      <w:sz w:val="24"/>
      <w:szCs w:val="24"/>
    </w:rPr>
  </w:style>
  <w:style w:type="character" w:customStyle="1" w:styleId="SubtitleChar11">
    <w:name w:val="Subtitle Char11"/>
    <w:uiPriority w:val="11"/>
    <w:rsid w:val="00BF2244"/>
    <w:rPr>
      <w:rFonts w:ascii="Cambria" w:eastAsia="Times New Roman" w:hAnsi="Cambria" w:cs="Times New Roman"/>
      <w:sz w:val="24"/>
      <w:szCs w:val="24"/>
    </w:rPr>
  </w:style>
  <w:style w:type="character" w:customStyle="1" w:styleId="BodyTextChar">
    <w:name w:val="Body Text Char"/>
    <w:link w:val="BodyText"/>
    <w:uiPriority w:val="99"/>
    <w:locked/>
    <w:rsid w:val="00BF2244"/>
    <w:rPr>
      <w:rFonts w:ascii="Times New Roman" w:hAnsi="Times New Roman"/>
      <w:sz w:val="24"/>
      <w:lang w:val="en-US" w:eastAsia="en-US"/>
    </w:rPr>
  </w:style>
  <w:style w:type="paragraph" w:styleId="BodyText">
    <w:name w:val="Body Text"/>
    <w:basedOn w:val="Normal"/>
    <w:link w:val="BodyTextChar"/>
    <w:uiPriority w:val="99"/>
    <w:rsid w:val="00BF2244"/>
    <w:pPr>
      <w:spacing w:before="240" w:line="480" w:lineRule="auto"/>
      <w:jc w:val="both"/>
    </w:pPr>
    <w:rPr>
      <w:szCs w:val="20"/>
    </w:rPr>
  </w:style>
  <w:style w:type="character" w:customStyle="1" w:styleId="BodyTextChar1">
    <w:name w:val="Body Text Char1"/>
    <w:uiPriority w:val="99"/>
    <w:semiHidden/>
    <w:rsid w:val="00BF2244"/>
    <w:rPr>
      <w:sz w:val="24"/>
      <w:szCs w:val="24"/>
    </w:rPr>
  </w:style>
  <w:style w:type="character" w:customStyle="1" w:styleId="BodyTextChar13">
    <w:name w:val="Body Text Char13"/>
    <w:uiPriority w:val="99"/>
    <w:semiHidden/>
    <w:rsid w:val="00BF2244"/>
    <w:rPr>
      <w:rFonts w:cs="Times New Roman"/>
      <w:sz w:val="24"/>
      <w:szCs w:val="24"/>
    </w:rPr>
  </w:style>
  <w:style w:type="character" w:customStyle="1" w:styleId="BodyTextChar12">
    <w:name w:val="Body Text Char12"/>
    <w:uiPriority w:val="99"/>
    <w:semiHidden/>
    <w:rsid w:val="00BF2244"/>
    <w:rPr>
      <w:rFonts w:cs="Times New Roman"/>
      <w:sz w:val="24"/>
      <w:szCs w:val="24"/>
    </w:rPr>
  </w:style>
  <w:style w:type="character" w:customStyle="1" w:styleId="BodyTextChar11">
    <w:name w:val="Body Text Char11"/>
    <w:uiPriority w:val="99"/>
    <w:semiHidden/>
    <w:rsid w:val="00BF2244"/>
    <w:rPr>
      <w:rFonts w:cs="Times New Roman"/>
      <w:sz w:val="24"/>
      <w:szCs w:val="24"/>
    </w:rPr>
  </w:style>
  <w:style w:type="paragraph" w:styleId="ListParagraph">
    <w:name w:val="List Paragraph"/>
    <w:aliases w:val="Body of text,kepala,ANNEX,First Level Outline,sub de titre 4,SUB BAB2,TABEL,ListKebijakan,Colorful List - Accent 11,List Paragraph2,Tabel,List Paragraph Inventariasi,Char Char2,Char Char21,point-point,Judul super kecil,no subbab,Bulet1"/>
    <w:basedOn w:val="Normal"/>
    <w:link w:val="ListParagraphChar"/>
    <w:uiPriority w:val="1"/>
    <w:qFormat/>
    <w:rsid w:val="00BF2244"/>
    <w:pPr>
      <w:ind w:left="720"/>
    </w:pPr>
  </w:style>
  <w:style w:type="paragraph" w:customStyle="1" w:styleId="Style3">
    <w:name w:val="Style 3"/>
    <w:rsid w:val="00BF2244"/>
    <w:pPr>
      <w:widowControl w:val="0"/>
      <w:autoSpaceDE w:val="0"/>
      <w:autoSpaceDN w:val="0"/>
      <w:ind w:left="1296"/>
    </w:pPr>
    <w:rPr>
      <w:sz w:val="24"/>
      <w:szCs w:val="24"/>
      <w:lang w:val="en-US" w:eastAsia="en-US"/>
    </w:rPr>
  </w:style>
  <w:style w:type="character" w:customStyle="1" w:styleId="CharacterStyle2">
    <w:name w:val="Character Style 2"/>
    <w:rsid w:val="00BF2244"/>
    <w:rPr>
      <w:rFonts w:ascii="Times New Roman" w:hAnsi="Times New Roman"/>
      <w:sz w:val="24"/>
    </w:rPr>
  </w:style>
  <w:style w:type="paragraph" w:customStyle="1" w:styleId="Default">
    <w:name w:val="Default"/>
    <w:rsid w:val="00BF2244"/>
    <w:pPr>
      <w:autoSpaceDE w:val="0"/>
      <w:autoSpaceDN w:val="0"/>
      <w:adjustRightInd w:val="0"/>
    </w:pPr>
    <w:rPr>
      <w:rFonts w:ascii="Tahoma" w:hAnsi="Tahoma" w:cs="Tahoma"/>
      <w:color w:val="000000"/>
      <w:sz w:val="24"/>
      <w:szCs w:val="24"/>
      <w:lang w:eastAsia="en-US"/>
    </w:rPr>
  </w:style>
  <w:style w:type="character" w:styleId="CommentReference">
    <w:name w:val="annotation reference"/>
    <w:uiPriority w:val="99"/>
    <w:semiHidden/>
    <w:unhideWhenUsed/>
    <w:rsid w:val="00577CCE"/>
    <w:rPr>
      <w:rFonts w:ascii="Times New Roman" w:hAnsi="Times New Roman" w:cs="Times New Roman"/>
      <w:sz w:val="16"/>
    </w:rPr>
  </w:style>
  <w:style w:type="paragraph" w:styleId="CommentText">
    <w:name w:val="annotation text"/>
    <w:basedOn w:val="Normal"/>
    <w:link w:val="CommentTextChar"/>
    <w:uiPriority w:val="99"/>
    <w:semiHidden/>
    <w:unhideWhenUsed/>
    <w:rsid w:val="00577CCE"/>
    <w:rPr>
      <w:sz w:val="20"/>
      <w:szCs w:val="20"/>
    </w:rPr>
  </w:style>
  <w:style w:type="character" w:customStyle="1" w:styleId="CommentTextChar">
    <w:name w:val="Comment Text Char"/>
    <w:link w:val="CommentText"/>
    <w:uiPriority w:val="99"/>
    <w:semiHidden/>
    <w:locked/>
    <w:rsid w:val="00577CC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77CCE"/>
    <w:rPr>
      <w:b/>
      <w:bCs/>
    </w:rPr>
  </w:style>
  <w:style w:type="character" w:customStyle="1" w:styleId="CommentSubjectChar">
    <w:name w:val="Comment Subject Char"/>
    <w:link w:val="CommentSubject"/>
    <w:uiPriority w:val="99"/>
    <w:semiHidden/>
    <w:locked/>
    <w:rsid w:val="00577CCE"/>
    <w:rPr>
      <w:rFonts w:ascii="Times New Roman" w:hAnsi="Times New Roman" w:cs="Times New Roman"/>
      <w:b/>
    </w:rPr>
  </w:style>
  <w:style w:type="paragraph" w:styleId="BalloonText">
    <w:name w:val="Balloon Text"/>
    <w:basedOn w:val="Normal"/>
    <w:link w:val="BalloonTextChar"/>
    <w:uiPriority w:val="99"/>
    <w:semiHidden/>
    <w:unhideWhenUsed/>
    <w:rsid w:val="00577CCE"/>
    <w:rPr>
      <w:rFonts w:ascii="Segoe UI" w:hAnsi="Segoe UI" w:cs="Segoe UI"/>
      <w:sz w:val="18"/>
      <w:szCs w:val="18"/>
    </w:rPr>
  </w:style>
  <w:style w:type="character" w:customStyle="1" w:styleId="BalloonTextChar">
    <w:name w:val="Balloon Text Char"/>
    <w:link w:val="BalloonText"/>
    <w:uiPriority w:val="99"/>
    <w:semiHidden/>
    <w:locked/>
    <w:rsid w:val="00577CCE"/>
    <w:rPr>
      <w:rFonts w:ascii="Segoe UI" w:hAnsi="Segoe UI" w:cs="Times New Roman"/>
      <w:sz w:val="18"/>
    </w:rPr>
  </w:style>
  <w:style w:type="table" w:styleId="TableGrid">
    <w:name w:val="Table Grid"/>
    <w:basedOn w:val="TableNormal"/>
    <w:uiPriority w:val="59"/>
    <w:rsid w:val="00B671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Biasa31">
    <w:name w:val="Tabel Biasa 31"/>
    <w:basedOn w:val="TableNormal"/>
    <w:uiPriority w:val="43"/>
    <w:rsid w:val="00B67179"/>
    <w:tblPr>
      <w:tblStyleRowBandSize w:val="1"/>
      <w:tblStyleColBandSize w:val="1"/>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elBiasa41">
    <w:name w:val="Tabel Biasa 41"/>
    <w:basedOn w:val="TableNormal"/>
    <w:uiPriority w:val="44"/>
    <w:rsid w:val="00B67179"/>
    <w:tblPr>
      <w:tblStyleRowBandSize w:val="1"/>
      <w:tblStyleColBandSize w:val="1"/>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character" w:styleId="Emphasis">
    <w:name w:val="Emphasis"/>
    <w:uiPriority w:val="20"/>
    <w:qFormat/>
    <w:rsid w:val="00C60009"/>
    <w:rPr>
      <w:rFonts w:cs="Times New Roman"/>
      <w:i/>
    </w:rPr>
  </w:style>
  <w:style w:type="paragraph" w:customStyle="1" w:styleId="Text">
    <w:name w:val="Text"/>
    <w:basedOn w:val="Normal"/>
    <w:rsid w:val="00C60009"/>
    <w:pPr>
      <w:widowControl w:val="0"/>
      <w:spacing w:line="252" w:lineRule="auto"/>
      <w:ind w:firstLine="202"/>
      <w:jc w:val="both"/>
    </w:pPr>
    <w:rPr>
      <w:rFonts w:eastAsia="MS Mincho"/>
      <w:sz w:val="20"/>
      <w:szCs w:val="20"/>
    </w:rPr>
  </w:style>
  <w:style w:type="paragraph" w:customStyle="1" w:styleId="References">
    <w:name w:val="References"/>
    <w:basedOn w:val="ListNumber"/>
    <w:rsid w:val="00C60009"/>
    <w:pPr>
      <w:numPr>
        <w:numId w:val="0"/>
      </w:numPr>
      <w:tabs>
        <w:tab w:val="num" w:pos="360"/>
      </w:tabs>
      <w:ind w:left="360" w:hanging="360"/>
      <w:contextualSpacing w:val="0"/>
      <w:jc w:val="both"/>
    </w:pPr>
    <w:rPr>
      <w:rFonts w:eastAsia="MS Mincho"/>
      <w:sz w:val="16"/>
      <w:szCs w:val="20"/>
    </w:rPr>
  </w:style>
  <w:style w:type="character" w:customStyle="1" w:styleId="ListParagraphChar">
    <w:name w:val="List Paragraph Char"/>
    <w:aliases w:val="Body of text Char,kepala Char,ANNEX Char,First Level Outline Char,sub de titre 4 Char,SUB BAB2 Char,TABEL Char,ListKebijakan Char,Colorful List - Accent 11 Char,List Paragraph2 Char,Tabel Char,List Paragraph Inventariasi Char"/>
    <w:link w:val="ListParagraph"/>
    <w:uiPriority w:val="1"/>
    <w:qFormat/>
    <w:locked/>
    <w:rsid w:val="00C60009"/>
    <w:rPr>
      <w:sz w:val="24"/>
      <w:lang w:val="en-US" w:eastAsia="en-US"/>
    </w:rPr>
  </w:style>
  <w:style w:type="character" w:customStyle="1" w:styleId="longtext">
    <w:name w:val="long_text"/>
    <w:rsid w:val="00C60009"/>
  </w:style>
  <w:style w:type="paragraph" w:customStyle="1" w:styleId="IEEEParagraph">
    <w:name w:val="IEEE Paragraph"/>
    <w:basedOn w:val="Normal"/>
    <w:link w:val="IEEEParagraphChar"/>
    <w:rsid w:val="00C60009"/>
    <w:pPr>
      <w:adjustRightInd w:val="0"/>
      <w:snapToGrid w:val="0"/>
      <w:ind w:firstLine="216"/>
      <w:jc w:val="both"/>
    </w:pPr>
    <w:rPr>
      <w:rFonts w:eastAsia="SimSun"/>
      <w:lang w:val="en-AU" w:eastAsia="zh-CN"/>
    </w:rPr>
  </w:style>
  <w:style w:type="character" w:customStyle="1" w:styleId="IEEEParagraphChar">
    <w:name w:val="IEEE Paragraph Char"/>
    <w:link w:val="IEEEParagraph"/>
    <w:locked/>
    <w:rsid w:val="00C60009"/>
    <w:rPr>
      <w:rFonts w:eastAsia="SimSun"/>
      <w:sz w:val="24"/>
      <w:lang w:val="en-AU" w:eastAsia="zh-CN"/>
    </w:rPr>
  </w:style>
  <w:style w:type="paragraph" w:styleId="NormalWeb">
    <w:name w:val="Normal (Web)"/>
    <w:basedOn w:val="Normal"/>
    <w:uiPriority w:val="99"/>
    <w:unhideWhenUsed/>
    <w:rsid w:val="00C60009"/>
    <w:pPr>
      <w:spacing w:before="100" w:beforeAutospacing="1" w:after="100" w:afterAutospacing="1"/>
      <w:jc w:val="both"/>
    </w:pPr>
  </w:style>
  <w:style w:type="character" w:customStyle="1" w:styleId="tooltip">
    <w:name w:val="tooltip"/>
    <w:rsid w:val="00C60009"/>
  </w:style>
  <w:style w:type="character" w:customStyle="1" w:styleId="st">
    <w:name w:val="st"/>
    <w:rsid w:val="00C60009"/>
  </w:style>
  <w:style w:type="paragraph" w:styleId="ListNumber">
    <w:name w:val="List Number"/>
    <w:basedOn w:val="Normal"/>
    <w:uiPriority w:val="99"/>
    <w:semiHidden/>
    <w:unhideWhenUsed/>
    <w:rsid w:val="00C60009"/>
    <w:pPr>
      <w:numPr>
        <w:numId w:val="1"/>
      </w:numPr>
      <w:contextualSpacing/>
    </w:pPr>
  </w:style>
  <w:style w:type="paragraph" w:customStyle="1" w:styleId="papertitle">
    <w:name w:val="paper title"/>
    <w:rsid w:val="009B11B0"/>
    <w:pPr>
      <w:spacing w:after="120"/>
      <w:jc w:val="center"/>
    </w:pPr>
    <w:rPr>
      <w:rFonts w:eastAsia="MS Mincho"/>
      <w:noProof/>
      <w:sz w:val="48"/>
      <w:szCs w:val="48"/>
      <w:lang w:val="en-US" w:eastAsia="en-US"/>
    </w:rPr>
  </w:style>
  <w:style w:type="paragraph" w:customStyle="1" w:styleId="Author">
    <w:name w:val="Author"/>
    <w:rsid w:val="009B11B0"/>
    <w:pPr>
      <w:spacing w:before="360" w:after="40"/>
      <w:jc w:val="center"/>
    </w:pPr>
    <w:rPr>
      <w:rFonts w:eastAsia="SimSun"/>
      <w:noProof/>
      <w:sz w:val="22"/>
      <w:szCs w:val="22"/>
      <w:lang w:val="en-US" w:eastAsia="en-US"/>
    </w:rPr>
  </w:style>
  <w:style w:type="paragraph" w:customStyle="1" w:styleId="Affiliation">
    <w:name w:val="Affiliation"/>
    <w:rsid w:val="009B11B0"/>
    <w:pPr>
      <w:jc w:val="center"/>
    </w:pPr>
    <w:rPr>
      <w:rFonts w:eastAsia="SimSun"/>
      <w:lang w:val="en-US" w:eastAsia="en-US"/>
    </w:rPr>
  </w:style>
  <w:style w:type="paragraph" w:customStyle="1" w:styleId="figurecaption">
    <w:name w:val="figure caption"/>
    <w:rsid w:val="009B11B0"/>
    <w:pPr>
      <w:numPr>
        <w:numId w:val="3"/>
      </w:numPr>
      <w:spacing w:before="80" w:after="200"/>
      <w:jc w:val="center"/>
    </w:pPr>
    <w:rPr>
      <w:rFonts w:eastAsia="SimSun"/>
      <w:noProof/>
      <w:sz w:val="16"/>
      <w:szCs w:val="16"/>
      <w:lang w:val="en-US" w:eastAsia="en-US"/>
    </w:rPr>
  </w:style>
  <w:style w:type="character" w:customStyle="1" w:styleId="mediumtext">
    <w:name w:val="medium_text"/>
    <w:rsid w:val="009B11B0"/>
  </w:style>
  <w:style w:type="paragraph" w:styleId="NoSpacing">
    <w:name w:val="No Spacing"/>
    <w:qFormat/>
    <w:rsid w:val="002A67AC"/>
    <w:rPr>
      <w:rFonts w:ascii="Calibri" w:hAnsi="Calibri"/>
      <w:sz w:val="22"/>
      <w:szCs w:val="22"/>
      <w:lang w:val="en-GB" w:eastAsia="en-US"/>
    </w:rPr>
  </w:style>
  <w:style w:type="character" w:customStyle="1" w:styleId="tlid-translation">
    <w:name w:val="tlid-translation"/>
    <w:rsid w:val="004D5FB8"/>
  </w:style>
  <w:style w:type="paragraph" w:styleId="HTMLPreformatted">
    <w:name w:val="HTML Preformatted"/>
    <w:basedOn w:val="Normal"/>
    <w:link w:val="HTMLPreformattedChar"/>
    <w:uiPriority w:val="99"/>
    <w:unhideWhenUsed/>
    <w:rsid w:val="009873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9873F8"/>
    <w:rPr>
      <w:rFonts w:ascii="Courier New" w:hAnsi="Courier New" w:cs="Courier New"/>
      <w:lang w:val="en-ID" w:eastAsia="en-ID"/>
    </w:rPr>
  </w:style>
  <w:style w:type="character" w:customStyle="1" w:styleId="y2iqfc">
    <w:name w:val="y2iqfc"/>
    <w:rsid w:val="009873F8"/>
  </w:style>
  <w:style w:type="paragraph" w:customStyle="1" w:styleId="p1">
    <w:name w:val="p1"/>
    <w:basedOn w:val="Normal"/>
    <w:link w:val="p1Char"/>
    <w:qFormat/>
    <w:rsid w:val="00871F69"/>
    <w:pPr>
      <w:tabs>
        <w:tab w:val="num" w:pos="426"/>
      </w:tabs>
      <w:overflowPunct w:val="0"/>
      <w:autoSpaceDE w:val="0"/>
      <w:autoSpaceDN w:val="0"/>
      <w:adjustRightInd w:val="0"/>
      <w:spacing w:line="276" w:lineRule="auto"/>
      <w:jc w:val="both"/>
      <w:textAlignment w:val="baseline"/>
    </w:pPr>
    <w:rPr>
      <w:rFonts w:eastAsia="SimSun"/>
      <w:lang w:val="id"/>
    </w:rPr>
  </w:style>
  <w:style w:type="paragraph" w:customStyle="1" w:styleId="p2">
    <w:name w:val="p2"/>
    <w:basedOn w:val="p1"/>
    <w:link w:val="p2Char"/>
    <w:qFormat/>
    <w:rsid w:val="00B8061E"/>
    <w:pPr>
      <w:tabs>
        <w:tab w:val="clear" w:pos="426"/>
        <w:tab w:val="num" w:pos="851"/>
      </w:tabs>
      <w:ind w:left="426"/>
    </w:pPr>
    <w:rPr>
      <w:w w:val="105"/>
    </w:rPr>
  </w:style>
  <w:style w:type="character" w:customStyle="1" w:styleId="p1Char">
    <w:name w:val="p1 Char"/>
    <w:basedOn w:val="DefaultParagraphFont"/>
    <w:link w:val="p1"/>
    <w:rsid w:val="00871F69"/>
    <w:rPr>
      <w:rFonts w:eastAsia="SimSun"/>
      <w:sz w:val="24"/>
      <w:szCs w:val="24"/>
      <w:lang w:val="id" w:eastAsia="en-US"/>
    </w:rPr>
  </w:style>
  <w:style w:type="paragraph" w:customStyle="1" w:styleId="p3">
    <w:name w:val="p3"/>
    <w:basedOn w:val="ListParagraph"/>
    <w:link w:val="p3Char"/>
    <w:qFormat/>
    <w:rsid w:val="00CB7986"/>
    <w:pPr>
      <w:tabs>
        <w:tab w:val="left" w:pos="1134"/>
      </w:tabs>
      <w:spacing w:line="276" w:lineRule="auto"/>
      <w:ind w:left="709"/>
      <w:jc w:val="both"/>
    </w:pPr>
    <w:rPr>
      <w:lang w:val="sv-SE"/>
    </w:rPr>
  </w:style>
  <w:style w:type="character" w:customStyle="1" w:styleId="p2Char">
    <w:name w:val="p2 Char"/>
    <w:basedOn w:val="p1Char"/>
    <w:link w:val="p2"/>
    <w:rsid w:val="00B8061E"/>
    <w:rPr>
      <w:rFonts w:eastAsia="SimSun"/>
      <w:w w:val="105"/>
      <w:sz w:val="24"/>
      <w:szCs w:val="24"/>
      <w:lang w:val="id" w:eastAsia="en-US"/>
    </w:rPr>
  </w:style>
  <w:style w:type="character" w:customStyle="1" w:styleId="p3Char">
    <w:name w:val="p3 Char"/>
    <w:basedOn w:val="ListParagraphChar"/>
    <w:link w:val="p3"/>
    <w:rsid w:val="00CB7986"/>
    <w:rPr>
      <w:sz w:val="24"/>
      <w:szCs w:val="24"/>
      <w:lang w:val="sv-SE" w:eastAsia="en-US"/>
    </w:rPr>
  </w:style>
  <w:style w:type="character" w:customStyle="1" w:styleId="markedcontent">
    <w:name w:val="markedcontent"/>
    <w:basedOn w:val="DefaultParagraphFont"/>
    <w:rsid w:val="005A04BD"/>
  </w:style>
  <w:style w:type="character" w:customStyle="1" w:styleId="rvts8">
    <w:name w:val="rvts8"/>
    <w:basedOn w:val="DefaultParagraphFont"/>
    <w:rsid w:val="004A4FD9"/>
  </w:style>
  <w:style w:type="character" w:customStyle="1" w:styleId="BodyTextIndent2Char">
    <w:name w:val="Body Text Indent 2 Char"/>
    <w:basedOn w:val="DefaultParagraphFont"/>
    <w:link w:val="BodyTextIndent2"/>
    <w:uiPriority w:val="99"/>
    <w:semiHidden/>
    <w:rsid w:val="004A4FD9"/>
    <w:rPr>
      <w:sz w:val="24"/>
      <w:szCs w:val="24"/>
      <w:lang w:val="en-US"/>
    </w:rPr>
  </w:style>
  <w:style w:type="paragraph" w:styleId="BodyTextIndent2">
    <w:name w:val="Body Text Indent 2"/>
    <w:basedOn w:val="Normal"/>
    <w:link w:val="BodyTextIndent2Char"/>
    <w:uiPriority w:val="99"/>
    <w:semiHidden/>
    <w:unhideWhenUsed/>
    <w:rsid w:val="004A4FD9"/>
    <w:pPr>
      <w:spacing w:after="120" w:line="480" w:lineRule="auto"/>
      <w:ind w:left="283"/>
    </w:pPr>
    <w:rPr>
      <w:lang w:eastAsia="id-ID"/>
    </w:rPr>
  </w:style>
  <w:style w:type="character" w:customStyle="1" w:styleId="BodyTextIndent2Char1">
    <w:name w:val="Body Text Indent 2 Char1"/>
    <w:basedOn w:val="DefaultParagraphFont"/>
    <w:uiPriority w:val="99"/>
    <w:semiHidden/>
    <w:rsid w:val="004A4FD9"/>
    <w:rPr>
      <w:sz w:val="24"/>
      <w:szCs w:val="24"/>
      <w:lang w:val="en-US" w:eastAsia="en-US"/>
    </w:rPr>
  </w:style>
  <w:style w:type="paragraph" w:customStyle="1" w:styleId="TableParagraph">
    <w:name w:val="Table Paragraph"/>
    <w:basedOn w:val="Normal"/>
    <w:uiPriority w:val="1"/>
    <w:qFormat/>
    <w:rsid w:val="005E1477"/>
    <w:pPr>
      <w:widowControl w:val="0"/>
      <w:autoSpaceDE w:val="0"/>
      <w:autoSpaceDN w:val="0"/>
    </w:pPr>
    <w:rPr>
      <w:sz w:val="22"/>
      <w:szCs w:val="22"/>
      <w:lang w:val="id"/>
    </w:rPr>
  </w:style>
  <w:style w:type="character" w:customStyle="1" w:styleId="MSGENFONTSTYLENAMETEMPLATEROLENUMBERMSGENFONTSTYLENAMEBYROLETEXT2">
    <w:name w:val="MSG_EN_FONT_STYLE_NAME_TEMPLATE_ROLE_NUMBER MSG_EN_FONT_STYLE_NAME_BY_ROLE_TEXT 2"/>
    <w:rsid w:val="00A35A6D"/>
    <w:rPr>
      <w:rFonts w:ascii="Arial" w:eastAsia="Arial" w:hAnsi="Arial" w:cs="Arial"/>
      <w:b w:val="0"/>
      <w:bCs w:val="0"/>
      <w:i w:val="0"/>
      <w:iCs w:val="0"/>
      <w:smallCaps w:val="0"/>
      <w:strike w:val="0"/>
      <w:color w:val="391E3D"/>
      <w:spacing w:val="0"/>
      <w:w w:val="100"/>
      <w:position w:val="0"/>
      <w:sz w:val="18"/>
      <w:szCs w:val="18"/>
      <w:u w:val="none"/>
      <w:lang w:val="en-US" w:eastAsia="en-US" w:bidi="en-US"/>
    </w:rPr>
  </w:style>
  <w:style w:type="character" w:customStyle="1" w:styleId="MSGENFONTSTYLENAMETEMPLATEROLENUMBERMSGENFONTSTYLENAMEBYROLETEXT2MSGENFONTSTYLEMODIFERBOLDMSGENFONTSTYLEMODIFERITALICMSGENFONTSTYLEMODIFERSCALING70">
    <w:name w:val="MSG_EN_FONT_STYLE_NAME_TEMPLATE_ROLE_NUMBER MSG_EN_FONT_STYLE_NAME_BY_ROLE_TEXT 2 + MSG_EN_FONT_STYLE_MODIFER_BOLD;MSG_EN_FONT_STYLE_MODIFER_ITALIC;MSG_EN_FONT_STYLE_MODIFER_SCALING 70"/>
    <w:rsid w:val="00A35A6D"/>
    <w:rPr>
      <w:rFonts w:ascii="Arial" w:eastAsia="Arial" w:hAnsi="Arial" w:cs="Arial"/>
      <w:b/>
      <w:bCs/>
      <w:i/>
      <w:iCs/>
      <w:smallCaps w:val="0"/>
      <w:strike w:val="0"/>
      <w:color w:val="000000"/>
      <w:spacing w:val="0"/>
      <w:w w:val="70"/>
      <w:position w:val="0"/>
      <w:sz w:val="18"/>
      <w:szCs w:val="18"/>
      <w:u w:val="none"/>
      <w:lang w:val="en-US" w:eastAsia="en-US" w:bidi="en-US"/>
    </w:rPr>
  </w:style>
  <w:style w:type="character" w:customStyle="1" w:styleId="MSGENFONTSTYLENAMETEMPLATEROLENUMBERMSGENFONTSTYLENAMEBYROLETEXT27MSGENFONTSTYLEMODIFERNOTBOLDMSGENFONTSTYLEMODIFERNOTITALICMSGENFONTSTYLEMODIFERSCALING100">
    <w:name w:val="MSG_EN_FONT_STYLE_NAME_TEMPLATE_ROLE_NUMBER MSG_EN_FONT_STYLE_NAME_BY_ROLE_TEXT 27 + MSG_EN_FONT_STYLE_MODIFER_NOT_BOLD;MSG_EN_FONT_STYLE_MODIFER_NOT_ITALIC;MSG_EN_FONT_STYLE_MODIFER_SCALING 100"/>
    <w:rsid w:val="00A35A6D"/>
    <w:rPr>
      <w:rFonts w:ascii="Arial" w:eastAsia="Arial" w:hAnsi="Arial" w:cs="Arial"/>
      <w:b/>
      <w:bCs/>
      <w:i/>
      <w:iCs/>
      <w:smallCaps w:val="0"/>
      <w:strike w:val="0"/>
      <w:color w:val="391E3D"/>
      <w:w w:val="100"/>
      <w:sz w:val="18"/>
      <w:szCs w:val="18"/>
      <w:u w:val="none"/>
    </w:rPr>
  </w:style>
  <w:style w:type="character" w:customStyle="1" w:styleId="MSGENFONTSTYLENAMETEMPLATEROLENUMBERMSGENFONTSTYLENAMEBYROLETEXT27">
    <w:name w:val="MSG_EN_FONT_STYLE_NAME_TEMPLATE_ROLE_NUMBER MSG_EN_FONT_STYLE_NAME_BY_ROLE_TEXT 27"/>
    <w:rsid w:val="00A35A6D"/>
    <w:rPr>
      <w:rFonts w:ascii="Arial" w:eastAsia="Arial" w:hAnsi="Arial" w:cs="Arial"/>
      <w:b/>
      <w:bCs/>
      <w:i/>
      <w:iCs/>
      <w:smallCaps w:val="0"/>
      <w:strike w:val="0"/>
      <w:color w:val="391E3D"/>
      <w:w w:val="70"/>
      <w:sz w:val="18"/>
      <w:szCs w:val="1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rsid w:val="00A35A6D"/>
    <w:rPr>
      <w:rFonts w:ascii="Arial" w:eastAsia="Arial" w:hAnsi="Arial" w:cs="Arial"/>
      <w:b/>
      <w:bCs/>
      <w:i w:val="0"/>
      <w:iCs w:val="0"/>
      <w:smallCaps w:val="0"/>
      <w:strike w:val="0"/>
      <w:color w:val="000000"/>
      <w:spacing w:val="0"/>
      <w:w w:val="100"/>
      <w:position w:val="0"/>
      <w:sz w:val="18"/>
      <w:szCs w:val="18"/>
      <w:u w:val="none"/>
      <w:lang w:val="en-US" w:eastAsia="en-US" w:bidi="en-US"/>
    </w:rPr>
  </w:style>
  <w:style w:type="paragraph" w:customStyle="1" w:styleId="Bibliography1">
    <w:name w:val="Bibliography1"/>
    <w:basedOn w:val="Normal"/>
    <w:next w:val="Normal"/>
    <w:uiPriority w:val="37"/>
    <w:unhideWhenUsed/>
    <w:rsid w:val="005E3A5F"/>
    <w:pPr>
      <w:spacing w:after="200" w:line="276" w:lineRule="auto"/>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475365">
      <w:bodyDiv w:val="1"/>
      <w:marLeft w:val="0"/>
      <w:marRight w:val="0"/>
      <w:marTop w:val="0"/>
      <w:marBottom w:val="0"/>
      <w:divBdr>
        <w:top w:val="none" w:sz="0" w:space="0" w:color="auto"/>
        <w:left w:val="none" w:sz="0" w:space="0" w:color="auto"/>
        <w:bottom w:val="none" w:sz="0" w:space="0" w:color="auto"/>
        <w:right w:val="none" w:sz="0" w:space="0" w:color="auto"/>
      </w:divBdr>
    </w:div>
    <w:div w:id="280501215">
      <w:bodyDiv w:val="1"/>
      <w:marLeft w:val="0"/>
      <w:marRight w:val="0"/>
      <w:marTop w:val="0"/>
      <w:marBottom w:val="0"/>
      <w:divBdr>
        <w:top w:val="none" w:sz="0" w:space="0" w:color="auto"/>
        <w:left w:val="none" w:sz="0" w:space="0" w:color="auto"/>
        <w:bottom w:val="none" w:sz="0" w:space="0" w:color="auto"/>
        <w:right w:val="none" w:sz="0" w:space="0" w:color="auto"/>
      </w:divBdr>
    </w:div>
    <w:div w:id="451747868">
      <w:marLeft w:val="0"/>
      <w:marRight w:val="0"/>
      <w:marTop w:val="0"/>
      <w:marBottom w:val="0"/>
      <w:divBdr>
        <w:top w:val="none" w:sz="0" w:space="0" w:color="auto"/>
        <w:left w:val="none" w:sz="0" w:space="0" w:color="auto"/>
        <w:bottom w:val="none" w:sz="0" w:space="0" w:color="auto"/>
        <w:right w:val="none" w:sz="0" w:space="0" w:color="auto"/>
      </w:divBdr>
    </w:div>
    <w:div w:id="451747869">
      <w:marLeft w:val="0"/>
      <w:marRight w:val="0"/>
      <w:marTop w:val="0"/>
      <w:marBottom w:val="0"/>
      <w:divBdr>
        <w:top w:val="none" w:sz="0" w:space="0" w:color="auto"/>
        <w:left w:val="none" w:sz="0" w:space="0" w:color="auto"/>
        <w:bottom w:val="none" w:sz="0" w:space="0" w:color="auto"/>
        <w:right w:val="none" w:sz="0" w:space="0" w:color="auto"/>
      </w:divBdr>
    </w:div>
    <w:div w:id="451747870">
      <w:marLeft w:val="0"/>
      <w:marRight w:val="0"/>
      <w:marTop w:val="0"/>
      <w:marBottom w:val="0"/>
      <w:divBdr>
        <w:top w:val="none" w:sz="0" w:space="0" w:color="auto"/>
        <w:left w:val="none" w:sz="0" w:space="0" w:color="auto"/>
        <w:bottom w:val="none" w:sz="0" w:space="0" w:color="auto"/>
        <w:right w:val="none" w:sz="0" w:space="0" w:color="auto"/>
      </w:divBdr>
    </w:div>
    <w:div w:id="771776677">
      <w:bodyDiv w:val="1"/>
      <w:marLeft w:val="0"/>
      <w:marRight w:val="0"/>
      <w:marTop w:val="0"/>
      <w:marBottom w:val="0"/>
      <w:divBdr>
        <w:top w:val="none" w:sz="0" w:space="0" w:color="auto"/>
        <w:left w:val="none" w:sz="0" w:space="0" w:color="auto"/>
        <w:bottom w:val="none" w:sz="0" w:space="0" w:color="auto"/>
        <w:right w:val="none" w:sz="0" w:space="0" w:color="auto"/>
      </w:divBdr>
    </w:div>
    <w:div w:id="796414049">
      <w:bodyDiv w:val="1"/>
      <w:marLeft w:val="0"/>
      <w:marRight w:val="0"/>
      <w:marTop w:val="0"/>
      <w:marBottom w:val="0"/>
      <w:divBdr>
        <w:top w:val="none" w:sz="0" w:space="0" w:color="auto"/>
        <w:left w:val="none" w:sz="0" w:space="0" w:color="auto"/>
        <w:bottom w:val="none" w:sz="0" w:space="0" w:color="auto"/>
        <w:right w:val="none" w:sz="0" w:space="0" w:color="auto"/>
      </w:divBdr>
    </w:div>
    <w:div w:id="1093548584">
      <w:bodyDiv w:val="1"/>
      <w:marLeft w:val="0"/>
      <w:marRight w:val="0"/>
      <w:marTop w:val="0"/>
      <w:marBottom w:val="0"/>
      <w:divBdr>
        <w:top w:val="none" w:sz="0" w:space="0" w:color="auto"/>
        <w:left w:val="none" w:sz="0" w:space="0" w:color="auto"/>
        <w:bottom w:val="none" w:sz="0" w:space="0" w:color="auto"/>
        <w:right w:val="none" w:sz="0" w:space="0" w:color="auto"/>
      </w:divBdr>
    </w:div>
    <w:div w:id="1096168718">
      <w:bodyDiv w:val="1"/>
      <w:marLeft w:val="0"/>
      <w:marRight w:val="0"/>
      <w:marTop w:val="0"/>
      <w:marBottom w:val="0"/>
      <w:divBdr>
        <w:top w:val="none" w:sz="0" w:space="0" w:color="auto"/>
        <w:left w:val="none" w:sz="0" w:space="0" w:color="auto"/>
        <w:bottom w:val="none" w:sz="0" w:space="0" w:color="auto"/>
        <w:right w:val="none" w:sz="0" w:space="0" w:color="auto"/>
      </w:divBdr>
    </w:div>
    <w:div w:id="1211382866">
      <w:bodyDiv w:val="1"/>
      <w:marLeft w:val="0"/>
      <w:marRight w:val="0"/>
      <w:marTop w:val="0"/>
      <w:marBottom w:val="0"/>
      <w:divBdr>
        <w:top w:val="none" w:sz="0" w:space="0" w:color="auto"/>
        <w:left w:val="none" w:sz="0" w:space="0" w:color="auto"/>
        <w:bottom w:val="none" w:sz="0" w:space="0" w:color="auto"/>
        <w:right w:val="none" w:sz="0" w:space="0" w:color="auto"/>
      </w:divBdr>
    </w:div>
    <w:div w:id="1284657781">
      <w:bodyDiv w:val="1"/>
      <w:marLeft w:val="0"/>
      <w:marRight w:val="0"/>
      <w:marTop w:val="0"/>
      <w:marBottom w:val="0"/>
      <w:divBdr>
        <w:top w:val="none" w:sz="0" w:space="0" w:color="auto"/>
        <w:left w:val="none" w:sz="0" w:space="0" w:color="auto"/>
        <w:bottom w:val="none" w:sz="0" w:space="0" w:color="auto"/>
        <w:right w:val="none" w:sz="0" w:space="0" w:color="auto"/>
      </w:divBdr>
    </w:div>
    <w:div w:id="1302541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l09</b:Tag>
    <b:SourceType>InternetSite</b:SourceType>
    <b:Guid>{6E38FBE9-0520-4D36-BECF-B5E6781E71A1}</b:Guid>
    <b:Author>
      <b:Author>
        <b:NameList xmlns:msxsl="urn:schemas-microsoft-com:xslt" xmlns:b="http://schemas.openxmlformats.org/officeDocument/2006/bibliography">
          <b:Person>
            <b:Last>Tulis</b:Last>
            <b:First>Karya</b:First>
            <b:Middle/>
          </b:Person>
          <b:Person>
            <b:Last>Sucipto</b:Last>
            <b:First>Tito</b:First>
            <b:Middle/>
          </b:Person>
        </b:NameList>
      </b:Author>
    </b:Author>
    <b:Title>PERTOLONGAN PERTAMA PADA KECELAKAAN</b:Title>
    <b:InternetSiteTitle/>
    <b:ProductionCompany/>
    <b:Year>2009</b:Year>
    <b:Month/>
    <b:Day/>
    <b:YearAccessed>2023</b:YearAccessed>
    <b:MonthAccessed>4</b:MonthAccessed>
    <b:DayAccessed>5</b:DayAccessed>
    <b:URL>http://repository.usu.ac.id/bitstream/123456789/997/1/10e00560.pdf</b:URL>
    <b:Version/>
    <b:ShortTitle/>
    <b:StandardNumber/>
    <b:Comments/>
    <b:Medium/>
    <b:DOI/>
    <b:RefOrder>3</b:RefOrder>
  </b:Source>
</b:Sources>
</file>

<file path=customXml/itemProps1.xml><?xml version="1.0" encoding="utf-8"?>
<ds:datastoreItem xmlns:ds="http://schemas.openxmlformats.org/officeDocument/2006/customXml" ds:itemID="{02361B8C-42D2-4D2F-AAC3-EA5EE5A6280E}">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5763</Words>
  <Characters>3285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BAB 1</vt:lpstr>
    </vt:vector>
  </TitlesOfParts>
  <Company>WinXP</Company>
  <LinksUpToDate>false</LinksUpToDate>
  <CharactersWithSpaces>38538</CharactersWithSpaces>
  <SharedDoc>false</SharedDoc>
  <HLinks>
    <vt:vector size="6" baseType="variant">
      <vt:variant>
        <vt:i4>3801147</vt:i4>
      </vt:variant>
      <vt:variant>
        <vt:i4>0</vt:i4>
      </vt:variant>
      <vt:variant>
        <vt:i4>0</vt:i4>
      </vt:variant>
      <vt:variant>
        <vt:i4>5</vt:i4>
      </vt:variant>
      <vt:variant>
        <vt:lpwstr>http://www.hoove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1</dc:title>
  <dc:creator>User</dc:creator>
  <cp:lastModifiedBy>windows 10</cp:lastModifiedBy>
  <cp:revision>4</cp:revision>
  <cp:lastPrinted>2014-04-05T23:37:00Z</cp:lastPrinted>
  <dcterms:created xsi:type="dcterms:W3CDTF">2024-11-22T14:26:00Z</dcterms:created>
  <dcterms:modified xsi:type="dcterms:W3CDTF">2024-11-23T04:38:00Z</dcterms:modified>
</cp:coreProperties>
</file>